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Extensible.xml" ContentType="application/vnd.openxmlformats-officedocument.wordprocessingml.commentsExtensib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00A61F47" w:rsidP="009637E3" w:rsidRDefault="00A61F47" w14:paraId="11EFFD19" w14:textId="37F71C4A">
      <w:pPr>
        <w:spacing w:after="0"/>
        <w:jc w:val="center"/>
        <w:rPr>
          <w:b/>
          <w:bCs/>
          <w:sz w:val="32"/>
          <w:szCs w:val="32"/>
          <w:lang w:val="es-CO"/>
        </w:rPr>
      </w:pPr>
    </w:p>
    <w:p w:rsidRPr="000E7F59" w:rsidR="00F567D4" w:rsidP="009637E3" w:rsidRDefault="009637E3" w14:paraId="3ECD69F2" w14:textId="77777777">
      <w:pPr>
        <w:spacing w:after="0"/>
        <w:jc w:val="center"/>
        <w:rPr>
          <w:b/>
          <w:sz w:val="32"/>
          <w:szCs w:val="32"/>
          <w:lang w:val="es-CO"/>
        </w:rPr>
      </w:pPr>
      <w:r w:rsidRPr="000E7F59">
        <w:rPr>
          <w:b/>
          <w:sz w:val="32"/>
          <w:szCs w:val="32"/>
          <w:lang w:val="es-CO"/>
        </w:rPr>
        <w:t xml:space="preserve">PROPUESTA PARA </w:t>
      </w:r>
      <w:r w:rsidR="00E63214">
        <w:rPr>
          <w:b/>
          <w:sz w:val="32"/>
          <w:szCs w:val="32"/>
          <w:lang w:val="es-CO"/>
        </w:rPr>
        <w:t>PROYECTO DE GRADO</w:t>
      </w:r>
    </w:p>
    <w:tbl>
      <w:tblPr>
        <w:tblW w:w="10137" w:type="dxa"/>
        <w:tblCellSpacing w:w="0" w:type="dxa"/>
        <w:tblInd w:w="152" w:type="dxa"/>
        <w:tblBorders>
          <w:top w:val="single" w:color="auto" w:sz="12" w:space="0"/>
          <w:left w:val="single" w:color="auto" w:sz="12" w:space="0"/>
          <w:bottom w:val="single" w:color="auto" w:sz="12" w:space="0"/>
          <w:right w:val="single" w:color="auto" w:sz="12" w:space="0"/>
        </w:tblBorders>
        <w:tblCellMar>
          <w:left w:w="0" w:type="dxa"/>
          <w:right w:w="0" w:type="dxa"/>
        </w:tblCellMar>
        <w:tblLook w:val="0000" w:firstRow="0" w:lastRow="0" w:firstColumn="0" w:lastColumn="0" w:noHBand="0" w:noVBand="0"/>
      </w:tblPr>
      <w:tblGrid>
        <w:gridCol w:w="10137"/>
      </w:tblGrid>
      <w:tr w:rsidRPr="000537EF" w:rsidR="009637E3" w:rsidTr="10E55168" w14:paraId="1FD41E4B" w14:textId="77777777">
        <w:trPr>
          <w:trHeight w:val="300"/>
          <w:tblCellSpacing w:w="0" w:type="dxa"/>
        </w:trPr>
        <w:tc>
          <w:tcPr>
            <w:tcW w:w="10137" w:type="dxa"/>
            <w:tcBorders>
              <w:top w:val="single" w:color="auto" w:sz="12" w:space="0"/>
              <w:bottom w:val="single" w:color="auto" w:sz="12" w:space="0"/>
            </w:tcBorders>
          </w:tcPr>
          <w:p w:rsidRPr="00AA3A9B" w:rsidR="009637E3" w:rsidP="10E55168" w:rsidRDefault="007A429B" w14:paraId="696635CA" w14:textId="67A320E6">
            <w:pPr>
              <w:rPr>
                <w:b/>
                <w:bCs/>
                <w:color w:val="000000" w:themeColor="text1"/>
                <w:lang w:val="es-CO"/>
              </w:rPr>
            </w:pPr>
            <w:r w:rsidRPr="10E55168">
              <w:rPr>
                <w:b/>
                <w:bCs/>
                <w:lang w:val="es-ES"/>
              </w:rPr>
              <w:t>TÍ</w:t>
            </w:r>
            <w:r w:rsidRPr="10E55168" w:rsidR="009637E3">
              <w:rPr>
                <w:b/>
                <w:bCs/>
                <w:lang w:val="es-ES"/>
              </w:rPr>
              <w:t>TULO</w:t>
            </w:r>
            <w:r w:rsidRPr="10E55168" w:rsidR="003B0938">
              <w:rPr>
                <w:b/>
                <w:bCs/>
                <w:lang w:val="es-ES"/>
              </w:rPr>
              <w:t xml:space="preserve">: </w:t>
            </w:r>
            <w:r w:rsidRPr="10E55168" w:rsidR="00AA3A9B">
              <w:rPr>
                <w:b/>
                <w:bCs/>
                <w:lang w:val="es-ES"/>
              </w:rPr>
              <w:t>P</w:t>
            </w:r>
            <w:r w:rsidRPr="000537EF" w:rsidR="2250FF08">
              <w:rPr>
                <w:b/>
                <w:bCs/>
                <w:color w:val="000000" w:themeColor="text1"/>
                <w:lang w:val="es-CO"/>
              </w:rPr>
              <w:t>rototipo funcional de una aplicación para la gestión de los trámites regulatorios en MIPYMES del sector de alimentos procesados.</w:t>
            </w:r>
          </w:p>
          <w:p w:rsidRPr="00AA3A9B" w:rsidR="009637E3" w:rsidP="00A80B7B" w:rsidRDefault="009637E3" w14:paraId="112A6E29" w14:textId="77777777">
            <w:pPr>
              <w:rPr>
                <w:color w:val="000000"/>
                <w:lang w:val="es-CO"/>
              </w:rPr>
            </w:pPr>
          </w:p>
          <w:p w:rsidR="009637E3" w:rsidP="00A80B7B" w:rsidRDefault="009637E3" w14:paraId="23D0E454" w14:textId="77777777">
            <w:pPr>
              <w:rPr>
                <w:lang w:val="pt-BR"/>
              </w:rPr>
            </w:pPr>
          </w:p>
        </w:tc>
      </w:tr>
      <w:tr w:rsidRPr="000537EF" w:rsidR="009637E3" w:rsidTr="10E55168" w14:paraId="1CFF4CC8" w14:textId="77777777">
        <w:trPr>
          <w:trHeight w:val="300"/>
          <w:tblCellSpacing w:w="0" w:type="dxa"/>
        </w:trPr>
        <w:tc>
          <w:tcPr>
            <w:tcW w:w="10137" w:type="dxa"/>
            <w:tcBorders>
              <w:top w:val="single" w:color="auto" w:sz="12" w:space="0"/>
              <w:bottom w:val="single" w:color="auto" w:sz="12" w:space="0"/>
            </w:tcBorders>
          </w:tcPr>
          <w:p w:rsidR="007D476C" w:rsidP="31827543" w:rsidRDefault="1AD10392" w14:paraId="31159B4C" w14:textId="4E6EE333">
            <w:pPr>
              <w:pStyle w:val="NormalWeb"/>
              <w:rPr>
                <w:b/>
                <w:bCs/>
                <w:color w:val="000000" w:themeColor="text1"/>
              </w:rPr>
            </w:pPr>
            <w:r w:rsidRPr="31827543">
              <w:rPr>
                <w:b/>
                <w:bCs/>
                <w:lang w:val="es-ES"/>
              </w:rPr>
              <w:t>OBJETIVO GENERAL</w:t>
            </w:r>
            <w:r w:rsidRPr="31827543" w:rsidR="041E778F">
              <w:rPr>
                <w:b/>
                <w:bCs/>
                <w:lang w:val="es-ES"/>
              </w:rPr>
              <w:t xml:space="preserve">: </w:t>
            </w:r>
            <w:r w:rsidRPr="31827543" w:rsidR="60D33595">
              <w:rPr>
                <w:b/>
                <w:bCs/>
                <w:color w:val="000000" w:themeColor="text1"/>
              </w:rPr>
              <w:t>Desarrollar el prototipo funcional de una aplicación para la gestión de los trámites regulatorios en MIPYMES del sector de alimentos procesados.</w:t>
            </w:r>
          </w:p>
          <w:p w:rsidR="007D476C" w:rsidP="31827543" w:rsidRDefault="007D476C" w14:paraId="674BA589" w14:textId="7D4F68B2">
            <w:pPr>
              <w:pStyle w:val="NormalWeb"/>
              <w:rPr>
                <w:b/>
                <w:bCs/>
                <w:lang w:val="es-ES"/>
              </w:rPr>
            </w:pPr>
          </w:p>
          <w:p w:rsidRPr="003B0938" w:rsidR="009637E3" w:rsidP="00A80B7B" w:rsidRDefault="009637E3" w14:paraId="7D2046DD" w14:textId="5C1A74C6">
            <w:pPr>
              <w:rPr>
                <w:b/>
                <w:bCs/>
                <w:lang w:val="es-CO"/>
              </w:rPr>
            </w:pPr>
          </w:p>
          <w:p w:rsidRPr="003B0938" w:rsidR="009637E3" w:rsidP="00A80B7B" w:rsidRDefault="009637E3" w14:paraId="5A4B825F" w14:textId="77777777">
            <w:pPr>
              <w:rPr>
                <w:lang w:val="es-CO"/>
              </w:rPr>
            </w:pPr>
          </w:p>
          <w:p w:rsidRPr="003B0938" w:rsidR="009637E3" w:rsidP="00A80B7B" w:rsidRDefault="009637E3" w14:paraId="1DD55A8B" w14:textId="77777777">
            <w:pPr>
              <w:rPr>
                <w:lang w:val="es-CO"/>
              </w:rPr>
            </w:pPr>
          </w:p>
        </w:tc>
      </w:tr>
      <w:tr w:rsidRPr="008C7E27" w:rsidR="00A80B7B" w:rsidTr="10E55168" w14:paraId="20BEF537" w14:textId="77777777">
        <w:trPr>
          <w:trHeight w:val="300"/>
          <w:tblCellSpacing w:w="0" w:type="dxa"/>
        </w:trPr>
        <w:tc>
          <w:tcPr>
            <w:tcW w:w="10137" w:type="dxa"/>
            <w:tcBorders>
              <w:top w:val="single" w:color="auto" w:sz="12" w:space="0"/>
              <w:bottom w:val="single" w:color="auto" w:sz="12" w:space="0"/>
            </w:tcBorders>
          </w:tcPr>
          <w:p w:rsidR="00A80B7B" w:rsidP="00A80B7B" w:rsidRDefault="007A429B" w14:paraId="093156AC" w14:textId="77777777">
            <w:pPr>
              <w:rPr>
                <w:lang w:val="es-ES_tradnl"/>
              </w:rPr>
            </w:pPr>
            <w:r>
              <w:rPr>
                <w:b/>
                <w:bCs/>
                <w:lang w:val="es-ES_tradnl"/>
              </w:rPr>
              <w:t>ESTUDIANTE(S)</w:t>
            </w:r>
          </w:p>
          <w:p w:rsidRPr="00A61F47" w:rsidR="00A80B7B" w:rsidP="00A80B7B" w:rsidRDefault="007D476C" w14:paraId="44D6B8EF" w14:textId="4DC679F5">
            <w:pPr>
              <w:spacing w:after="0"/>
              <w:rPr>
                <w:b/>
                <w:sz w:val="24"/>
                <w:szCs w:val="24"/>
                <w:lang w:val="es-ES"/>
              </w:rPr>
            </w:pPr>
            <w:r>
              <w:rPr>
                <w:b/>
                <w:sz w:val="24"/>
                <w:szCs w:val="24"/>
                <w:lang w:val="es-ES"/>
              </w:rPr>
              <w:t>Juan David Ramírez Juzga</w:t>
            </w:r>
            <w:r w:rsidRPr="00A61F47" w:rsidR="006336A3">
              <w:rPr>
                <w:b/>
                <w:sz w:val="24"/>
                <w:szCs w:val="24"/>
                <w:lang w:val="es-ES"/>
              </w:rPr>
              <w:t>__________________________________________</w:t>
            </w:r>
          </w:p>
          <w:tbl>
            <w:tblPr>
              <w:tblW w:w="0" w:type="auto"/>
              <w:tblLook w:val="01E0" w:firstRow="1" w:lastRow="1" w:firstColumn="1" w:lastColumn="1" w:noHBand="0" w:noVBand="0"/>
            </w:tblPr>
            <w:tblGrid>
              <w:gridCol w:w="1473"/>
              <w:gridCol w:w="1417"/>
              <w:gridCol w:w="2268"/>
              <w:gridCol w:w="3119"/>
            </w:tblGrid>
            <w:tr w:rsidRPr="000537EF" w:rsidR="00A80B7B" w:rsidTr="5726AA7E" w14:paraId="73A25187" w14:textId="77777777">
              <w:trPr>
                <w:trHeight w:val="302"/>
              </w:trPr>
              <w:tc>
                <w:tcPr>
                  <w:tcW w:w="1473" w:type="dxa"/>
                </w:tcPr>
                <w:p w:rsidRPr="009A656B" w:rsidR="00A80B7B" w:rsidP="009A656B" w:rsidRDefault="00A80B7B" w14:paraId="7C81885B" w14:textId="77777777">
                  <w:pPr>
                    <w:spacing w:after="0"/>
                    <w:rPr>
                      <w:b/>
                      <w:sz w:val="18"/>
                      <w:szCs w:val="18"/>
                      <w:lang w:val="es-ES"/>
                    </w:rPr>
                  </w:pPr>
                  <w:r w:rsidRPr="009A656B">
                    <w:rPr>
                      <w:b/>
                      <w:sz w:val="18"/>
                      <w:szCs w:val="18"/>
                      <w:lang w:val="es-ES"/>
                    </w:rPr>
                    <w:t>Documento</w:t>
                  </w:r>
                </w:p>
              </w:tc>
              <w:tc>
                <w:tcPr>
                  <w:tcW w:w="1417" w:type="dxa"/>
                </w:tcPr>
                <w:p w:rsidRPr="009A656B" w:rsidR="00A80B7B" w:rsidP="009A656B" w:rsidRDefault="00A80B7B" w14:paraId="1058FB9B" w14:textId="77777777">
                  <w:pPr>
                    <w:spacing w:after="0"/>
                    <w:rPr>
                      <w:b/>
                      <w:sz w:val="18"/>
                      <w:szCs w:val="18"/>
                      <w:lang w:val="es-ES"/>
                    </w:rPr>
                  </w:pPr>
                  <w:r w:rsidRPr="009A656B">
                    <w:rPr>
                      <w:b/>
                      <w:sz w:val="18"/>
                      <w:szCs w:val="18"/>
                      <w:lang w:val="es-ES"/>
                    </w:rPr>
                    <w:t>Celular</w:t>
                  </w:r>
                </w:p>
              </w:tc>
              <w:tc>
                <w:tcPr>
                  <w:tcW w:w="2268" w:type="dxa"/>
                </w:tcPr>
                <w:p w:rsidRPr="009A656B" w:rsidR="00A80B7B" w:rsidP="009A656B" w:rsidRDefault="00A80B7B" w14:paraId="40B9160B" w14:textId="77777777">
                  <w:pPr>
                    <w:spacing w:after="0"/>
                    <w:rPr>
                      <w:b/>
                      <w:sz w:val="18"/>
                      <w:szCs w:val="18"/>
                      <w:lang w:val="es-ES"/>
                    </w:rPr>
                  </w:pPr>
                  <w:r w:rsidRPr="009A656B">
                    <w:rPr>
                      <w:b/>
                      <w:sz w:val="18"/>
                      <w:szCs w:val="18"/>
                      <w:lang w:val="es-ES"/>
                    </w:rPr>
                    <w:t>Teléfono fijo</w:t>
                  </w:r>
                </w:p>
              </w:tc>
              <w:tc>
                <w:tcPr>
                  <w:tcW w:w="3119" w:type="dxa"/>
                </w:tcPr>
                <w:p w:rsidRPr="009A656B" w:rsidR="00A80B7B" w:rsidP="009A656B" w:rsidRDefault="00A80B7B" w14:paraId="178F6855" w14:textId="77777777">
                  <w:pPr>
                    <w:spacing w:after="0"/>
                    <w:rPr>
                      <w:b/>
                      <w:sz w:val="18"/>
                      <w:szCs w:val="18"/>
                      <w:lang w:val="es-ES"/>
                    </w:rPr>
                  </w:pPr>
                  <w:r w:rsidRPr="009A656B">
                    <w:rPr>
                      <w:b/>
                      <w:sz w:val="18"/>
                      <w:szCs w:val="18"/>
                      <w:lang w:val="es-ES"/>
                    </w:rPr>
                    <w:t>Correo Javeriano</w:t>
                  </w:r>
                </w:p>
              </w:tc>
            </w:tr>
            <w:tr w:rsidRPr="000537EF" w:rsidR="00A80B7B" w:rsidTr="5726AA7E" w14:paraId="7AFEC5D0" w14:textId="77777777">
              <w:trPr>
                <w:trHeight w:val="302"/>
              </w:trPr>
              <w:tc>
                <w:tcPr>
                  <w:tcW w:w="1473" w:type="dxa"/>
                </w:tcPr>
                <w:p w:rsidRPr="009A656B" w:rsidR="00A80B7B" w:rsidP="00A80B7B" w:rsidRDefault="00A80B7B" w14:paraId="351EA147" w14:textId="1FF072D1">
                  <w:pPr>
                    <w:rPr>
                      <w:sz w:val="18"/>
                      <w:szCs w:val="18"/>
                      <w:lang w:val="es-ES"/>
                    </w:rPr>
                  </w:pPr>
                  <w:proofErr w:type="spellStart"/>
                  <w:r w:rsidRPr="009A656B">
                    <w:rPr>
                      <w:sz w:val="18"/>
                      <w:szCs w:val="18"/>
                      <w:lang w:val="es-ES"/>
                    </w:rPr>
                    <w:t>cc.</w:t>
                  </w:r>
                  <w:proofErr w:type="spellEnd"/>
                  <w:r w:rsidRPr="009A656B">
                    <w:rPr>
                      <w:sz w:val="18"/>
                      <w:szCs w:val="18"/>
                      <w:lang w:val="es-ES"/>
                    </w:rPr>
                    <w:t xml:space="preserve"> </w:t>
                  </w:r>
                  <w:r w:rsidR="007D476C">
                    <w:rPr>
                      <w:sz w:val="18"/>
                      <w:szCs w:val="18"/>
                      <w:lang w:val="es-ES"/>
                    </w:rPr>
                    <w:t>1013259208</w:t>
                  </w:r>
                </w:p>
              </w:tc>
              <w:tc>
                <w:tcPr>
                  <w:tcW w:w="1417" w:type="dxa"/>
                </w:tcPr>
                <w:p w:rsidRPr="009A656B" w:rsidR="00A80B7B" w:rsidP="00A80B7B" w:rsidRDefault="00A80B7B" w14:paraId="731DF695" w14:textId="56957C91">
                  <w:pPr>
                    <w:rPr>
                      <w:sz w:val="18"/>
                      <w:szCs w:val="18"/>
                      <w:lang w:val="es-ES"/>
                    </w:rPr>
                  </w:pPr>
                  <w:r w:rsidRPr="009A656B">
                    <w:rPr>
                      <w:sz w:val="18"/>
                      <w:szCs w:val="18"/>
                      <w:lang w:val="es-ES"/>
                    </w:rPr>
                    <w:t>3</w:t>
                  </w:r>
                  <w:r w:rsidR="007D476C">
                    <w:rPr>
                      <w:sz w:val="18"/>
                      <w:szCs w:val="18"/>
                      <w:lang w:val="es-ES"/>
                    </w:rPr>
                    <w:t>188274286</w:t>
                  </w:r>
                </w:p>
              </w:tc>
              <w:tc>
                <w:tcPr>
                  <w:tcW w:w="2268" w:type="dxa"/>
                </w:tcPr>
                <w:p w:rsidRPr="009A656B" w:rsidR="00A80B7B" w:rsidP="00A80B7B" w:rsidRDefault="007D476C" w14:paraId="5F89B181" w14:textId="4C3DCB58">
                  <w:pPr>
                    <w:rPr>
                      <w:sz w:val="18"/>
                      <w:szCs w:val="18"/>
                      <w:lang w:val="es-ES"/>
                    </w:rPr>
                  </w:pPr>
                  <w:r>
                    <w:rPr>
                      <w:sz w:val="18"/>
                      <w:szCs w:val="18"/>
                      <w:lang w:val="es-ES"/>
                    </w:rPr>
                    <w:t>601 6159141</w:t>
                  </w:r>
                </w:p>
              </w:tc>
              <w:tc>
                <w:tcPr>
                  <w:tcW w:w="3119" w:type="dxa"/>
                </w:tcPr>
                <w:p w:rsidRPr="009A656B" w:rsidR="00A80B7B" w:rsidP="74804151" w:rsidRDefault="74804151" w14:paraId="6F679BDD" w14:textId="3297B3AD">
                  <w:pPr>
                    <w:rPr>
                      <w:sz w:val="18"/>
                      <w:szCs w:val="18"/>
                      <w:lang w:val="es-ES"/>
                    </w:rPr>
                  </w:pPr>
                  <w:hyperlink r:id="rId8">
                    <w:r w:rsidRPr="74804151">
                      <w:rPr>
                        <w:rStyle w:val="Hyperlink"/>
                        <w:sz w:val="18"/>
                        <w:szCs w:val="18"/>
                        <w:lang w:val="es-ES"/>
                      </w:rPr>
                      <w:t>jdavid.ramirez@javeriana.edu.co</w:t>
                    </w:r>
                  </w:hyperlink>
                </w:p>
                <w:p w:rsidRPr="009A656B" w:rsidR="00A80B7B" w:rsidP="00A80B7B" w:rsidRDefault="00A80B7B" w14:paraId="406B99F9" w14:textId="12854F06">
                  <w:pPr>
                    <w:rPr>
                      <w:sz w:val="18"/>
                      <w:szCs w:val="18"/>
                      <w:lang w:val="es-ES"/>
                    </w:rPr>
                  </w:pPr>
                </w:p>
              </w:tc>
            </w:tr>
          </w:tbl>
          <w:p w:rsidR="001A2B9F" w:rsidP="74804151" w:rsidRDefault="002B12C3" w14:paraId="7C9FD056" w14:textId="4CB5DE67">
            <w:pPr>
              <w:spacing w:before="120" w:after="0"/>
              <w:rPr>
                <w:b/>
                <w:sz w:val="24"/>
                <w:szCs w:val="24"/>
                <w:lang w:val="es-CO"/>
              </w:rPr>
            </w:pPr>
            <w:r>
              <w:rPr>
                <w:b/>
                <w:bCs/>
                <w:sz w:val="24"/>
                <w:szCs w:val="24"/>
                <w:lang w:val="es-CO"/>
              </w:rPr>
              <w:t>Daniel Alejandro Terán Escobar</w:t>
            </w:r>
            <w:r w:rsidR="00716A91">
              <w:rPr>
                <w:b/>
                <w:bCs/>
                <w:sz w:val="24"/>
                <w:szCs w:val="24"/>
                <w:lang w:val="es-CO"/>
              </w:rPr>
              <w:t>______________________________________</w:t>
            </w:r>
          </w:p>
          <w:tbl>
            <w:tblPr>
              <w:tblW w:w="8231" w:type="dxa"/>
              <w:tblInd w:w="111" w:type="dxa"/>
              <w:tblCellMar>
                <w:left w:w="70" w:type="dxa"/>
                <w:right w:w="70" w:type="dxa"/>
              </w:tblCellMar>
              <w:tblLook w:val="04A0" w:firstRow="1" w:lastRow="0" w:firstColumn="1" w:lastColumn="0" w:noHBand="0" w:noVBand="1"/>
            </w:tblPr>
            <w:tblGrid>
              <w:gridCol w:w="1395"/>
              <w:gridCol w:w="1418"/>
              <w:gridCol w:w="2268"/>
              <w:gridCol w:w="3150"/>
            </w:tblGrid>
            <w:tr w:rsidRPr="000537EF" w:rsidR="00716A91" w:rsidTr="00594F10" w14:paraId="783A2DE3" w14:textId="77777777">
              <w:trPr>
                <w:trHeight w:val="358"/>
              </w:trPr>
              <w:tc>
                <w:tcPr>
                  <w:tcW w:w="1395" w:type="dxa"/>
                  <w:hideMark/>
                </w:tcPr>
                <w:p w:rsidRPr="00716A91" w:rsidR="00716A91" w:rsidP="00594F10" w:rsidRDefault="00716A91" w14:paraId="23EDAA11" w14:textId="6548465F">
                  <w:pPr>
                    <w:spacing w:after="0"/>
                    <w:jc w:val="left"/>
                    <w:rPr>
                      <w:b/>
                      <w:bCs/>
                      <w:color w:val="000000"/>
                      <w:sz w:val="18"/>
                      <w:szCs w:val="18"/>
                      <w:lang w:val="es-CO" w:eastAsia="es-CO"/>
                    </w:rPr>
                  </w:pPr>
                  <w:r w:rsidRPr="009A656B">
                    <w:rPr>
                      <w:b/>
                      <w:sz w:val="18"/>
                      <w:szCs w:val="18"/>
                      <w:lang w:val="es-ES"/>
                    </w:rPr>
                    <w:t>Documento</w:t>
                  </w:r>
                </w:p>
              </w:tc>
              <w:tc>
                <w:tcPr>
                  <w:tcW w:w="1418" w:type="dxa"/>
                  <w:hideMark/>
                </w:tcPr>
                <w:p w:rsidRPr="00716A91" w:rsidR="00716A91" w:rsidP="00716A91" w:rsidRDefault="00716A91" w14:paraId="6FA2143B" w14:textId="1A454173">
                  <w:pPr>
                    <w:spacing w:after="0"/>
                    <w:rPr>
                      <w:b/>
                      <w:bCs/>
                      <w:color w:val="000000"/>
                      <w:sz w:val="18"/>
                      <w:szCs w:val="18"/>
                      <w:lang w:val="es-CO" w:eastAsia="es-CO"/>
                    </w:rPr>
                  </w:pPr>
                  <w:r w:rsidRPr="009A656B">
                    <w:rPr>
                      <w:b/>
                      <w:sz w:val="18"/>
                      <w:szCs w:val="18"/>
                      <w:lang w:val="es-ES"/>
                    </w:rPr>
                    <w:t>Celular</w:t>
                  </w:r>
                </w:p>
              </w:tc>
              <w:tc>
                <w:tcPr>
                  <w:tcW w:w="2268" w:type="dxa"/>
                  <w:hideMark/>
                </w:tcPr>
                <w:p w:rsidRPr="00716A91" w:rsidR="00716A91" w:rsidP="00716A91" w:rsidRDefault="00716A91" w14:paraId="37EF1545" w14:textId="27296726">
                  <w:pPr>
                    <w:spacing w:after="0"/>
                    <w:rPr>
                      <w:b/>
                      <w:bCs/>
                      <w:color w:val="000000"/>
                      <w:sz w:val="18"/>
                      <w:szCs w:val="18"/>
                      <w:lang w:val="es-CO" w:eastAsia="es-CO"/>
                    </w:rPr>
                  </w:pPr>
                  <w:r w:rsidRPr="009A656B">
                    <w:rPr>
                      <w:b/>
                      <w:sz w:val="18"/>
                      <w:szCs w:val="18"/>
                      <w:lang w:val="es-ES"/>
                    </w:rPr>
                    <w:t>Teléfono fijo</w:t>
                  </w:r>
                </w:p>
              </w:tc>
              <w:tc>
                <w:tcPr>
                  <w:tcW w:w="3150" w:type="dxa"/>
                  <w:hideMark/>
                </w:tcPr>
                <w:p w:rsidRPr="00716A91" w:rsidR="00716A91" w:rsidP="00716A91" w:rsidRDefault="00716A91" w14:paraId="6A0FB907" w14:textId="58818719">
                  <w:pPr>
                    <w:spacing w:after="0"/>
                    <w:rPr>
                      <w:b/>
                      <w:bCs/>
                      <w:color w:val="000000"/>
                      <w:sz w:val="18"/>
                      <w:szCs w:val="18"/>
                      <w:lang w:val="es-CO" w:eastAsia="es-CO"/>
                    </w:rPr>
                  </w:pPr>
                  <w:r w:rsidRPr="009A656B">
                    <w:rPr>
                      <w:b/>
                      <w:sz w:val="18"/>
                      <w:szCs w:val="18"/>
                      <w:lang w:val="es-ES"/>
                    </w:rPr>
                    <w:t>Correo Javeriano</w:t>
                  </w:r>
                </w:p>
              </w:tc>
            </w:tr>
            <w:tr w:rsidRPr="000537EF" w:rsidR="00716A91" w:rsidTr="00594F10" w14:paraId="221C8EB8" w14:textId="77777777">
              <w:trPr>
                <w:trHeight w:val="358"/>
              </w:trPr>
              <w:tc>
                <w:tcPr>
                  <w:tcW w:w="1395" w:type="dxa"/>
                  <w:hideMark/>
                </w:tcPr>
                <w:p w:rsidRPr="00716A91" w:rsidR="00716A91" w:rsidP="00716A91" w:rsidRDefault="00716A91" w14:paraId="6AFF5054" w14:textId="4A78E33C">
                  <w:pPr>
                    <w:spacing w:after="0"/>
                    <w:rPr>
                      <w:color w:val="000000"/>
                      <w:sz w:val="18"/>
                      <w:szCs w:val="18"/>
                      <w:lang w:val="es-CO" w:eastAsia="es-CO"/>
                    </w:rPr>
                  </w:pPr>
                  <w:proofErr w:type="spellStart"/>
                  <w:r w:rsidRPr="009A656B">
                    <w:rPr>
                      <w:sz w:val="18"/>
                      <w:szCs w:val="18"/>
                      <w:lang w:val="es-ES"/>
                    </w:rPr>
                    <w:t>cc.</w:t>
                  </w:r>
                  <w:proofErr w:type="spellEnd"/>
                  <w:r w:rsidRPr="009A656B">
                    <w:rPr>
                      <w:sz w:val="18"/>
                      <w:szCs w:val="18"/>
                      <w:lang w:val="es-ES"/>
                    </w:rPr>
                    <w:t xml:space="preserve"> </w:t>
                  </w:r>
                  <w:r>
                    <w:rPr>
                      <w:sz w:val="18"/>
                      <w:szCs w:val="18"/>
                      <w:lang w:val="es-ES"/>
                    </w:rPr>
                    <w:t>1015998003</w:t>
                  </w:r>
                </w:p>
              </w:tc>
              <w:tc>
                <w:tcPr>
                  <w:tcW w:w="1418" w:type="dxa"/>
                  <w:hideMark/>
                </w:tcPr>
                <w:p w:rsidRPr="00716A91" w:rsidR="00716A91" w:rsidP="00716A91" w:rsidRDefault="00716A91" w14:paraId="5FB991E3" w14:textId="3A64C9D4">
                  <w:pPr>
                    <w:spacing w:after="0"/>
                    <w:rPr>
                      <w:color w:val="000000"/>
                      <w:sz w:val="18"/>
                      <w:szCs w:val="18"/>
                      <w:lang w:val="es-CO" w:eastAsia="es-CO"/>
                    </w:rPr>
                  </w:pPr>
                  <w:r w:rsidRPr="009A656B">
                    <w:rPr>
                      <w:sz w:val="18"/>
                      <w:szCs w:val="18"/>
                      <w:lang w:val="es-ES"/>
                    </w:rPr>
                    <w:t>3</w:t>
                  </w:r>
                  <w:r>
                    <w:rPr>
                      <w:sz w:val="18"/>
                      <w:szCs w:val="18"/>
                      <w:lang w:val="es-ES"/>
                    </w:rPr>
                    <w:t>214630808</w:t>
                  </w:r>
                </w:p>
              </w:tc>
              <w:tc>
                <w:tcPr>
                  <w:tcW w:w="2268" w:type="dxa"/>
                  <w:hideMark/>
                </w:tcPr>
                <w:p w:rsidRPr="00716A91" w:rsidR="00716A91" w:rsidP="00716A91" w:rsidRDefault="00716A91" w14:paraId="6D1E968A" w14:textId="0CACB424">
                  <w:pPr>
                    <w:spacing w:after="0"/>
                    <w:rPr>
                      <w:color w:val="000000"/>
                      <w:sz w:val="18"/>
                      <w:szCs w:val="18"/>
                      <w:lang w:val="es-CO" w:eastAsia="es-CO"/>
                    </w:rPr>
                  </w:pPr>
                  <w:r>
                    <w:rPr>
                      <w:sz w:val="18"/>
                      <w:szCs w:val="18"/>
                      <w:lang w:val="es-ES"/>
                    </w:rPr>
                    <w:t>No aplica</w:t>
                  </w:r>
                </w:p>
              </w:tc>
              <w:tc>
                <w:tcPr>
                  <w:tcW w:w="3150" w:type="dxa"/>
                  <w:hideMark/>
                </w:tcPr>
                <w:p w:rsidRPr="009A656B" w:rsidR="00594F10" w:rsidP="00594F10" w:rsidRDefault="00594F10" w14:paraId="1DD77E83" w14:textId="3B29F30A">
                  <w:pPr>
                    <w:rPr>
                      <w:sz w:val="18"/>
                      <w:szCs w:val="18"/>
                      <w:lang w:val="es-ES"/>
                    </w:rPr>
                  </w:pPr>
                  <w:hyperlink w:history="1" r:id="rId9">
                    <w:r w:rsidRPr="00AE6107">
                      <w:rPr>
                        <w:rStyle w:val="Hyperlink"/>
                        <w:sz w:val="18"/>
                        <w:szCs w:val="18"/>
                        <w:lang w:val="es-ES"/>
                      </w:rPr>
                      <w:t>daniel_teran@javeriana.edu.co</w:t>
                    </w:r>
                  </w:hyperlink>
                </w:p>
                <w:p w:rsidRPr="00716A91" w:rsidR="00716A91" w:rsidP="00716A91" w:rsidRDefault="00716A91" w14:paraId="49822D9C" w14:textId="53F29F56">
                  <w:pPr>
                    <w:spacing w:after="0"/>
                    <w:rPr>
                      <w:color w:val="0000FF"/>
                      <w:sz w:val="18"/>
                      <w:szCs w:val="18"/>
                      <w:u w:val="single"/>
                      <w:lang w:val="es-CO" w:eastAsia="es-CO"/>
                    </w:rPr>
                  </w:pPr>
                </w:p>
              </w:tc>
            </w:tr>
          </w:tbl>
          <w:p w:rsidR="74804151" w:rsidP="74804151" w:rsidRDefault="74804151" w14:paraId="7C5CCD7F" w14:textId="43B11C84">
            <w:pPr>
              <w:spacing w:before="120" w:after="0"/>
              <w:rPr>
                <w:b/>
                <w:bCs/>
                <w:sz w:val="24"/>
                <w:szCs w:val="24"/>
                <w:lang w:val="es-ES"/>
              </w:rPr>
            </w:pPr>
            <w:r w:rsidRPr="74804151">
              <w:rPr>
                <w:b/>
                <w:bCs/>
                <w:sz w:val="24"/>
                <w:szCs w:val="24"/>
                <w:lang w:val="es-ES"/>
              </w:rPr>
              <w:t>Jonathan Isaac Jurado Sarmiento_____________________________________</w:t>
            </w:r>
          </w:p>
          <w:tbl>
            <w:tblPr>
              <w:tblStyle w:val="TableGrid"/>
              <w:tblW w:w="0" w:type="auto"/>
              <w:tblBorders>
                <w:top w:val="none" w:color="000000" w:themeColor="text1" w:sz="12" w:space="0"/>
                <w:left w:val="none" w:color="000000" w:themeColor="text1" w:sz="12" w:space="0"/>
                <w:bottom w:val="none" w:color="000000" w:themeColor="text1" w:sz="12" w:space="0"/>
                <w:right w:val="none" w:color="000000" w:themeColor="text1" w:sz="12" w:space="0"/>
                <w:insideH w:val="none" w:color="000000" w:themeColor="text1" w:sz="12" w:space="0"/>
                <w:insideV w:val="none" w:color="000000" w:themeColor="text1" w:sz="12" w:space="0"/>
              </w:tblBorders>
              <w:tblLook w:val="06A0" w:firstRow="1" w:lastRow="0" w:firstColumn="1" w:lastColumn="0" w:noHBand="1" w:noVBand="1"/>
            </w:tblPr>
            <w:tblGrid>
              <w:gridCol w:w="1472"/>
              <w:gridCol w:w="1452"/>
              <w:gridCol w:w="2268"/>
              <w:gridCol w:w="4244"/>
            </w:tblGrid>
            <w:tr w:rsidRPr="00DC4B73" w:rsidR="5726AA7E" w:rsidTr="00594F10" w14:paraId="4913F8CE" w14:textId="77777777">
              <w:trPr>
                <w:trHeight w:val="310"/>
              </w:trPr>
              <w:tc>
                <w:tcPr>
                  <w:tcW w:w="1472" w:type="dxa"/>
                </w:tcPr>
                <w:p w:rsidR="5726AA7E" w:rsidP="5726AA7E" w:rsidRDefault="5726AA7E" w14:paraId="1CFBA467" w14:textId="4B14BCBC">
                  <w:pPr>
                    <w:spacing w:after="0" w:line="259" w:lineRule="auto"/>
                    <w:rPr>
                      <w:b/>
                      <w:bCs/>
                      <w:sz w:val="18"/>
                      <w:szCs w:val="18"/>
                      <w:lang w:val="es-ES"/>
                    </w:rPr>
                  </w:pPr>
                  <w:r w:rsidRPr="5726AA7E">
                    <w:rPr>
                      <w:b/>
                      <w:bCs/>
                      <w:sz w:val="18"/>
                      <w:szCs w:val="18"/>
                      <w:lang w:val="es-ES"/>
                    </w:rPr>
                    <w:t>Documento</w:t>
                  </w:r>
                </w:p>
              </w:tc>
              <w:tc>
                <w:tcPr>
                  <w:tcW w:w="1452" w:type="dxa"/>
                </w:tcPr>
                <w:p w:rsidR="5726AA7E" w:rsidP="5726AA7E" w:rsidRDefault="5726AA7E" w14:paraId="2FB103CA" w14:textId="00C697F8">
                  <w:pPr>
                    <w:spacing w:after="0" w:line="259" w:lineRule="auto"/>
                    <w:rPr>
                      <w:b/>
                      <w:bCs/>
                      <w:sz w:val="18"/>
                      <w:szCs w:val="18"/>
                      <w:lang w:val="es-ES"/>
                    </w:rPr>
                  </w:pPr>
                  <w:r w:rsidRPr="5726AA7E">
                    <w:rPr>
                      <w:b/>
                      <w:bCs/>
                      <w:sz w:val="18"/>
                      <w:szCs w:val="18"/>
                      <w:lang w:val="es-ES"/>
                    </w:rPr>
                    <w:t>Celular</w:t>
                  </w:r>
                </w:p>
              </w:tc>
              <w:tc>
                <w:tcPr>
                  <w:tcW w:w="2268" w:type="dxa"/>
                </w:tcPr>
                <w:p w:rsidR="5726AA7E" w:rsidP="5726AA7E" w:rsidRDefault="5726AA7E" w14:paraId="487AE598" w14:textId="39C833E6">
                  <w:pPr>
                    <w:spacing w:after="0" w:line="259" w:lineRule="auto"/>
                    <w:rPr>
                      <w:b/>
                      <w:bCs/>
                      <w:sz w:val="18"/>
                      <w:szCs w:val="18"/>
                      <w:lang w:val="es-ES"/>
                    </w:rPr>
                  </w:pPr>
                  <w:r w:rsidRPr="5726AA7E">
                    <w:rPr>
                      <w:b/>
                      <w:bCs/>
                      <w:sz w:val="18"/>
                      <w:szCs w:val="18"/>
                      <w:lang w:val="es-ES"/>
                    </w:rPr>
                    <w:t>Teléfono fijo</w:t>
                  </w:r>
                </w:p>
              </w:tc>
              <w:tc>
                <w:tcPr>
                  <w:tcW w:w="4244" w:type="dxa"/>
                </w:tcPr>
                <w:p w:rsidR="5726AA7E" w:rsidP="5726AA7E" w:rsidRDefault="5726AA7E" w14:paraId="4B35E9DD" w14:textId="5A67855C">
                  <w:pPr>
                    <w:spacing w:after="0" w:line="259" w:lineRule="auto"/>
                    <w:rPr>
                      <w:b/>
                      <w:bCs/>
                      <w:sz w:val="18"/>
                      <w:szCs w:val="18"/>
                      <w:lang w:val="es-ES"/>
                    </w:rPr>
                  </w:pPr>
                  <w:r w:rsidRPr="5726AA7E">
                    <w:rPr>
                      <w:b/>
                      <w:bCs/>
                      <w:sz w:val="18"/>
                      <w:szCs w:val="18"/>
                      <w:lang w:val="es-ES"/>
                    </w:rPr>
                    <w:t>Correo Javeriano</w:t>
                  </w:r>
                </w:p>
              </w:tc>
            </w:tr>
            <w:tr w:rsidRPr="000537EF" w:rsidR="5726AA7E" w:rsidTr="00594F10" w14:paraId="66B12138" w14:textId="77777777">
              <w:trPr>
                <w:trHeight w:val="312"/>
              </w:trPr>
              <w:tc>
                <w:tcPr>
                  <w:tcW w:w="1472" w:type="dxa"/>
                </w:tcPr>
                <w:p w:rsidR="5726AA7E" w:rsidP="5726AA7E" w:rsidRDefault="5726AA7E" w14:paraId="1DD6363D" w14:textId="436061E7">
                  <w:pPr>
                    <w:spacing w:after="0" w:line="259" w:lineRule="auto"/>
                    <w:rPr>
                      <w:sz w:val="18"/>
                      <w:szCs w:val="18"/>
                      <w:lang w:val="es-ES"/>
                    </w:rPr>
                  </w:pPr>
                  <w:r w:rsidRPr="5726AA7E">
                    <w:rPr>
                      <w:sz w:val="18"/>
                      <w:szCs w:val="18"/>
                      <w:lang w:val="es-ES"/>
                    </w:rPr>
                    <w:t>Ce.520217</w:t>
                  </w:r>
                </w:p>
              </w:tc>
              <w:tc>
                <w:tcPr>
                  <w:tcW w:w="1452" w:type="dxa"/>
                </w:tcPr>
                <w:p w:rsidR="5726AA7E" w:rsidP="5726AA7E" w:rsidRDefault="5726AA7E" w14:paraId="25CADEE7" w14:textId="0199E955">
                  <w:pPr>
                    <w:spacing w:after="0" w:line="259" w:lineRule="auto"/>
                    <w:rPr>
                      <w:sz w:val="18"/>
                      <w:szCs w:val="18"/>
                      <w:lang w:val="es-ES"/>
                    </w:rPr>
                  </w:pPr>
                  <w:r w:rsidRPr="5726AA7E">
                    <w:rPr>
                      <w:sz w:val="18"/>
                      <w:szCs w:val="18"/>
                      <w:lang w:val="es-ES"/>
                    </w:rPr>
                    <w:t>3102531337</w:t>
                  </w:r>
                </w:p>
              </w:tc>
              <w:tc>
                <w:tcPr>
                  <w:tcW w:w="2268" w:type="dxa"/>
                </w:tcPr>
                <w:p w:rsidR="5726AA7E" w:rsidP="5726AA7E" w:rsidRDefault="5726AA7E" w14:paraId="6C4FA9A8" w14:textId="061030A2">
                  <w:pPr>
                    <w:spacing w:after="0" w:line="259" w:lineRule="auto"/>
                    <w:rPr>
                      <w:sz w:val="18"/>
                      <w:szCs w:val="18"/>
                      <w:lang w:val="es-ES"/>
                    </w:rPr>
                  </w:pPr>
                  <w:r w:rsidRPr="5726AA7E">
                    <w:rPr>
                      <w:sz w:val="18"/>
                      <w:szCs w:val="18"/>
                      <w:lang w:val="es-ES"/>
                    </w:rPr>
                    <w:t>No aplica</w:t>
                  </w:r>
                </w:p>
              </w:tc>
              <w:tc>
                <w:tcPr>
                  <w:tcW w:w="4244" w:type="dxa"/>
                </w:tcPr>
                <w:p w:rsidR="5726AA7E" w:rsidP="5726AA7E" w:rsidRDefault="23DFDBB3" w14:paraId="7327D475" w14:textId="279DAAB7">
                  <w:pPr>
                    <w:spacing w:after="0" w:line="259" w:lineRule="auto"/>
                    <w:rPr>
                      <w:color w:val="0000FF"/>
                      <w:sz w:val="18"/>
                      <w:szCs w:val="18"/>
                      <w:u w:val="single"/>
                      <w:lang w:val="es-ES"/>
                    </w:rPr>
                  </w:pPr>
                  <w:r w:rsidRPr="23DFDBB3">
                    <w:rPr>
                      <w:color w:val="0000FF"/>
                      <w:sz w:val="18"/>
                      <w:szCs w:val="18"/>
                      <w:u w:val="single"/>
                      <w:lang w:val="es-ES"/>
                    </w:rPr>
                    <w:t>jonathan</w:t>
                  </w:r>
                  <w:r w:rsidRPr="5726AA7E" w:rsidR="5726AA7E">
                    <w:rPr>
                      <w:color w:val="0000FF"/>
                      <w:sz w:val="18"/>
                      <w:szCs w:val="18"/>
                      <w:u w:val="single"/>
                      <w:lang w:val="es-ES"/>
                    </w:rPr>
                    <w:t>_jurado@javeriana.edu.co</w:t>
                  </w:r>
                </w:p>
              </w:tc>
            </w:tr>
          </w:tbl>
          <w:p w:rsidRPr="00A61F47" w:rsidR="00A80B7B" w:rsidP="00A80B7B" w:rsidRDefault="74804151" w14:paraId="1AF7AD08" w14:textId="570E3865">
            <w:pPr>
              <w:spacing w:before="120" w:after="0"/>
              <w:rPr>
                <w:b/>
                <w:sz w:val="24"/>
                <w:szCs w:val="24"/>
                <w:lang w:val="es-ES"/>
              </w:rPr>
            </w:pPr>
            <w:r w:rsidRPr="74804151">
              <w:rPr>
                <w:b/>
                <w:bCs/>
                <w:sz w:val="24"/>
                <w:szCs w:val="24"/>
                <w:lang w:val="es-ES"/>
              </w:rPr>
              <w:t>L</w:t>
            </w:r>
            <w:proofErr w:type="spellStart"/>
            <w:r w:rsidRPr="74804151">
              <w:rPr>
                <w:b/>
                <w:bCs/>
                <w:sz w:val="24"/>
                <w:szCs w:val="24"/>
                <w:lang w:val="es-CO"/>
              </w:rPr>
              <w:t>ucas</w:t>
            </w:r>
            <w:proofErr w:type="spellEnd"/>
            <w:r w:rsidRPr="74804151">
              <w:rPr>
                <w:b/>
                <w:bCs/>
                <w:sz w:val="24"/>
                <w:szCs w:val="24"/>
                <w:lang w:val="es-CO"/>
              </w:rPr>
              <w:t xml:space="preserve"> Rivera Mora</w:t>
            </w:r>
            <w:r w:rsidRPr="74804151">
              <w:rPr>
                <w:b/>
                <w:bCs/>
                <w:sz w:val="24"/>
                <w:szCs w:val="24"/>
                <w:lang w:val="es-ES"/>
              </w:rPr>
              <w:t xml:space="preserve"> ___________________________________</w:t>
            </w:r>
            <w:r w:rsidR="001A2B9F">
              <w:rPr>
                <w:b/>
                <w:bCs/>
                <w:sz w:val="24"/>
                <w:szCs w:val="24"/>
                <w:lang w:val="es-ES"/>
              </w:rPr>
              <w:t>______________</w:t>
            </w:r>
          </w:p>
          <w:tbl>
            <w:tblPr>
              <w:tblW w:w="0" w:type="auto"/>
              <w:tblLook w:val="01E0" w:firstRow="1" w:lastRow="1" w:firstColumn="1" w:lastColumn="1" w:noHBand="0" w:noVBand="0"/>
            </w:tblPr>
            <w:tblGrid>
              <w:gridCol w:w="1473"/>
              <w:gridCol w:w="1417"/>
              <w:gridCol w:w="2268"/>
              <w:gridCol w:w="3125"/>
            </w:tblGrid>
            <w:tr w:rsidRPr="00C86DB5" w:rsidR="00A80B7B" w:rsidTr="74804151" w14:paraId="774B9B79" w14:textId="77777777">
              <w:trPr>
                <w:trHeight w:val="300"/>
              </w:trPr>
              <w:tc>
                <w:tcPr>
                  <w:tcW w:w="1473" w:type="dxa"/>
                </w:tcPr>
                <w:p w:rsidRPr="009A656B" w:rsidR="00A80B7B" w:rsidP="009A656B" w:rsidRDefault="00A80B7B" w14:paraId="2AB5D81C" w14:textId="77777777">
                  <w:pPr>
                    <w:spacing w:after="0"/>
                    <w:rPr>
                      <w:b/>
                      <w:sz w:val="18"/>
                      <w:szCs w:val="18"/>
                      <w:lang w:val="es-ES"/>
                    </w:rPr>
                  </w:pPr>
                  <w:r w:rsidRPr="009A656B">
                    <w:rPr>
                      <w:b/>
                      <w:sz w:val="18"/>
                      <w:szCs w:val="18"/>
                      <w:lang w:val="es-ES"/>
                    </w:rPr>
                    <w:t>Documento</w:t>
                  </w:r>
                </w:p>
              </w:tc>
              <w:tc>
                <w:tcPr>
                  <w:tcW w:w="1417" w:type="dxa"/>
                </w:tcPr>
                <w:p w:rsidRPr="009A656B" w:rsidR="00A80B7B" w:rsidP="009A656B" w:rsidRDefault="00A80B7B" w14:paraId="1D307999" w14:textId="77777777">
                  <w:pPr>
                    <w:spacing w:after="0"/>
                    <w:rPr>
                      <w:b/>
                      <w:sz w:val="18"/>
                      <w:szCs w:val="18"/>
                      <w:lang w:val="es-ES"/>
                    </w:rPr>
                  </w:pPr>
                  <w:r w:rsidRPr="009A656B">
                    <w:rPr>
                      <w:b/>
                      <w:sz w:val="18"/>
                      <w:szCs w:val="18"/>
                      <w:lang w:val="es-ES"/>
                    </w:rPr>
                    <w:t>Celular</w:t>
                  </w:r>
                </w:p>
              </w:tc>
              <w:tc>
                <w:tcPr>
                  <w:tcW w:w="2268" w:type="dxa"/>
                </w:tcPr>
                <w:p w:rsidRPr="009A656B" w:rsidR="00A80B7B" w:rsidP="009A656B" w:rsidRDefault="00A80B7B" w14:paraId="67B5AABC" w14:textId="77777777">
                  <w:pPr>
                    <w:spacing w:after="0"/>
                    <w:rPr>
                      <w:b/>
                      <w:sz w:val="18"/>
                      <w:szCs w:val="18"/>
                      <w:lang w:val="es-ES"/>
                    </w:rPr>
                  </w:pPr>
                  <w:r w:rsidRPr="009A656B">
                    <w:rPr>
                      <w:b/>
                      <w:sz w:val="18"/>
                      <w:szCs w:val="18"/>
                      <w:lang w:val="es-ES"/>
                    </w:rPr>
                    <w:t>Teléfono fijo</w:t>
                  </w:r>
                </w:p>
              </w:tc>
              <w:tc>
                <w:tcPr>
                  <w:tcW w:w="3125" w:type="dxa"/>
                </w:tcPr>
                <w:p w:rsidRPr="009A656B" w:rsidR="00A80B7B" w:rsidP="009A656B" w:rsidRDefault="00A80B7B" w14:paraId="3F63EB6D" w14:textId="77777777">
                  <w:pPr>
                    <w:spacing w:after="0"/>
                    <w:rPr>
                      <w:b/>
                      <w:sz w:val="18"/>
                      <w:szCs w:val="18"/>
                      <w:lang w:val="es-ES"/>
                    </w:rPr>
                  </w:pPr>
                  <w:r w:rsidRPr="009A656B">
                    <w:rPr>
                      <w:b/>
                      <w:sz w:val="18"/>
                      <w:szCs w:val="18"/>
                      <w:lang w:val="es-ES"/>
                    </w:rPr>
                    <w:t>Correo Javeriano</w:t>
                  </w:r>
                </w:p>
              </w:tc>
            </w:tr>
            <w:tr w:rsidRPr="00C86DB5" w:rsidR="00A80B7B" w:rsidTr="74804151" w14:paraId="408A8C6A" w14:textId="77777777">
              <w:trPr>
                <w:trHeight w:val="300"/>
              </w:trPr>
              <w:tc>
                <w:tcPr>
                  <w:tcW w:w="1473" w:type="dxa"/>
                </w:tcPr>
                <w:p w:rsidRPr="00640E82" w:rsidR="00027127" w:rsidP="00027127" w:rsidRDefault="00A80B7B" w14:paraId="2A9859DC" w14:textId="1B1BEC1E">
                  <w:pPr>
                    <w:rPr>
                      <w:sz w:val="18"/>
                      <w:szCs w:val="18"/>
                      <w:lang w:val="es-ES"/>
                    </w:rPr>
                  </w:pPr>
                  <w:proofErr w:type="spellStart"/>
                  <w:r w:rsidRPr="6707A8D7">
                    <w:rPr>
                      <w:sz w:val="18"/>
                      <w:szCs w:val="18"/>
                      <w:lang w:val="es-ES"/>
                    </w:rPr>
                    <w:t>cc.</w:t>
                  </w:r>
                  <w:proofErr w:type="spellEnd"/>
                  <w:r w:rsidRPr="6707A8D7">
                    <w:rPr>
                      <w:sz w:val="18"/>
                      <w:szCs w:val="18"/>
                      <w:lang w:val="es-ES"/>
                    </w:rPr>
                    <w:t xml:space="preserve"> 1</w:t>
                  </w:r>
                  <w:r w:rsidRPr="6707A8D7" w:rsidR="169C930A">
                    <w:rPr>
                      <w:sz w:val="18"/>
                      <w:szCs w:val="18"/>
                      <w:lang w:val="es-ES"/>
                    </w:rPr>
                    <w:t>023082849</w:t>
                  </w:r>
                </w:p>
              </w:tc>
              <w:tc>
                <w:tcPr>
                  <w:tcW w:w="1417" w:type="dxa"/>
                </w:tcPr>
                <w:p w:rsidRPr="009A656B" w:rsidR="00A80B7B" w:rsidP="00A80B7B" w:rsidRDefault="00A80B7B" w14:paraId="31BC0BCA" w14:textId="68B29AF9">
                  <w:pPr>
                    <w:rPr>
                      <w:sz w:val="18"/>
                      <w:szCs w:val="18"/>
                      <w:lang w:val="es-ES"/>
                    </w:rPr>
                  </w:pPr>
                  <w:r w:rsidRPr="6707A8D7">
                    <w:rPr>
                      <w:sz w:val="18"/>
                      <w:szCs w:val="18"/>
                      <w:lang w:val="es-ES"/>
                    </w:rPr>
                    <w:t>3</w:t>
                  </w:r>
                  <w:r w:rsidRPr="6707A8D7" w:rsidR="0C0C3CAE">
                    <w:rPr>
                      <w:sz w:val="18"/>
                      <w:szCs w:val="18"/>
                      <w:lang w:val="es-ES"/>
                    </w:rPr>
                    <w:t>014306981</w:t>
                  </w:r>
                </w:p>
              </w:tc>
              <w:tc>
                <w:tcPr>
                  <w:tcW w:w="2268" w:type="dxa"/>
                </w:tcPr>
                <w:p w:rsidRPr="005B6B7A" w:rsidR="00A80B7B" w:rsidP="6707A8D7" w:rsidRDefault="0C0C3CAE" w14:paraId="161D0712" w14:textId="2EF330AA">
                  <w:pPr>
                    <w:spacing w:line="259" w:lineRule="auto"/>
                    <w:rPr>
                      <w:lang w:val="es-CO"/>
                    </w:rPr>
                  </w:pPr>
                  <w:r w:rsidRPr="6707A8D7">
                    <w:rPr>
                      <w:sz w:val="18"/>
                      <w:szCs w:val="18"/>
                      <w:lang w:val="es-ES"/>
                    </w:rPr>
                    <w:t>No aplica</w:t>
                  </w:r>
                </w:p>
              </w:tc>
              <w:tc>
                <w:tcPr>
                  <w:tcW w:w="3125" w:type="dxa"/>
                </w:tcPr>
                <w:p w:rsidRPr="005B6B7A" w:rsidR="00640E82" w:rsidP="74804151" w:rsidRDefault="0C0C3CAE" w14:paraId="72A50A56" w14:textId="1E5A8EFE">
                  <w:pPr>
                    <w:spacing w:line="259" w:lineRule="auto"/>
                    <w:rPr>
                      <w:lang w:val="es-CO"/>
                    </w:rPr>
                  </w:pPr>
                  <w:hyperlink r:id="rId10">
                    <w:r w:rsidRPr="6707A8D7">
                      <w:rPr>
                        <w:rStyle w:val="Hyperlink"/>
                        <w:sz w:val="18"/>
                        <w:szCs w:val="18"/>
                        <w:lang w:val="es-ES"/>
                      </w:rPr>
                      <w:t>Lucasriveram@javeriana.edu.co</w:t>
                    </w:r>
                  </w:hyperlink>
                  <w:r w:rsidRPr="6707A8D7">
                    <w:rPr>
                      <w:sz w:val="18"/>
                      <w:szCs w:val="18"/>
                      <w:lang w:val="es-ES"/>
                    </w:rPr>
                    <w:t xml:space="preserve"> </w:t>
                  </w:r>
                </w:p>
              </w:tc>
            </w:tr>
            <w:tr w:rsidRPr="00C86DB5" w:rsidR="00CE3E6E" w:rsidTr="74804151" w14:paraId="549B7ACA" w14:textId="77777777">
              <w:trPr>
                <w:trHeight w:val="300"/>
              </w:trPr>
              <w:tc>
                <w:tcPr>
                  <w:tcW w:w="1473" w:type="dxa"/>
                </w:tcPr>
                <w:p w:rsidRPr="6707A8D7" w:rsidR="00CE3E6E" w:rsidP="00027127" w:rsidRDefault="00CE3E6E" w14:paraId="39DA236B" w14:textId="310458D0">
                  <w:pPr>
                    <w:rPr>
                      <w:sz w:val="18"/>
                      <w:szCs w:val="18"/>
                      <w:lang w:val="es-ES"/>
                    </w:rPr>
                  </w:pPr>
                </w:p>
              </w:tc>
              <w:tc>
                <w:tcPr>
                  <w:tcW w:w="1417" w:type="dxa"/>
                </w:tcPr>
                <w:p w:rsidRPr="6707A8D7" w:rsidR="00CE3E6E" w:rsidP="00A80B7B" w:rsidRDefault="00CE3E6E" w14:paraId="008D833C" w14:textId="77777777">
                  <w:pPr>
                    <w:rPr>
                      <w:sz w:val="18"/>
                      <w:szCs w:val="18"/>
                      <w:lang w:val="es-ES"/>
                    </w:rPr>
                  </w:pPr>
                </w:p>
              </w:tc>
              <w:tc>
                <w:tcPr>
                  <w:tcW w:w="2268" w:type="dxa"/>
                </w:tcPr>
                <w:p w:rsidRPr="6707A8D7" w:rsidR="00CE3E6E" w:rsidP="6707A8D7" w:rsidRDefault="00CE3E6E" w14:paraId="4FF05396" w14:textId="77777777">
                  <w:pPr>
                    <w:spacing w:line="259" w:lineRule="auto"/>
                    <w:rPr>
                      <w:sz w:val="18"/>
                      <w:szCs w:val="18"/>
                      <w:lang w:val="es-ES"/>
                    </w:rPr>
                  </w:pPr>
                </w:p>
              </w:tc>
              <w:tc>
                <w:tcPr>
                  <w:tcW w:w="3125" w:type="dxa"/>
                </w:tcPr>
                <w:p w:rsidRPr="005B6B7A" w:rsidR="00CE3E6E" w:rsidP="74804151" w:rsidRDefault="00CE3E6E" w14:paraId="51C38393" w14:textId="77777777">
                  <w:pPr>
                    <w:spacing w:line="259" w:lineRule="auto"/>
                    <w:rPr>
                      <w:lang w:val="es-CO"/>
                    </w:rPr>
                  </w:pPr>
                </w:p>
              </w:tc>
            </w:tr>
          </w:tbl>
          <w:p w:rsidRPr="008C7E27" w:rsidR="00A80B7B" w:rsidP="00A80B7B" w:rsidRDefault="00A80B7B" w14:paraId="1E398C10" w14:textId="77777777">
            <w:pPr>
              <w:jc w:val="center"/>
              <w:rPr>
                <w:lang w:val="es-CO"/>
              </w:rPr>
            </w:pPr>
          </w:p>
        </w:tc>
      </w:tr>
      <w:tr w:rsidRPr="000537EF" w:rsidR="009637E3" w:rsidTr="10E55168" w14:paraId="5738DE83" w14:textId="77777777">
        <w:trPr>
          <w:trHeight w:val="300"/>
          <w:tblCellSpacing w:w="0" w:type="dxa"/>
        </w:trPr>
        <w:tc>
          <w:tcPr>
            <w:tcW w:w="10137" w:type="dxa"/>
            <w:tcBorders>
              <w:top w:val="single" w:color="auto" w:sz="12" w:space="0"/>
              <w:bottom w:val="single" w:color="auto" w:sz="12" w:space="0"/>
            </w:tcBorders>
          </w:tcPr>
          <w:p w:rsidRPr="009637E3" w:rsidR="009637E3" w:rsidP="00A80B7B" w:rsidRDefault="009637E3" w14:paraId="58D209AF" w14:textId="77777777">
            <w:pPr>
              <w:rPr>
                <w:lang w:val="es-ES"/>
              </w:rPr>
            </w:pPr>
            <w:r>
              <w:rPr>
                <w:b/>
                <w:bCs/>
                <w:lang w:val="es-ES_tradnl"/>
              </w:rPr>
              <w:t>DIRECTOR</w:t>
            </w:r>
          </w:p>
          <w:p w:rsidRPr="006336A3" w:rsidR="00013A46" w:rsidP="006336A3" w:rsidRDefault="00013A46" w14:paraId="0CCA5C17" w14:textId="77777777">
            <w:pPr>
              <w:spacing w:after="0"/>
              <w:rPr>
                <w:b/>
                <w:lang w:val="it-IT"/>
              </w:rPr>
            </w:pPr>
            <w:r w:rsidRPr="00A61F47">
              <w:rPr>
                <w:b/>
                <w:sz w:val="24"/>
                <w:szCs w:val="24"/>
                <w:lang w:val="it-IT"/>
              </w:rPr>
              <w:t xml:space="preserve">Ing. </w:t>
            </w:r>
            <w:r w:rsidR="003B0938">
              <w:rPr>
                <w:b/>
                <w:sz w:val="24"/>
                <w:szCs w:val="24"/>
                <w:lang w:val="it-IT"/>
              </w:rPr>
              <w:t>Efraín Ortiz Pabón</w:t>
            </w:r>
            <w:r w:rsidRPr="006336A3" w:rsidR="006336A3">
              <w:rPr>
                <w:b/>
                <w:lang w:val="it-IT"/>
              </w:rPr>
              <w:t xml:space="preserve"> __________________________________</w:t>
            </w:r>
          </w:p>
          <w:tbl>
            <w:tblPr>
              <w:tblW w:w="0" w:type="auto"/>
              <w:tblLook w:val="01E0" w:firstRow="1" w:lastRow="1" w:firstColumn="1" w:lastColumn="1" w:noHBand="0" w:noVBand="0"/>
            </w:tblPr>
            <w:tblGrid>
              <w:gridCol w:w="1383"/>
              <w:gridCol w:w="1365"/>
              <w:gridCol w:w="1423"/>
              <w:gridCol w:w="2688"/>
              <w:gridCol w:w="3195"/>
            </w:tblGrid>
            <w:tr w:rsidRPr="000537EF" w:rsidR="00013A46" w:rsidTr="5726AA7E" w14:paraId="4976923D" w14:textId="77777777">
              <w:trPr>
                <w:trHeight w:val="300"/>
              </w:trPr>
              <w:tc>
                <w:tcPr>
                  <w:tcW w:w="1383" w:type="dxa"/>
                </w:tcPr>
                <w:p w:rsidRPr="009A656B" w:rsidR="00013A46" w:rsidP="009A656B" w:rsidRDefault="00013A46" w14:paraId="4A3B85D8" w14:textId="77777777">
                  <w:pPr>
                    <w:spacing w:after="0"/>
                    <w:rPr>
                      <w:b/>
                      <w:sz w:val="18"/>
                      <w:szCs w:val="18"/>
                      <w:lang w:val="es-ES"/>
                    </w:rPr>
                  </w:pPr>
                  <w:r w:rsidRPr="009A656B">
                    <w:rPr>
                      <w:b/>
                      <w:sz w:val="18"/>
                      <w:szCs w:val="18"/>
                      <w:lang w:val="es-ES"/>
                    </w:rPr>
                    <w:t>Documento</w:t>
                  </w:r>
                </w:p>
              </w:tc>
              <w:tc>
                <w:tcPr>
                  <w:tcW w:w="1365" w:type="dxa"/>
                </w:tcPr>
                <w:p w:rsidRPr="009A656B" w:rsidR="00013A46" w:rsidP="009A656B" w:rsidRDefault="00013A46" w14:paraId="688A7EBE" w14:textId="77777777">
                  <w:pPr>
                    <w:spacing w:after="0"/>
                    <w:rPr>
                      <w:b/>
                      <w:sz w:val="18"/>
                      <w:szCs w:val="18"/>
                      <w:lang w:val="es-ES"/>
                    </w:rPr>
                  </w:pPr>
                  <w:r w:rsidRPr="009A656B">
                    <w:rPr>
                      <w:b/>
                      <w:sz w:val="18"/>
                      <w:szCs w:val="18"/>
                      <w:lang w:val="es-ES"/>
                    </w:rPr>
                    <w:t>Celular</w:t>
                  </w:r>
                </w:p>
              </w:tc>
              <w:tc>
                <w:tcPr>
                  <w:tcW w:w="1423" w:type="dxa"/>
                </w:tcPr>
                <w:p w:rsidRPr="009A656B" w:rsidR="00013A46" w:rsidP="009A656B" w:rsidRDefault="00013A46" w14:paraId="242D1F9C" w14:textId="77777777">
                  <w:pPr>
                    <w:spacing w:after="0"/>
                    <w:rPr>
                      <w:b/>
                      <w:sz w:val="18"/>
                      <w:szCs w:val="18"/>
                      <w:lang w:val="es-ES"/>
                    </w:rPr>
                  </w:pPr>
                  <w:r w:rsidRPr="009A656B">
                    <w:rPr>
                      <w:b/>
                      <w:sz w:val="18"/>
                      <w:szCs w:val="18"/>
                      <w:lang w:val="es-ES"/>
                    </w:rPr>
                    <w:t>Teléfono fijo</w:t>
                  </w:r>
                </w:p>
              </w:tc>
              <w:tc>
                <w:tcPr>
                  <w:tcW w:w="2688" w:type="dxa"/>
                </w:tcPr>
                <w:p w:rsidRPr="009A656B" w:rsidR="00013A46" w:rsidP="009A656B" w:rsidRDefault="00013A46" w14:paraId="72225C51" w14:textId="77777777">
                  <w:pPr>
                    <w:spacing w:after="0"/>
                    <w:rPr>
                      <w:b/>
                      <w:sz w:val="18"/>
                      <w:szCs w:val="18"/>
                      <w:lang w:val="es-ES"/>
                    </w:rPr>
                  </w:pPr>
                  <w:commentRangeStart w:id="0"/>
                  <w:r w:rsidRPr="009A656B">
                    <w:rPr>
                      <w:b/>
                      <w:sz w:val="18"/>
                      <w:szCs w:val="18"/>
                      <w:lang w:val="es-ES"/>
                    </w:rPr>
                    <w:t>Correo Jav</w:t>
                  </w:r>
                  <w:r w:rsidR="00CF4C6C">
                    <w:rPr>
                      <w:b/>
                      <w:sz w:val="18"/>
                      <w:szCs w:val="18"/>
                      <w:lang w:val="es-ES"/>
                    </w:rPr>
                    <w:t>eriano</w:t>
                  </w:r>
                  <w:commentRangeEnd w:id="0"/>
                  <w:r w:rsidR="00CF4C6C">
                    <w:rPr>
                      <w:rStyle w:val="CommentReference"/>
                    </w:rPr>
                    <w:commentReference w:id="0"/>
                  </w:r>
                </w:p>
              </w:tc>
              <w:tc>
                <w:tcPr>
                  <w:tcW w:w="3195" w:type="dxa"/>
                </w:tcPr>
                <w:p w:rsidRPr="009A656B" w:rsidR="00013A46" w:rsidP="009A656B" w:rsidRDefault="00013A46" w14:paraId="2B3C758E" w14:textId="77777777">
                  <w:pPr>
                    <w:spacing w:after="0"/>
                    <w:rPr>
                      <w:b/>
                      <w:sz w:val="18"/>
                      <w:szCs w:val="18"/>
                      <w:lang w:val="es-ES"/>
                    </w:rPr>
                  </w:pPr>
                  <w:r w:rsidRPr="009A656B">
                    <w:rPr>
                      <w:b/>
                      <w:sz w:val="18"/>
                      <w:szCs w:val="18"/>
                      <w:lang w:val="es-ES"/>
                    </w:rPr>
                    <w:t>Empresa donde trabaja y cargo</w:t>
                  </w:r>
                </w:p>
              </w:tc>
            </w:tr>
            <w:tr w:rsidRPr="000537EF" w:rsidR="00013A46" w:rsidTr="5726AA7E" w14:paraId="21805388" w14:textId="77777777">
              <w:trPr>
                <w:trHeight w:val="300"/>
              </w:trPr>
              <w:tc>
                <w:tcPr>
                  <w:tcW w:w="1383" w:type="dxa"/>
                </w:tcPr>
                <w:p w:rsidRPr="009A656B" w:rsidR="00013A46" w:rsidP="00A80B7B" w:rsidRDefault="00013A46" w14:paraId="64D51D34" w14:textId="77777777">
                  <w:pPr>
                    <w:rPr>
                      <w:sz w:val="18"/>
                      <w:szCs w:val="18"/>
                      <w:lang w:val="es-ES"/>
                    </w:rPr>
                  </w:pPr>
                  <w:proofErr w:type="spellStart"/>
                  <w:r w:rsidRPr="009A656B">
                    <w:rPr>
                      <w:sz w:val="18"/>
                      <w:szCs w:val="18"/>
                      <w:lang w:val="es-ES"/>
                    </w:rPr>
                    <w:t>cc.</w:t>
                  </w:r>
                  <w:proofErr w:type="spellEnd"/>
                  <w:r w:rsidRPr="009A656B">
                    <w:rPr>
                      <w:sz w:val="18"/>
                      <w:szCs w:val="18"/>
                      <w:lang w:val="es-ES"/>
                    </w:rPr>
                    <w:t xml:space="preserve"> </w:t>
                  </w:r>
                  <w:r w:rsidR="003B0938">
                    <w:rPr>
                      <w:sz w:val="18"/>
                      <w:szCs w:val="18"/>
                      <w:lang w:val="es-ES"/>
                    </w:rPr>
                    <w:t>79325369</w:t>
                  </w:r>
                </w:p>
              </w:tc>
              <w:tc>
                <w:tcPr>
                  <w:tcW w:w="1365" w:type="dxa"/>
                </w:tcPr>
                <w:p w:rsidRPr="009A656B" w:rsidR="00013A46" w:rsidP="00A80B7B" w:rsidRDefault="003B0938" w14:paraId="5ECE3512" w14:textId="77777777">
                  <w:pPr>
                    <w:rPr>
                      <w:sz w:val="18"/>
                      <w:szCs w:val="18"/>
                      <w:lang w:val="es-ES"/>
                    </w:rPr>
                  </w:pPr>
                  <w:r>
                    <w:rPr>
                      <w:sz w:val="18"/>
                      <w:szCs w:val="18"/>
                      <w:lang w:val="es-ES"/>
                    </w:rPr>
                    <w:t>3005644954</w:t>
                  </w:r>
                </w:p>
              </w:tc>
              <w:tc>
                <w:tcPr>
                  <w:tcW w:w="1423" w:type="dxa"/>
                </w:tcPr>
                <w:p w:rsidRPr="009A656B" w:rsidR="00013A46" w:rsidP="00A80B7B" w:rsidRDefault="00013A46" w14:paraId="27D6E3EF" w14:textId="77777777">
                  <w:pPr>
                    <w:rPr>
                      <w:sz w:val="18"/>
                      <w:szCs w:val="18"/>
                      <w:lang w:val="es-ES"/>
                    </w:rPr>
                  </w:pPr>
                  <w:r w:rsidRPr="009A656B">
                    <w:rPr>
                      <w:sz w:val="18"/>
                      <w:szCs w:val="18"/>
                      <w:lang w:val="es-ES"/>
                    </w:rPr>
                    <w:t xml:space="preserve">3208320 </w:t>
                  </w:r>
                  <w:proofErr w:type="spellStart"/>
                  <w:r w:rsidRPr="009A656B">
                    <w:rPr>
                      <w:sz w:val="18"/>
                      <w:szCs w:val="18"/>
                      <w:lang w:val="es-ES"/>
                    </w:rPr>
                    <w:t>ext</w:t>
                  </w:r>
                  <w:proofErr w:type="spellEnd"/>
                  <w:r w:rsidRPr="009A656B">
                    <w:rPr>
                      <w:sz w:val="18"/>
                      <w:szCs w:val="18"/>
                      <w:lang w:val="es-ES"/>
                    </w:rPr>
                    <w:t xml:space="preserve"> 5338</w:t>
                  </w:r>
                </w:p>
              </w:tc>
              <w:tc>
                <w:tcPr>
                  <w:tcW w:w="2688" w:type="dxa"/>
                </w:tcPr>
                <w:p w:rsidRPr="009A656B" w:rsidR="00013A46" w:rsidP="00CF4C6C" w:rsidRDefault="003B0938" w14:paraId="79F30CFB" w14:textId="77777777">
                  <w:pPr>
                    <w:rPr>
                      <w:sz w:val="18"/>
                      <w:szCs w:val="18"/>
                      <w:lang w:val="es-ES"/>
                    </w:rPr>
                  </w:pPr>
                  <w:hyperlink w:history="1" r:id="rId14">
                    <w:r w:rsidRPr="00073A67">
                      <w:rPr>
                        <w:rStyle w:val="Hyperlink"/>
                        <w:sz w:val="18"/>
                        <w:szCs w:val="18"/>
                        <w:lang w:val="es-ES"/>
                      </w:rPr>
                      <w:t>efrain.or</w:t>
                    </w:r>
                    <w:r w:rsidRPr="003B0938">
                      <w:rPr>
                        <w:rStyle w:val="Hyperlink"/>
                        <w:sz w:val="18"/>
                        <w:szCs w:val="18"/>
                        <w:lang w:val="es-ES"/>
                      </w:rPr>
                      <w:t>t</w:t>
                    </w:r>
                    <w:r w:rsidRPr="00073A67">
                      <w:rPr>
                        <w:rStyle w:val="Hyperlink"/>
                        <w:sz w:val="18"/>
                        <w:szCs w:val="18"/>
                        <w:lang w:val="es-ES"/>
                      </w:rPr>
                      <w:t>i</w:t>
                    </w:r>
                    <w:r w:rsidRPr="003B0938">
                      <w:rPr>
                        <w:rStyle w:val="Hyperlink"/>
                        <w:sz w:val="18"/>
                        <w:szCs w:val="18"/>
                        <w:lang w:val="es-ES"/>
                      </w:rPr>
                      <w:t>z</w:t>
                    </w:r>
                    <w:r w:rsidRPr="00073A67">
                      <w:rPr>
                        <w:rStyle w:val="Hyperlink"/>
                        <w:sz w:val="18"/>
                        <w:szCs w:val="18"/>
                        <w:lang w:val="es-ES"/>
                      </w:rPr>
                      <w:t>@javeriana.edu.co</w:t>
                    </w:r>
                  </w:hyperlink>
                  <w:r w:rsidRPr="009A656B" w:rsidR="00013A46">
                    <w:rPr>
                      <w:sz w:val="18"/>
                      <w:szCs w:val="18"/>
                      <w:lang w:val="es-ES"/>
                    </w:rPr>
                    <w:t xml:space="preserve">; </w:t>
                  </w:r>
                </w:p>
              </w:tc>
              <w:tc>
                <w:tcPr>
                  <w:tcW w:w="3195" w:type="dxa"/>
                </w:tcPr>
                <w:p w:rsidRPr="009A656B" w:rsidR="00013A46" w:rsidP="00870B31" w:rsidRDefault="00013A46" w14:paraId="7C45EC1F" w14:textId="77777777">
                  <w:pPr>
                    <w:rPr>
                      <w:sz w:val="18"/>
                      <w:szCs w:val="18"/>
                      <w:lang w:val="es-ES"/>
                    </w:rPr>
                  </w:pPr>
                  <w:r w:rsidRPr="009A656B">
                    <w:rPr>
                      <w:sz w:val="18"/>
                      <w:szCs w:val="18"/>
                      <w:lang w:val="es-ES"/>
                    </w:rPr>
                    <w:t xml:space="preserve">Pontificia Universidad Javeriana; </w:t>
                  </w:r>
                  <w:r w:rsidR="00870B31">
                    <w:rPr>
                      <w:sz w:val="18"/>
                      <w:szCs w:val="18"/>
                      <w:lang w:val="es-ES"/>
                    </w:rPr>
                    <w:t>Profesor</w:t>
                  </w:r>
                  <w:r w:rsidRPr="009A656B">
                    <w:rPr>
                      <w:sz w:val="18"/>
                      <w:szCs w:val="18"/>
                      <w:lang w:val="es-ES"/>
                    </w:rPr>
                    <w:t xml:space="preserve"> Departamento de Sistemas</w:t>
                  </w:r>
                </w:p>
              </w:tc>
            </w:tr>
          </w:tbl>
          <w:p w:rsidRPr="00013A46" w:rsidR="009637E3" w:rsidP="00A80B7B" w:rsidRDefault="009637E3" w14:paraId="53113C08" w14:textId="77777777">
            <w:pPr>
              <w:rPr>
                <w:lang w:val="es-ES"/>
              </w:rPr>
            </w:pPr>
          </w:p>
        </w:tc>
      </w:tr>
    </w:tbl>
    <w:p w:rsidRPr="00954180" w:rsidR="000E7F59" w:rsidP="00F151B2" w:rsidRDefault="000E7F59" w14:paraId="3BBD3F1A" w14:textId="77777777">
      <w:pPr>
        <w:rPr>
          <w:lang w:val="es-ES"/>
        </w:rPr>
      </w:pPr>
    </w:p>
    <w:p w:rsidR="00F151B2" w:rsidP="00F151B2" w:rsidRDefault="00F151B2" w14:paraId="662A976B" w14:textId="77777777">
      <w:pPr>
        <w:rPr>
          <w:lang w:val="es-ES"/>
        </w:rPr>
      </w:pPr>
    </w:p>
    <w:p w:rsidRPr="00F151B2" w:rsidR="00DB162A" w:rsidP="00CE3E6E" w:rsidRDefault="00DB162A" w14:paraId="6D4F932E" w14:textId="4965E6BB">
      <w:pPr>
        <w:spacing w:after="0"/>
        <w:jc w:val="left"/>
        <w:rPr>
          <w:lang w:val="es-ES"/>
        </w:rPr>
        <w:sectPr w:rsidRPr="00F151B2" w:rsidR="00DB162A" w:rsidSect="00D42B25">
          <w:headerReference w:type="default" r:id="rId15"/>
          <w:footerReference w:type="default" r:id="rId16"/>
          <w:headerReference w:type="first" r:id="rId17"/>
          <w:footerReference w:type="first" r:id="rId18"/>
          <w:pgSz w:w="12240" w:h="15840" w:orient="portrait" w:code="1"/>
          <w:pgMar w:top="567" w:right="851" w:bottom="1134" w:left="1134" w:header="1440" w:footer="1440" w:gutter="0"/>
          <w:cols w:space="720"/>
        </w:sect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595959"/>
        <w:tblLook w:val="01E0" w:firstRow="1" w:lastRow="1" w:firstColumn="1" w:lastColumn="1" w:noHBand="0" w:noVBand="0"/>
      </w:tblPr>
      <w:tblGrid>
        <w:gridCol w:w="8270"/>
      </w:tblGrid>
      <w:tr w:rsidRPr="006734B5" w:rsidR="00754AEC" w:rsidTr="7B042F5C" w14:paraId="2320FA54" w14:textId="77777777">
        <w:trPr>
          <w:trHeight w:val="300"/>
        </w:trPr>
        <w:tc>
          <w:tcPr>
            <w:tcW w:w="8420" w:type="dxa"/>
            <w:shd w:val="clear" w:color="auto" w:fill="595959" w:themeFill="text1" w:themeFillTint="A6"/>
          </w:tcPr>
          <w:p w:rsidRPr="009A656B" w:rsidR="00754AEC" w:rsidP="009A656B" w:rsidRDefault="00754AEC" w14:paraId="20CE3DAE" w14:textId="77777777">
            <w:pPr>
              <w:jc w:val="center"/>
              <w:rPr>
                <w:color w:val="FFFFFF"/>
                <w:sz w:val="32"/>
                <w:szCs w:val="32"/>
                <w:lang w:val="es-CO"/>
              </w:rPr>
            </w:pPr>
            <w:r w:rsidRPr="009A656B">
              <w:rPr>
                <w:color w:val="FFFFFF"/>
                <w:sz w:val="32"/>
                <w:szCs w:val="32"/>
                <w:lang w:val="es-CO"/>
              </w:rPr>
              <w:t>Contenido</w:t>
            </w:r>
          </w:p>
        </w:tc>
      </w:tr>
    </w:tbl>
    <w:p w:rsidR="00DA2C1C" w:rsidRDefault="00434A1B" w14:paraId="4330323F" w14:textId="77777777">
      <w:pPr>
        <w:pStyle w:val="TOC1"/>
        <w:rPr>
          <w:rFonts w:asciiTheme="minorHAnsi" w:hAnsiTheme="minorHAnsi" w:eastAsiaTheme="minorEastAsia" w:cstheme="minorBidi"/>
          <w:b w:val="0"/>
          <w:smallCaps w:val="0"/>
          <w:noProof/>
          <w:sz w:val="22"/>
          <w:szCs w:val="22"/>
          <w:lang w:val="es-ES_tradnl" w:eastAsia="es-ES_tradnl"/>
        </w:rPr>
      </w:pPr>
      <w:r w:rsidRPr="094397EE">
        <w:rPr>
          <w:b w:val="0"/>
          <w:lang w:val="es-CO"/>
        </w:rPr>
        <w:fldChar w:fldCharType="begin"/>
      </w:r>
      <w:r w:rsidR="003951C1">
        <w:rPr>
          <w:b w:val="0"/>
          <w:lang w:val="es-CO"/>
        </w:rPr>
        <w:instrText xml:space="preserve"> TOC \o "1-3" \h \z \u </w:instrText>
      </w:r>
      <w:r w:rsidRPr="094397EE">
        <w:rPr>
          <w:b w:val="0"/>
          <w:lang w:val="es-CO"/>
        </w:rPr>
        <w:fldChar w:fldCharType="separate"/>
      </w:r>
      <w:hyperlink w:history="1" w:anchor="_Toc476236573">
        <w:r w:rsidRPr="006D5B17" w:rsidR="00DA2C1C">
          <w:rPr>
            <w:rStyle w:val="Hyperlink"/>
            <w:noProof/>
            <w:lang w:val="es-CO"/>
          </w:rPr>
          <w:t>1 Visión global</w:t>
        </w:r>
        <w:r w:rsidR="00DA2C1C">
          <w:rPr>
            <w:noProof/>
            <w:webHidden/>
          </w:rPr>
          <w:tab/>
        </w:r>
        <w:r w:rsidR="00DA2C1C">
          <w:rPr>
            <w:noProof/>
            <w:webHidden/>
          </w:rPr>
          <w:fldChar w:fldCharType="begin"/>
        </w:r>
        <w:r w:rsidR="00DA2C1C">
          <w:rPr>
            <w:noProof/>
            <w:webHidden/>
          </w:rPr>
          <w:instrText xml:space="preserve"> PAGEREF _Toc476236573 \h </w:instrText>
        </w:r>
        <w:r w:rsidR="00DA2C1C">
          <w:rPr>
            <w:noProof/>
            <w:webHidden/>
          </w:rPr>
        </w:r>
        <w:r w:rsidR="00DA2C1C">
          <w:rPr>
            <w:noProof/>
            <w:webHidden/>
          </w:rPr>
          <w:fldChar w:fldCharType="separate"/>
        </w:r>
        <w:r w:rsidR="00DA2C1C">
          <w:rPr>
            <w:noProof/>
            <w:webHidden/>
          </w:rPr>
          <w:t>2</w:t>
        </w:r>
        <w:r w:rsidR="00DA2C1C">
          <w:rPr>
            <w:noProof/>
            <w:webHidden/>
          </w:rPr>
          <w:fldChar w:fldCharType="end"/>
        </w:r>
      </w:hyperlink>
    </w:p>
    <w:p w:rsidR="00DA2C1C" w:rsidRDefault="00DA2C1C" w14:paraId="2B046A89"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574">
        <w:r w:rsidRPr="006D5B17">
          <w:rPr>
            <w:rStyle w:val="Hyperlink"/>
            <w:noProof/>
            <w:lang w:val="es-CO"/>
          </w:rPr>
          <w:t>1.1 Antecedentes, problema y solución propuesta</w:t>
        </w:r>
        <w:r>
          <w:rPr>
            <w:noProof/>
            <w:webHidden/>
          </w:rPr>
          <w:tab/>
        </w:r>
        <w:r>
          <w:rPr>
            <w:noProof/>
            <w:webHidden/>
          </w:rPr>
          <w:fldChar w:fldCharType="begin"/>
        </w:r>
        <w:r>
          <w:rPr>
            <w:noProof/>
            <w:webHidden/>
          </w:rPr>
          <w:instrText xml:space="preserve"> PAGEREF _Toc476236574 \h </w:instrText>
        </w:r>
        <w:r>
          <w:rPr>
            <w:noProof/>
            <w:webHidden/>
          </w:rPr>
        </w:r>
        <w:r>
          <w:rPr>
            <w:noProof/>
            <w:webHidden/>
          </w:rPr>
          <w:fldChar w:fldCharType="separate"/>
        </w:r>
        <w:r>
          <w:rPr>
            <w:noProof/>
            <w:webHidden/>
          </w:rPr>
          <w:t>2</w:t>
        </w:r>
        <w:r>
          <w:rPr>
            <w:noProof/>
            <w:webHidden/>
          </w:rPr>
          <w:fldChar w:fldCharType="end"/>
        </w:r>
      </w:hyperlink>
    </w:p>
    <w:p w:rsidR="00DA2C1C" w:rsidRDefault="00DA2C1C" w14:paraId="6377E6D4" w14:textId="77777777">
      <w:pPr>
        <w:pStyle w:val="TOC3"/>
        <w:rPr>
          <w:rFonts w:asciiTheme="minorHAnsi" w:hAnsiTheme="minorHAnsi" w:eastAsiaTheme="minorEastAsia" w:cstheme="minorBidi"/>
          <w:i w:val="0"/>
          <w:noProof/>
          <w:szCs w:val="22"/>
          <w:lang w:val="es-ES_tradnl" w:eastAsia="es-ES_tradnl"/>
        </w:rPr>
      </w:pPr>
      <w:hyperlink w:history="1" w:anchor="_Toc476236575">
        <w:r w:rsidRPr="006D5B17">
          <w:rPr>
            <w:rStyle w:val="Hyperlink"/>
            <w:noProof/>
            <w:lang w:val="es-CO"/>
          </w:rPr>
          <w:t>1.1.1 Descripción de la problemática u oportunidad</w:t>
        </w:r>
        <w:r>
          <w:rPr>
            <w:noProof/>
            <w:webHidden/>
          </w:rPr>
          <w:tab/>
        </w:r>
        <w:r>
          <w:rPr>
            <w:noProof/>
            <w:webHidden/>
          </w:rPr>
          <w:fldChar w:fldCharType="begin"/>
        </w:r>
        <w:r>
          <w:rPr>
            <w:noProof/>
            <w:webHidden/>
          </w:rPr>
          <w:instrText xml:space="preserve"> PAGEREF _Toc476236575 \h </w:instrText>
        </w:r>
        <w:r>
          <w:rPr>
            <w:noProof/>
            <w:webHidden/>
          </w:rPr>
        </w:r>
        <w:r>
          <w:rPr>
            <w:noProof/>
            <w:webHidden/>
          </w:rPr>
          <w:fldChar w:fldCharType="separate"/>
        </w:r>
        <w:r>
          <w:rPr>
            <w:noProof/>
            <w:webHidden/>
          </w:rPr>
          <w:t>2</w:t>
        </w:r>
        <w:r>
          <w:rPr>
            <w:noProof/>
            <w:webHidden/>
          </w:rPr>
          <w:fldChar w:fldCharType="end"/>
        </w:r>
      </w:hyperlink>
    </w:p>
    <w:p w:rsidR="00DA2C1C" w:rsidRDefault="00DA2C1C" w14:paraId="09DF43C9" w14:textId="77777777">
      <w:pPr>
        <w:pStyle w:val="TOC3"/>
        <w:rPr>
          <w:rFonts w:asciiTheme="minorHAnsi" w:hAnsiTheme="minorHAnsi" w:eastAsiaTheme="minorEastAsia" w:cstheme="minorBidi"/>
          <w:i w:val="0"/>
          <w:noProof/>
          <w:szCs w:val="22"/>
          <w:lang w:val="es-ES_tradnl" w:eastAsia="es-ES_tradnl"/>
        </w:rPr>
      </w:pPr>
      <w:hyperlink w:history="1" w:anchor="_Toc476236576">
        <w:r w:rsidRPr="006D5B17">
          <w:rPr>
            <w:rStyle w:val="Hyperlink"/>
            <w:noProof/>
            <w:lang w:val="es-CO"/>
          </w:rPr>
          <w:t>1.1.2 Formulación del problema</w:t>
        </w:r>
        <w:r>
          <w:rPr>
            <w:noProof/>
            <w:webHidden/>
          </w:rPr>
          <w:tab/>
        </w:r>
        <w:r>
          <w:rPr>
            <w:noProof/>
            <w:webHidden/>
          </w:rPr>
          <w:fldChar w:fldCharType="begin"/>
        </w:r>
        <w:r>
          <w:rPr>
            <w:noProof/>
            <w:webHidden/>
          </w:rPr>
          <w:instrText xml:space="preserve"> PAGEREF _Toc476236576 \h </w:instrText>
        </w:r>
        <w:r>
          <w:rPr>
            <w:noProof/>
            <w:webHidden/>
          </w:rPr>
        </w:r>
        <w:r>
          <w:rPr>
            <w:noProof/>
            <w:webHidden/>
          </w:rPr>
          <w:fldChar w:fldCharType="separate"/>
        </w:r>
        <w:r>
          <w:rPr>
            <w:noProof/>
            <w:webHidden/>
          </w:rPr>
          <w:t>2</w:t>
        </w:r>
        <w:r>
          <w:rPr>
            <w:noProof/>
            <w:webHidden/>
          </w:rPr>
          <w:fldChar w:fldCharType="end"/>
        </w:r>
      </w:hyperlink>
    </w:p>
    <w:p w:rsidR="00DA2C1C" w:rsidRDefault="00DA2C1C" w14:paraId="553837A8" w14:textId="77777777">
      <w:pPr>
        <w:pStyle w:val="TOC3"/>
        <w:rPr>
          <w:rFonts w:asciiTheme="minorHAnsi" w:hAnsiTheme="minorHAnsi" w:eastAsiaTheme="minorEastAsia" w:cstheme="minorBidi"/>
          <w:i w:val="0"/>
          <w:noProof/>
          <w:szCs w:val="22"/>
          <w:lang w:val="es-ES_tradnl" w:eastAsia="es-ES_tradnl"/>
        </w:rPr>
      </w:pPr>
      <w:hyperlink w:history="1" w:anchor="_Toc476236577">
        <w:r w:rsidRPr="006D5B17">
          <w:rPr>
            <w:rStyle w:val="Hyperlink"/>
            <w:noProof/>
            <w:lang w:val="es-CO"/>
          </w:rPr>
          <w:t>1.1.3 Propuesta de solución</w:t>
        </w:r>
        <w:r>
          <w:rPr>
            <w:noProof/>
            <w:webHidden/>
          </w:rPr>
          <w:tab/>
        </w:r>
        <w:r>
          <w:rPr>
            <w:noProof/>
            <w:webHidden/>
          </w:rPr>
          <w:fldChar w:fldCharType="begin"/>
        </w:r>
        <w:r>
          <w:rPr>
            <w:noProof/>
            <w:webHidden/>
          </w:rPr>
          <w:instrText xml:space="preserve"> PAGEREF _Toc476236577 \h </w:instrText>
        </w:r>
        <w:r>
          <w:rPr>
            <w:noProof/>
            <w:webHidden/>
          </w:rPr>
        </w:r>
        <w:r>
          <w:rPr>
            <w:noProof/>
            <w:webHidden/>
          </w:rPr>
          <w:fldChar w:fldCharType="separate"/>
        </w:r>
        <w:r>
          <w:rPr>
            <w:noProof/>
            <w:webHidden/>
          </w:rPr>
          <w:t>2</w:t>
        </w:r>
        <w:r>
          <w:rPr>
            <w:noProof/>
            <w:webHidden/>
          </w:rPr>
          <w:fldChar w:fldCharType="end"/>
        </w:r>
      </w:hyperlink>
    </w:p>
    <w:p w:rsidR="00DA2C1C" w:rsidRDefault="00DA2C1C" w14:paraId="68BC065D" w14:textId="77777777">
      <w:pPr>
        <w:pStyle w:val="TOC3"/>
        <w:rPr>
          <w:rFonts w:asciiTheme="minorHAnsi" w:hAnsiTheme="minorHAnsi" w:eastAsiaTheme="minorEastAsia" w:cstheme="minorBidi"/>
          <w:i w:val="0"/>
          <w:noProof/>
          <w:szCs w:val="22"/>
          <w:lang w:val="es-ES_tradnl" w:eastAsia="es-ES_tradnl"/>
        </w:rPr>
      </w:pPr>
      <w:hyperlink w:history="1" w:anchor="_Toc476236578">
        <w:r w:rsidRPr="006D5B17">
          <w:rPr>
            <w:rStyle w:val="Hyperlink"/>
            <w:noProof/>
            <w:lang w:val="es-ES"/>
          </w:rPr>
          <w:t>1.1.4 Justificación de la solución</w:t>
        </w:r>
        <w:r>
          <w:rPr>
            <w:noProof/>
            <w:webHidden/>
          </w:rPr>
          <w:tab/>
        </w:r>
        <w:r>
          <w:rPr>
            <w:noProof/>
            <w:webHidden/>
          </w:rPr>
          <w:fldChar w:fldCharType="begin"/>
        </w:r>
        <w:r>
          <w:rPr>
            <w:noProof/>
            <w:webHidden/>
          </w:rPr>
          <w:instrText xml:space="preserve"> PAGEREF _Toc476236578 \h </w:instrText>
        </w:r>
        <w:r>
          <w:rPr>
            <w:noProof/>
            <w:webHidden/>
          </w:rPr>
        </w:r>
        <w:r>
          <w:rPr>
            <w:noProof/>
            <w:webHidden/>
          </w:rPr>
          <w:fldChar w:fldCharType="separate"/>
        </w:r>
        <w:r>
          <w:rPr>
            <w:noProof/>
            <w:webHidden/>
          </w:rPr>
          <w:t>2</w:t>
        </w:r>
        <w:r>
          <w:rPr>
            <w:noProof/>
            <w:webHidden/>
          </w:rPr>
          <w:fldChar w:fldCharType="end"/>
        </w:r>
      </w:hyperlink>
    </w:p>
    <w:p w:rsidR="00DA2C1C" w:rsidRDefault="00DA2C1C" w14:paraId="104D11ED"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579">
        <w:r w:rsidRPr="006D5B17">
          <w:rPr>
            <w:rStyle w:val="Hyperlink"/>
            <w:noProof/>
            <w:lang w:val="es-CO"/>
          </w:rPr>
          <w:t>1.2 Descripción general del proyecto</w:t>
        </w:r>
        <w:r>
          <w:rPr>
            <w:noProof/>
            <w:webHidden/>
          </w:rPr>
          <w:tab/>
        </w:r>
        <w:r>
          <w:rPr>
            <w:noProof/>
            <w:webHidden/>
          </w:rPr>
          <w:fldChar w:fldCharType="begin"/>
        </w:r>
        <w:r>
          <w:rPr>
            <w:noProof/>
            <w:webHidden/>
          </w:rPr>
          <w:instrText xml:space="preserve"> PAGEREF _Toc476236579 \h </w:instrText>
        </w:r>
        <w:r>
          <w:rPr>
            <w:noProof/>
            <w:webHidden/>
          </w:rPr>
        </w:r>
        <w:r>
          <w:rPr>
            <w:noProof/>
            <w:webHidden/>
          </w:rPr>
          <w:fldChar w:fldCharType="separate"/>
        </w:r>
        <w:r>
          <w:rPr>
            <w:noProof/>
            <w:webHidden/>
          </w:rPr>
          <w:t>2</w:t>
        </w:r>
        <w:r>
          <w:rPr>
            <w:noProof/>
            <w:webHidden/>
          </w:rPr>
          <w:fldChar w:fldCharType="end"/>
        </w:r>
      </w:hyperlink>
    </w:p>
    <w:p w:rsidR="00DA2C1C" w:rsidRDefault="00DA2C1C" w14:paraId="77B57966" w14:textId="77777777">
      <w:pPr>
        <w:pStyle w:val="TOC3"/>
        <w:rPr>
          <w:rFonts w:asciiTheme="minorHAnsi" w:hAnsiTheme="minorHAnsi" w:eastAsiaTheme="minorEastAsia" w:cstheme="minorBidi"/>
          <w:i w:val="0"/>
          <w:noProof/>
          <w:szCs w:val="22"/>
          <w:lang w:val="es-ES_tradnl" w:eastAsia="es-ES_tradnl"/>
        </w:rPr>
      </w:pPr>
      <w:hyperlink w:history="1" w:anchor="_Toc476236580">
        <w:r w:rsidRPr="006D5B17">
          <w:rPr>
            <w:rStyle w:val="Hyperlink"/>
            <w:noProof/>
            <w:lang w:val="es-CO"/>
          </w:rPr>
          <w:t>1.2.1 Objetivo general</w:t>
        </w:r>
        <w:r>
          <w:rPr>
            <w:noProof/>
            <w:webHidden/>
          </w:rPr>
          <w:tab/>
        </w:r>
        <w:r>
          <w:rPr>
            <w:noProof/>
            <w:webHidden/>
          </w:rPr>
          <w:fldChar w:fldCharType="begin"/>
        </w:r>
        <w:r>
          <w:rPr>
            <w:noProof/>
            <w:webHidden/>
          </w:rPr>
          <w:instrText xml:space="preserve"> PAGEREF _Toc476236580 \h </w:instrText>
        </w:r>
        <w:r>
          <w:rPr>
            <w:noProof/>
            <w:webHidden/>
          </w:rPr>
        </w:r>
        <w:r>
          <w:rPr>
            <w:noProof/>
            <w:webHidden/>
          </w:rPr>
          <w:fldChar w:fldCharType="separate"/>
        </w:r>
        <w:r>
          <w:rPr>
            <w:noProof/>
            <w:webHidden/>
          </w:rPr>
          <w:t>2</w:t>
        </w:r>
        <w:r>
          <w:rPr>
            <w:noProof/>
            <w:webHidden/>
          </w:rPr>
          <w:fldChar w:fldCharType="end"/>
        </w:r>
      </w:hyperlink>
    </w:p>
    <w:p w:rsidR="00DA2C1C" w:rsidRDefault="00DA2C1C" w14:paraId="07FF4920" w14:textId="77777777">
      <w:pPr>
        <w:pStyle w:val="TOC3"/>
        <w:rPr>
          <w:rFonts w:asciiTheme="minorHAnsi" w:hAnsiTheme="minorHAnsi" w:eastAsiaTheme="minorEastAsia" w:cstheme="minorBidi"/>
          <w:i w:val="0"/>
          <w:noProof/>
          <w:szCs w:val="22"/>
          <w:lang w:val="es-ES_tradnl" w:eastAsia="es-ES_tradnl"/>
        </w:rPr>
      </w:pPr>
      <w:hyperlink w:history="1" w:anchor="_Toc476236581">
        <w:r w:rsidRPr="006D5B17">
          <w:rPr>
            <w:rStyle w:val="Hyperlink"/>
            <w:noProof/>
            <w:lang w:val="es-CO"/>
          </w:rPr>
          <w:t>1.2.2 Objetivos Específicos</w:t>
        </w:r>
        <w:r>
          <w:rPr>
            <w:noProof/>
            <w:webHidden/>
          </w:rPr>
          <w:tab/>
        </w:r>
        <w:r>
          <w:rPr>
            <w:noProof/>
            <w:webHidden/>
          </w:rPr>
          <w:fldChar w:fldCharType="begin"/>
        </w:r>
        <w:r>
          <w:rPr>
            <w:noProof/>
            <w:webHidden/>
          </w:rPr>
          <w:instrText xml:space="preserve"> PAGEREF _Toc476236581 \h </w:instrText>
        </w:r>
        <w:r>
          <w:rPr>
            <w:noProof/>
            <w:webHidden/>
          </w:rPr>
        </w:r>
        <w:r>
          <w:rPr>
            <w:noProof/>
            <w:webHidden/>
          </w:rPr>
          <w:fldChar w:fldCharType="separate"/>
        </w:r>
        <w:r>
          <w:rPr>
            <w:noProof/>
            <w:webHidden/>
          </w:rPr>
          <w:t>3</w:t>
        </w:r>
        <w:r>
          <w:rPr>
            <w:noProof/>
            <w:webHidden/>
          </w:rPr>
          <w:fldChar w:fldCharType="end"/>
        </w:r>
      </w:hyperlink>
    </w:p>
    <w:p w:rsidR="00DA2C1C" w:rsidRDefault="00DA2C1C" w14:paraId="67A508E5"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582">
        <w:r w:rsidRPr="006D5B17">
          <w:rPr>
            <w:rStyle w:val="Hyperlink"/>
            <w:noProof/>
            <w:lang w:val="es-CO"/>
          </w:rPr>
          <w:t>1.3 Entregables, estándares utilizados y justificación</w:t>
        </w:r>
        <w:r>
          <w:rPr>
            <w:noProof/>
            <w:webHidden/>
          </w:rPr>
          <w:tab/>
        </w:r>
        <w:r>
          <w:rPr>
            <w:noProof/>
            <w:webHidden/>
          </w:rPr>
          <w:fldChar w:fldCharType="begin"/>
        </w:r>
        <w:r>
          <w:rPr>
            <w:noProof/>
            <w:webHidden/>
          </w:rPr>
          <w:instrText xml:space="preserve"> PAGEREF _Toc476236582 \h </w:instrText>
        </w:r>
        <w:r>
          <w:rPr>
            <w:noProof/>
            <w:webHidden/>
          </w:rPr>
        </w:r>
        <w:r>
          <w:rPr>
            <w:noProof/>
            <w:webHidden/>
          </w:rPr>
          <w:fldChar w:fldCharType="separate"/>
        </w:r>
        <w:r>
          <w:rPr>
            <w:noProof/>
            <w:webHidden/>
          </w:rPr>
          <w:t>4</w:t>
        </w:r>
        <w:r>
          <w:rPr>
            <w:noProof/>
            <w:webHidden/>
          </w:rPr>
          <w:fldChar w:fldCharType="end"/>
        </w:r>
      </w:hyperlink>
    </w:p>
    <w:p w:rsidR="00DA2C1C" w:rsidRDefault="00DA2C1C" w14:paraId="415322D7" w14:textId="77777777">
      <w:pPr>
        <w:pStyle w:val="TOC1"/>
        <w:rPr>
          <w:rFonts w:asciiTheme="minorHAnsi" w:hAnsiTheme="minorHAnsi" w:eastAsiaTheme="minorEastAsia" w:cstheme="minorBidi"/>
          <w:b w:val="0"/>
          <w:smallCaps w:val="0"/>
          <w:noProof/>
          <w:sz w:val="22"/>
          <w:szCs w:val="22"/>
          <w:lang w:val="es-ES_tradnl" w:eastAsia="es-ES_tradnl"/>
        </w:rPr>
      </w:pPr>
      <w:hyperlink w:history="1" w:anchor="_Toc476236583">
        <w:r w:rsidRPr="006D5B17">
          <w:rPr>
            <w:rStyle w:val="Hyperlink"/>
            <w:noProof/>
            <w:lang w:val="es-ES"/>
          </w:rPr>
          <w:t>2 Análisis de impacto</w:t>
        </w:r>
        <w:r>
          <w:rPr>
            <w:noProof/>
            <w:webHidden/>
          </w:rPr>
          <w:tab/>
        </w:r>
        <w:r>
          <w:rPr>
            <w:noProof/>
            <w:webHidden/>
          </w:rPr>
          <w:fldChar w:fldCharType="begin"/>
        </w:r>
        <w:r>
          <w:rPr>
            <w:noProof/>
            <w:webHidden/>
          </w:rPr>
          <w:instrText xml:space="preserve"> PAGEREF _Toc476236583 \h </w:instrText>
        </w:r>
        <w:r>
          <w:rPr>
            <w:noProof/>
            <w:webHidden/>
          </w:rPr>
        </w:r>
        <w:r>
          <w:rPr>
            <w:noProof/>
            <w:webHidden/>
          </w:rPr>
          <w:fldChar w:fldCharType="separate"/>
        </w:r>
        <w:r>
          <w:rPr>
            <w:noProof/>
            <w:webHidden/>
          </w:rPr>
          <w:t>5</w:t>
        </w:r>
        <w:r>
          <w:rPr>
            <w:noProof/>
            <w:webHidden/>
          </w:rPr>
          <w:fldChar w:fldCharType="end"/>
        </w:r>
      </w:hyperlink>
    </w:p>
    <w:p w:rsidR="00DA2C1C" w:rsidRDefault="00DA2C1C" w14:paraId="2D6C704B" w14:textId="77777777">
      <w:pPr>
        <w:pStyle w:val="TOC1"/>
        <w:rPr>
          <w:rFonts w:asciiTheme="minorHAnsi" w:hAnsiTheme="minorHAnsi" w:eastAsiaTheme="minorEastAsia" w:cstheme="minorBidi"/>
          <w:b w:val="0"/>
          <w:smallCaps w:val="0"/>
          <w:noProof/>
          <w:sz w:val="22"/>
          <w:szCs w:val="22"/>
          <w:lang w:val="es-ES_tradnl" w:eastAsia="es-ES_tradnl"/>
        </w:rPr>
      </w:pPr>
      <w:hyperlink w:history="1" w:anchor="_Toc476236584">
        <w:r w:rsidRPr="006D5B17">
          <w:rPr>
            <w:rStyle w:val="Hyperlink"/>
            <w:noProof/>
            <w:lang w:val="es-CO"/>
          </w:rPr>
          <w:t>3 Proceso</w:t>
        </w:r>
        <w:r>
          <w:rPr>
            <w:noProof/>
            <w:webHidden/>
          </w:rPr>
          <w:tab/>
        </w:r>
        <w:r>
          <w:rPr>
            <w:noProof/>
            <w:webHidden/>
          </w:rPr>
          <w:fldChar w:fldCharType="begin"/>
        </w:r>
        <w:r>
          <w:rPr>
            <w:noProof/>
            <w:webHidden/>
          </w:rPr>
          <w:instrText xml:space="preserve"> PAGEREF _Toc476236584 \h </w:instrText>
        </w:r>
        <w:r>
          <w:rPr>
            <w:noProof/>
            <w:webHidden/>
          </w:rPr>
        </w:r>
        <w:r>
          <w:rPr>
            <w:noProof/>
            <w:webHidden/>
          </w:rPr>
          <w:fldChar w:fldCharType="separate"/>
        </w:r>
        <w:r>
          <w:rPr>
            <w:noProof/>
            <w:webHidden/>
          </w:rPr>
          <w:t>6</w:t>
        </w:r>
        <w:r>
          <w:rPr>
            <w:noProof/>
            <w:webHidden/>
          </w:rPr>
          <w:fldChar w:fldCharType="end"/>
        </w:r>
      </w:hyperlink>
    </w:p>
    <w:p w:rsidR="00DA2C1C" w:rsidRDefault="00DA2C1C" w14:paraId="341CAD16"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585">
        <w:r w:rsidRPr="006D5B17">
          <w:rPr>
            <w:rStyle w:val="Hyperlink"/>
            <w:noProof/>
            <w:lang w:val="es-CO"/>
          </w:rPr>
          <w:t>3.1 Fase metodológica 1</w:t>
        </w:r>
        <w:r>
          <w:rPr>
            <w:noProof/>
            <w:webHidden/>
          </w:rPr>
          <w:tab/>
        </w:r>
        <w:r>
          <w:rPr>
            <w:noProof/>
            <w:webHidden/>
          </w:rPr>
          <w:fldChar w:fldCharType="begin"/>
        </w:r>
        <w:r>
          <w:rPr>
            <w:noProof/>
            <w:webHidden/>
          </w:rPr>
          <w:instrText xml:space="preserve"> PAGEREF _Toc476236585 \h </w:instrText>
        </w:r>
        <w:r>
          <w:rPr>
            <w:noProof/>
            <w:webHidden/>
          </w:rPr>
        </w:r>
        <w:r>
          <w:rPr>
            <w:noProof/>
            <w:webHidden/>
          </w:rPr>
          <w:fldChar w:fldCharType="separate"/>
        </w:r>
        <w:r>
          <w:rPr>
            <w:noProof/>
            <w:webHidden/>
          </w:rPr>
          <w:t>6</w:t>
        </w:r>
        <w:r>
          <w:rPr>
            <w:noProof/>
            <w:webHidden/>
          </w:rPr>
          <w:fldChar w:fldCharType="end"/>
        </w:r>
      </w:hyperlink>
    </w:p>
    <w:p w:rsidR="00DA2C1C" w:rsidRDefault="00DA2C1C" w14:paraId="4B28F58A" w14:textId="77777777">
      <w:pPr>
        <w:pStyle w:val="TOC3"/>
        <w:rPr>
          <w:rFonts w:asciiTheme="minorHAnsi" w:hAnsiTheme="minorHAnsi" w:eastAsiaTheme="minorEastAsia" w:cstheme="minorBidi"/>
          <w:i w:val="0"/>
          <w:noProof/>
          <w:szCs w:val="22"/>
          <w:lang w:val="es-ES_tradnl" w:eastAsia="es-ES_tradnl"/>
        </w:rPr>
      </w:pPr>
      <w:hyperlink w:history="1" w:anchor="_Toc476236586">
        <w:r w:rsidRPr="006D5B17">
          <w:rPr>
            <w:rStyle w:val="Hyperlink"/>
            <w:noProof/>
            <w:lang w:val="es-CO"/>
          </w:rPr>
          <w:t>3.1.1 Método</w:t>
        </w:r>
        <w:r>
          <w:rPr>
            <w:noProof/>
            <w:webHidden/>
          </w:rPr>
          <w:tab/>
        </w:r>
        <w:r>
          <w:rPr>
            <w:noProof/>
            <w:webHidden/>
          </w:rPr>
          <w:fldChar w:fldCharType="begin"/>
        </w:r>
        <w:r>
          <w:rPr>
            <w:noProof/>
            <w:webHidden/>
          </w:rPr>
          <w:instrText xml:space="preserve"> PAGEREF _Toc476236586 \h </w:instrText>
        </w:r>
        <w:r>
          <w:rPr>
            <w:noProof/>
            <w:webHidden/>
          </w:rPr>
        </w:r>
        <w:r>
          <w:rPr>
            <w:noProof/>
            <w:webHidden/>
          </w:rPr>
          <w:fldChar w:fldCharType="separate"/>
        </w:r>
        <w:r>
          <w:rPr>
            <w:noProof/>
            <w:webHidden/>
          </w:rPr>
          <w:t>6</w:t>
        </w:r>
        <w:r>
          <w:rPr>
            <w:noProof/>
            <w:webHidden/>
          </w:rPr>
          <w:fldChar w:fldCharType="end"/>
        </w:r>
      </w:hyperlink>
    </w:p>
    <w:p w:rsidR="00DA2C1C" w:rsidRDefault="00DA2C1C" w14:paraId="7D609315" w14:textId="77777777">
      <w:pPr>
        <w:pStyle w:val="TOC3"/>
        <w:rPr>
          <w:rFonts w:asciiTheme="minorHAnsi" w:hAnsiTheme="minorHAnsi" w:eastAsiaTheme="minorEastAsia" w:cstheme="minorBidi"/>
          <w:i w:val="0"/>
          <w:noProof/>
          <w:szCs w:val="22"/>
          <w:lang w:val="es-ES_tradnl" w:eastAsia="es-ES_tradnl"/>
        </w:rPr>
      </w:pPr>
      <w:hyperlink w:history="1" w:anchor="_Toc476236587">
        <w:r w:rsidRPr="006D5B17">
          <w:rPr>
            <w:rStyle w:val="Hyperlink"/>
            <w:noProof/>
            <w:lang w:val="es-CO"/>
          </w:rPr>
          <w:t>3.1.2 Actividades</w:t>
        </w:r>
        <w:r>
          <w:rPr>
            <w:noProof/>
            <w:webHidden/>
          </w:rPr>
          <w:tab/>
        </w:r>
        <w:r>
          <w:rPr>
            <w:noProof/>
            <w:webHidden/>
          </w:rPr>
          <w:fldChar w:fldCharType="begin"/>
        </w:r>
        <w:r>
          <w:rPr>
            <w:noProof/>
            <w:webHidden/>
          </w:rPr>
          <w:instrText xml:space="preserve"> PAGEREF _Toc476236587 \h </w:instrText>
        </w:r>
        <w:r>
          <w:rPr>
            <w:noProof/>
            <w:webHidden/>
          </w:rPr>
        </w:r>
        <w:r>
          <w:rPr>
            <w:noProof/>
            <w:webHidden/>
          </w:rPr>
          <w:fldChar w:fldCharType="separate"/>
        </w:r>
        <w:r>
          <w:rPr>
            <w:noProof/>
            <w:webHidden/>
          </w:rPr>
          <w:t>6</w:t>
        </w:r>
        <w:r>
          <w:rPr>
            <w:noProof/>
            <w:webHidden/>
          </w:rPr>
          <w:fldChar w:fldCharType="end"/>
        </w:r>
      </w:hyperlink>
    </w:p>
    <w:p w:rsidR="00DA2C1C" w:rsidRDefault="00DA2C1C" w14:paraId="7CF798AB" w14:textId="77777777">
      <w:pPr>
        <w:pStyle w:val="TOC3"/>
        <w:rPr>
          <w:rFonts w:asciiTheme="minorHAnsi" w:hAnsiTheme="minorHAnsi" w:eastAsiaTheme="minorEastAsia" w:cstheme="minorBidi"/>
          <w:i w:val="0"/>
          <w:noProof/>
          <w:szCs w:val="22"/>
          <w:lang w:val="es-ES_tradnl" w:eastAsia="es-ES_tradnl"/>
        </w:rPr>
      </w:pPr>
      <w:hyperlink w:history="1" w:anchor="_Toc476236588">
        <w:r w:rsidRPr="006D5B17">
          <w:rPr>
            <w:rStyle w:val="Hyperlink"/>
            <w:noProof/>
            <w:lang w:val="es-CO"/>
          </w:rPr>
          <w:t>3.1.3 Resultados esperados</w:t>
        </w:r>
        <w:r>
          <w:rPr>
            <w:noProof/>
            <w:webHidden/>
          </w:rPr>
          <w:tab/>
        </w:r>
        <w:r>
          <w:rPr>
            <w:noProof/>
            <w:webHidden/>
          </w:rPr>
          <w:fldChar w:fldCharType="begin"/>
        </w:r>
        <w:r>
          <w:rPr>
            <w:noProof/>
            <w:webHidden/>
          </w:rPr>
          <w:instrText xml:space="preserve"> PAGEREF _Toc476236588 \h </w:instrText>
        </w:r>
        <w:r>
          <w:rPr>
            <w:noProof/>
            <w:webHidden/>
          </w:rPr>
        </w:r>
        <w:r>
          <w:rPr>
            <w:noProof/>
            <w:webHidden/>
          </w:rPr>
          <w:fldChar w:fldCharType="separate"/>
        </w:r>
        <w:r>
          <w:rPr>
            <w:noProof/>
            <w:webHidden/>
          </w:rPr>
          <w:t>6</w:t>
        </w:r>
        <w:r>
          <w:rPr>
            <w:noProof/>
            <w:webHidden/>
          </w:rPr>
          <w:fldChar w:fldCharType="end"/>
        </w:r>
      </w:hyperlink>
    </w:p>
    <w:p w:rsidR="00DA2C1C" w:rsidRDefault="00DA2C1C" w14:paraId="41A8C4B1"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589">
        <w:r w:rsidRPr="006D5B17">
          <w:rPr>
            <w:rStyle w:val="Hyperlink"/>
            <w:noProof/>
            <w:lang w:val="es-CO"/>
          </w:rPr>
          <w:t>3.2 Fase metodológica 2</w:t>
        </w:r>
        <w:r>
          <w:rPr>
            <w:noProof/>
            <w:webHidden/>
          </w:rPr>
          <w:tab/>
        </w:r>
        <w:r>
          <w:rPr>
            <w:noProof/>
            <w:webHidden/>
          </w:rPr>
          <w:fldChar w:fldCharType="begin"/>
        </w:r>
        <w:r>
          <w:rPr>
            <w:noProof/>
            <w:webHidden/>
          </w:rPr>
          <w:instrText xml:space="preserve"> PAGEREF _Toc476236589 \h </w:instrText>
        </w:r>
        <w:r>
          <w:rPr>
            <w:noProof/>
            <w:webHidden/>
          </w:rPr>
        </w:r>
        <w:r>
          <w:rPr>
            <w:noProof/>
            <w:webHidden/>
          </w:rPr>
          <w:fldChar w:fldCharType="separate"/>
        </w:r>
        <w:r>
          <w:rPr>
            <w:noProof/>
            <w:webHidden/>
          </w:rPr>
          <w:t>7</w:t>
        </w:r>
        <w:r>
          <w:rPr>
            <w:noProof/>
            <w:webHidden/>
          </w:rPr>
          <w:fldChar w:fldCharType="end"/>
        </w:r>
      </w:hyperlink>
    </w:p>
    <w:p w:rsidR="00DA2C1C" w:rsidRDefault="00DA2C1C" w14:paraId="028E9BC9" w14:textId="77777777">
      <w:pPr>
        <w:pStyle w:val="TOC3"/>
        <w:rPr>
          <w:rFonts w:asciiTheme="minorHAnsi" w:hAnsiTheme="minorHAnsi" w:eastAsiaTheme="minorEastAsia" w:cstheme="minorBidi"/>
          <w:i w:val="0"/>
          <w:noProof/>
          <w:szCs w:val="22"/>
          <w:lang w:val="es-ES_tradnl" w:eastAsia="es-ES_tradnl"/>
        </w:rPr>
      </w:pPr>
      <w:hyperlink w:history="1" w:anchor="_Toc476236590">
        <w:r w:rsidRPr="006D5B17">
          <w:rPr>
            <w:rStyle w:val="Hyperlink"/>
            <w:noProof/>
            <w:lang w:val="es-CO"/>
          </w:rPr>
          <w:t>3.2.1 Método</w:t>
        </w:r>
        <w:r>
          <w:rPr>
            <w:noProof/>
            <w:webHidden/>
          </w:rPr>
          <w:tab/>
        </w:r>
        <w:r>
          <w:rPr>
            <w:noProof/>
            <w:webHidden/>
          </w:rPr>
          <w:fldChar w:fldCharType="begin"/>
        </w:r>
        <w:r>
          <w:rPr>
            <w:noProof/>
            <w:webHidden/>
          </w:rPr>
          <w:instrText xml:space="preserve"> PAGEREF _Toc476236590 \h </w:instrText>
        </w:r>
        <w:r>
          <w:rPr>
            <w:noProof/>
            <w:webHidden/>
          </w:rPr>
        </w:r>
        <w:r>
          <w:rPr>
            <w:noProof/>
            <w:webHidden/>
          </w:rPr>
          <w:fldChar w:fldCharType="separate"/>
        </w:r>
        <w:r>
          <w:rPr>
            <w:noProof/>
            <w:webHidden/>
          </w:rPr>
          <w:t>7</w:t>
        </w:r>
        <w:r>
          <w:rPr>
            <w:noProof/>
            <w:webHidden/>
          </w:rPr>
          <w:fldChar w:fldCharType="end"/>
        </w:r>
      </w:hyperlink>
    </w:p>
    <w:p w:rsidR="00DA2C1C" w:rsidRDefault="00DA2C1C" w14:paraId="33FB2D8F" w14:textId="77777777">
      <w:pPr>
        <w:pStyle w:val="TOC3"/>
        <w:rPr>
          <w:rFonts w:asciiTheme="minorHAnsi" w:hAnsiTheme="minorHAnsi" w:eastAsiaTheme="minorEastAsia" w:cstheme="minorBidi"/>
          <w:i w:val="0"/>
          <w:noProof/>
          <w:szCs w:val="22"/>
          <w:lang w:val="es-ES_tradnl" w:eastAsia="es-ES_tradnl"/>
        </w:rPr>
      </w:pPr>
      <w:hyperlink w:history="1" w:anchor="_Toc476236591">
        <w:r w:rsidRPr="006D5B17">
          <w:rPr>
            <w:rStyle w:val="Hyperlink"/>
            <w:noProof/>
            <w:lang w:val="es-CO"/>
          </w:rPr>
          <w:t>3.2.2 Actividades</w:t>
        </w:r>
        <w:r>
          <w:rPr>
            <w:noProof/>
            <w:webHidden/>
          </w:rPr>
          <w:tab/>
        </w:r>
        <w:r>
          <w:rPr>
            <w:noProof/>
            <w:webHidden/>
          </w:rPr>
          <w:fldChar w:fldCharType="begin"/>
        </w:r>
        <w:r>
          <w:rPr>
            <w:noProof/>
            <w:webHidden/>
          </w:rPr>
          <w:instrText xml:space="preserve"> PAGEREF _Toc476236591 \h </w:instrText>
        </w:r>
        <w:r>
          <w:rPr>
            <w:noProof/>
            <w:webHidden/>
          </w:rPr>
        </w:r>
        <w:r>
          <w:rPr>
            <w:noProof/>
            <w:webHidden/>
          </w:rPr>
          <w:fldChar w:fldCharType="separate"/>
        </w:r>
        <w:r>
          <w:rPr>
            <w:noProof/>
            <w:webHidden/>
          </w:rPr>
          <w:t>7</w:t>
        </w:r>
        <w:r>
          <w:rPr>
            <w:noProof/>
            <w:webHidden/>
          </w:rPr>
          <w:fldChar w:fldCharType="end"/>
        </w:r>
      </w:hyperlink>
    </w:p>
    <w:p w:rsidR="00DA2C1C" w:rsidRDefault="00DA2C1C" w14:paraId="460FA1FD" w14:textId="77777777">
      <w:pPr>
        <w:pStyle w:val="TOC3"/>
        <w:rPr>
          <w:rFonts w:asciiTheme="minorHAnsi" w:hAnsiTheme="minorHAnsi" w:eastAsiaTheme="minorEastAsia" w:cstheme="minorBidi"/>
          <w:i w:val="0"/>
          <w:noProof/>
          <w:szCs w:val="22"/>
          <w:lang w:val="es-ES_tradnl" w:eastAsia="es-ES_tradnl"/>
        </w:rPr>
      </w:pPr>
      <w:hyperlink w:history="1" w:anchor="_Toc476236592">
        <w:r w:rsidRPr="006D5B17">
          <w:rPr>
            <w:rStyle w:val="Hyperlink"/>
            <w:noProof/>
            <w:lang w:val="es-CO"/>
          </w:rPr>
          <w:t>3.2.3 Resultados esperados</w:t>
        </w:r>
        <w:r>
          <w:rPr>
            <w:noProof/>
            <w:webHidden/>
          </w:rPr>
          <w:tab/>
        </w:r>
        <w:r>
          <w:rPr>
            <w:noProof/>
            <w:webHidden/>
          </w:rPr>
          <w:fldChar w:fldCharType="begin"/>
        </w:r>
        <w:r>
          <w:rPr>
            <w:noProof/>
            <w:webHidden/>
          </w:rPr>
          <w:instrText xml:space="preserve"> PAGEREF _Toc476236592 \h </w:instrText>
        </w:r>
        <w:r>
          <w:rPr>
            <w:noProof/>
            <w:webHidden/>
          </w:rPr>
        </w:r>
        <w:r>
          <w:rPr>
            <w:noProof/>
            <w:webHidden/>
          </w:rPr>
          <w:fldChar w:fldCharType="separate"/>
        </w:r>
        <w:r>
          <w:rPr>
            <w:noProof/>
            <w:webHidden/>
          </w:rPr>
          <w:t>7</w:t>
        </w:r>
        <w:r>
          <w:rPr>
            <w:noProof/>
            <w:webHidden/>
          </w:rPr>
          <w:fldChar w:fldCharType="end"/>
        </w:r>
      </w:hyperlink>
    </w:p>
    <w:p w:rsidR="00DA2C1C" w:rsidRDefault="00DA2C1C" w14:paraId="60C64BFD"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593">
        <w:r w:rsidRPr="006D5B17">
          <w:rPr>
            <w:rStyle w:val="Hyperlink"/>
            <w:noProof/>
            <w:lang w:val="es-CO"/>
          </w:rPr>
          <w:t>3.3 Fase metodológica N</w:t>
        </w:r>
        <w:r>
          <w:rPr>
            <w:noProof/>
            <w:webHidden/>
          </w:rPr>
          <w:tab/>
        </w:r>
        <w:r>
          <w:rPr>
            <w:noProof/>
            <w:webHidden/>
          </w:rPr>
          <w:fldChar w:fldCharType="begin"/>
        </w:r>
        <w:r>
          <w:rPr>
            <w:noProof/>
            <w:webHidden/>
          </w:rPr>
          <w:instrText xml:space="preserve"> PAGEREF _Toc476236593 \h </w:instrText>
        </w:r>
        <w:r>
          <w:rPr>
            <w:noProof/>
            <w:webHidden/>
          </w:rPr>
        </w:r>
        <w:r>
          <w:rPr>
            <w:noProof/>
            <w:webHidden/>
          </w:rPr>
          <w:fldChar w:fldCharType="separate"/>
        </w:r>
        <w:r>
          <w:rPr>
            <w:noProof/>
            <w:webHidden/>
          </w:rPr>
          <w:t>7</w:t>
        </w:r>
        <w:r>
          <w:rPr>
            <w:noProof/>
            <w:webHidden/>
          </w:rPr>
          <w:fldChar w:fldCharType="end"/>
        </w:r>
      </w:hyperlink>
    </w:p>
    <w:p w:rsidR="00DA2C1C" w:rsidRDefault="00DA2C1C" w14:paraId="325E0406" w14:textId="77777777">
      <w:pPr>
        <w:pStyle w:val="TOC3"/>
        <w:rPr>
          <w:rFonts w:asciiTheme="minorHAnsi" w:hAnsiTheme="minorHAnsi" w:eastAsiaTheme="minorEastAsia" w:cstheme="minorBidi"/>
          <w:i w:val="0"/>
          <w:noProof/>
          <w:szCs w:val="22"/>
          <w:lang w:val="es-ES_tradnl" w:eastAsia="es-ES_tradnl"/>
        </w:rPr>
      </w:pPr>
      <w:hyperlink w:history="1" w:anchor="_Toc476236594">
        <w:r w:rsidRPr="006D5B17">
          <w:rPr>
            <w:rStyle w:val="Hyperlink"/>
            <w:noProof/>
            <w:lang w:val="es-CO"/>
          </w:rPr>
          <w:t>3.3.1 Método</w:t>
        </w:r>
        <w:r>
          <w:rPr>
            <w:noProof/>
            <w:webHidden/>
          </w:rPr>
          <w:tab/>
        </w:r>
        <w:r>
          <w:rPr>
            <w:noProof/>
            <w:webHidden/>
          </w:rPr>
          <w:fldChar w:fldCharType="begin"/>
        </w:r>
        <w:r>
          <w:rPr>
            <w:noProof/>
            <w:webHidden/>
          </w:rPr>
          <w:instrText xml:space="preserve"> PAGEREF _Toc476236594 \h </w:instrText>
        </w:r>
        <w:r>
          <w:rPr>
            <w:noProof/>
            <w:webHidden/>
          </w:rPr>
        </w:r>
        <w:r>
          <w:rPr>
            <w:noProof/>
            <w:webHidden/>
          </w:rPr>
          <w:fldChar w:fldCharType="separate"/>
        </w:r>
        <w:r>
          <w:rPr>
            <w:noProof/>
            <w:webHidden/>
          </w:rPr>
          <w:t>7</w:t>
        </w:r>
        <w:r>
          <w:rPr>
            <w:noProof/>
            <w:webHidden/>
          </w:rPr>
          <w:fldChar w:fldCharType="end"/>
        </w:r>
      </w:hyperlink>
    </w:p>
    <w:p w:rsidR="00DA2C1C" w:rsidRDefault="00DA2C1C" w14:paraId="5BCD2F39" w14:textId="77777777">
      <w:pPr>
        <w:pStyle w:val="TOC3"/>
        <w:rPr>
          <w:rFonts w:asciiTheme="minorHAnsi" w:hAnsiTheme="minorHAnsi" w:eastAsiaTheme="minorEastAsia" w:cstheme="minorBidi"/>
          <w:i w:val="0"/>
          <w:noProof/>
          <w:szCs w:val="22"/>
          <w:lang w:val="es-ES_tradnl" w:eastAsia="es-ES_tradnl"/>
        </w:rPr>
      </w:pPr>
      <w:hyperlink w:history="1" w:anchor="_Toc476236595">
        <w:r w:rsidRPr="006D5B17">
          <w:rPr>
            <w:rStyle w:val="Hyperlink"/>
            <w:noProof/>
            <w:lang w:val="es-CO"/>
          </w:rPr>
          <w:t>3.3.2 Actividades</w:t>
        </w:r>
        <w:r>
          <w:rPr>
            <w:noProof/>
            <w:webHidden/>
          </w:rPr>
          <w:tab/>
        </w:r>
        <w:r>
          <w:rPr>
            <w:noProof/>
            <w:webHidden/>
          </w:rPr>
          <w:fldChar w:fldCharType="begin"/>
        </w:r>
        <w:r>
          <w:rPr>
            <w:noProof/>
            <w:webHidden/>
          </w:rPr>
          <w:instrText xml:space="preserve"> PAGEREF _Toc476236595 \h </w:instrText>
        </w:r>
        <w:r>
          <w:rPr>
            <w:noProof/>
            <w:webHidden/>
          </w:rPr>
        </w:r>
        <w:r>
          <w:rPr>
            <w:noProof/>
            <w:webHidden/>
          </w:rPr>
          <w:fldChar w:fldCharType="separate"/>
        </w:r>
        <w:r>
          <w:rPr>
            <w:noProof/>
            <w:webHidden/>
          </w:rPr>
          <w:t>7</w:t>
        </w:r>
        <w:r>
          <w:rPr>
            <w:noProof/>
            <w:webHidden/>
          </w:rPr>
          <w:fldChar w:fldCharType="end"/>
        </w:r>
      </w:hyperlink>
    </w:p>
    <w:p w:rsidR="00DA2C1C" w:rsidRDefault="00DA2C1C" w14:paraId="69997DC3" w14:textId="77777777">
      <w:pPr>
        <w:pStyle w:val="TOC3"/>
        <w:rPr>
          <w:rFonts w:asciiTheme="minorHAnsi" w:hAnsiTheme="minorHAnsi" w:eastAsiaTheme="minorEastAsia" w:cstheme="minorBidi"/>
          <w:i w:val="0"/>
          <w:noProof/>
          <w:szCs w:val="22"/>
          <w:lang w:val="es-ES_tradnl" w:eastAsia="es-ES_tradnl"/>
        </w:rPr>
      </w:pPr>
      <w:hyperlink w:history="1" w:anchor="_Toc476236596">
        <w:r w:rsidRPr="006D5B17">
          <w:rPr>
            <w:rStyle w:val="Hyperlink"/>
            <w:noProof/>
            <w:lang w:val="es-CO"/>
          </w:rPr>
          <w:t>3.3.3 Resultados esperados</w:t>
        </w:r>
        <w:r>
          <w:rPr>
            <w:noProof/>
            <w:webHidden/>
          </w:rPr>
          <w:tab/>
        </w:r>
        <w:r>
          <w:rPr>
            <w:noProof/>
            <w:webHidden/>
          </w:rPr>
          <w:fldChar w:fldCharType="begin"/>
        </w:r>
        <w:r>
          <w:rPr>
            <w:noProof/>
            <w:webHidden/>
          </w:rPr>
          <w:instrText xml:space="preserve"> PAGEREF _Toc476236596 \h </w:instrText>
        </w:r>
        <w:r>
          <w:rPr>
            <w:noProof/>
            <w:webHidden/>
          </w:rPr>
        </w:r>
        <w:r>
          <w:rPr>
            <w:noProof/>
            <w:webHidden/>
          </w:rPr>
          <w:fldChar w:fldCharType="separate"/>
        </w:r>
        <w:r>
          <w:rPr>
            <w:noProof/>
            <w:webHidden/>
          </w:rPr>
          <w:t>7</w:t>
        </w:r>
        <w:r>
          <w:rPr>
            <w:noProof/>
            <w:webHidden/>
          </w:rPr>
          <w:fldChar w:fldCharType="end"/>
        </w:r>
      </w:hyperlink>
    </w:p>
    <w:p w:rsidR="00DA2C1C" w:rsidRDefault="00DA2C1C" w14:paraId="407A9CCC" w14:textId="77777777">
      <w:pPr>
        <w:pStyle w:val="TOC1"/>
        <w:rPr>
          <w:rFonts w:asciiTheme="minorHAnsi" w:hAnsiTheme="minorHAnsi" w:eastAsiaTheme="minorEastAsia" w:cstheme="minorBidi"/>
          <w:b w:val="0"/>
          <w:smallCaps w:val="0"/>
          <w:noProof/>
          <w:sz w:val="22"/>
          <w:szCs w:val="22"/>
          <w:lang w:val="es-ES_tradnl" w:eastAsia="es-ES_tradnl"/>
        </w:rPr>
      </w:pPr>
      <w:hyperlink w:history="1" w:anchor="_Toc476236597">
        <w:r w:rsidRPr="006D5B17">
          <w:rPr>
            <w:rStyle w:val="Hyperlink"/>
            <w:noProof/>
            <w:lang w:val="es-CO"/>
          </w:rPr>
          <w:t>4 Aspectos generales del proyecto</w:t>
        </w:r>
        <w:r>
          <w:rPr>
            <w:noProof/>
            <w:webHidden/>
          </w:rPr>
          <w:tab/>
        </w:r>
        <w:r>
          <w:rPr>
            <w:noProof/>
            <w:webHidden/>
          </w:rPr>
          <w:fldChar w:fldCharType="begin"/>
        </w:r>
        <w:r>
          <w:rPr>
            <w:noProof/>
            <w:webHidden/>
          </w:rPr>
          <w:instrText xml:space="preserve"> PAGEREF _Toc476236597 \h </w:instrText>
        </w:r>
        <w:r>
          <w:rPr>
            <w:noProof/>
            <w:webHidden/>
          </w:rPr>
        </w:r>
        <w:r>
          <w:rPr>
            <w:noProof/>
            <w:webHidden/>
          </w:rPr>
          <w:fldChar w:fldCharType="separate"/>
        </w:r>
        <w:r>
          <w:rPr>
            <w:noProof/>
            <w:webHidden/>
          </w:rPr>
          <w:t>8</w:t>
        </w:r>
        <w:r>
          <w:rPr>
            <w:noProof/>
            <w:webHidden/>
          </w:rPr>
          <w:fldChar w:fldCharType="end"/>
        </w:r>
      </w:hyperlink>
    </w:p>
    <w:p w:rsidR="00DA2C1C" w:rsidRDefault="00DA2C1C" w14:paraId="3ADE1AB9"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598">
        <w:r w:rsidRPr="006D5B17">
          <w:rPr>
            <w:rStyle w:val="Hyperlink"/>
            <w:noProof/>
            <w:lang w:val="es-ES"/>
          </w:rPr>
          <w:t>4.1 Compromiso de apoyo de la Institución</w:t>
        </w:r>
        <w:r>
          <w:rPr>
            <w:noProof/>
            <w:webHidden/>
          </w:rPr>
          <w:tab/>
        </w:r>
        <w:r>
          <w:rPr>
            <w:noProof/>
            <w:webHidden/>
          </w:rPr>
          <w:fldChar w:fldCharType="begin"/>
        </w:r>
        <w:r>
          <w:rPr>
            <w:noProof/>
            <w:webHidden/>
          </w:rPr>
          <w:instrText xml:space="preserve"> PAGEREF _Toc476236598 \h </w:instrText>
        </w:r>
        <w:r>
          <w:rPr>
            <w:noProof/>
            <w:webHidden/>
          </w:rPr>
        </w:r>
        <w:r>
          <w:rPr>
            <w:noProof/>
            <w:webHidden/>
          </w:rPr>
          <w:fldChar w:fldCharType="separate"/>
        </w:r>
        <w:r>
          <w:rPr>
            <w:noProof/>
            <w:webHidden/>
          </w:rPr>
          <w:t>8</w:t>
        </w:r>
        <w:r>
          <w:rPr>
            <w:noProof/>
            <w:webHidden/>
          </w:rPr>
          <w:fldChar w:fldCharType="end"/>
        </w:r>
      </w:hyperlink>
    </w:p>
    <w:p w:rsidR="00DA2C1C" w:rsidRDefault="00DA2C1C" w14:paraId="75B3F229"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599">
        <w:r w:rsidRPr="006D5B17">
          <w:rPr>
            <w:rStyle w:val="Hyperlink"/>
            <w:noProof/>
            <w:lang w:val="es-ES"/>
          </w:rPr>
          <w:t>4.2 Derechos patrimoniales</w:t>
        </w:r>
        <w:r>
          <w:rPr>
            <w:noProof/>
            <w:webHidden/>
          </w:rPr>
          <w:tab/>
        </w:r>
        <w:r>
          <w:rPr>
            <w:noProof/>
            <w:webHidden/>
          </w:rPr>
          <w:fldChar w:fldCharType="begin"/>
        </w:r>
        <w:r>
          <w:rPr>
            <w:noProof/>
            <w:webHidden/>
          </w:rPr>
          <w:instrText xml:space="preserve"> PAGEREF _Toc476236599 \h </w:instrText>
        </w:r>
        <w:r>
          <w:rPr>
            <w:noProof/>
            <w:webHidden/>
          </w:rPr>
        </w:r>
        <w:r>
          <w:rPr>
            <w:noProof/>
            <w:webHidden/>
          </w:rPr>
          <w:fldChar w:fldCharType="separate"/>
        </w:r>
        <w:r>
          <w:rPr>
            <w:noProof/>
            <w:webHidden/>
          </w:rPr>
          <w:t>8</w:t>
        </w:r>
        <w:r>
          <w:rPr>
            <w:noProof/>
            <w:webHidden/>
          </w:rPr>
          <w:fldChar w:fldCharType="end"/>
        </w:r>
      </w:hyperlink>
    </w:p>
    <w:p w:rsidR="00DA2C1C" w:rsidRDefault="00DA2C1C" w14:paraId="135E0FA0" w14:textId="77777777">
      <w:pPr>
        <w:pStyle w:val="TOC1"/>
        <w:rPr>
          <w:rFonts w:asciiTheme="minorHAnsi" w:hAnsiTheme="minorHAnsi" w:eastAsiaTheme="minorEastAsia" w:cstheme="minorBidi"/>
          <w:b w:val="0"/>
          <w:smallCaps w:val="0"/>
          <w:noProof/>
          <w:sz w:val="22"/>
          <w:szCs w:val="22"/>
          <w:lang w:val="es-ES_tradnl" w:eastAsia="es-ES_tradnl"/>
        </w:rPr>
      </w:pPr>
      <w:hyperlink w:history="1" w:anchor="_Toc476236600">
        <w:r w:rsidRPr="006D5B17">
          <w:rPr>
            <w:rStyle w:val="Hyperlink"/>
            <w:noProof/>
            <w:lang w:val="es-CO"/>
          </w:rPr>
          <w:t>5 Marco teórico</w:t>
        </w:r>
        <w:r>
          <w:rPr>
            <w:noProof/>
            <w:webHidden/>
          </w:rPr>
          <w:tab/>
        </w:r>
        <w:r>
          <w:rPr>
            <w:noProof/>
            <w:webHidden/>
          </w:rPr>
          <w:fldChar w:fldCharType="begin"/>
        </w:r>
        <w:r>
          <w:rPr>
            <w:noProof/>
            <w:webHidden/>
          </w:rPr>
          <w:instrText xml:space="preserve"> PAGEREF _Toc476236600 \h </w:instrText>
        </w:r>
        <w:r>
          <w:rPr>
            <w:noProof/>
            <w:webHidden/>
          </w:rPr>
        </w:r>
        <w:r>
          <w:rPr>
            <w:noProof/>
            <w:webHidden/>
          </w:rPr>
          <w:fldChar w:fldCharType="separate"/>
        </w:r>
        <w:r>
          <w:rPr>
            <w:noProof/>
            <w:webHidden/>
          </w:rPr>
          <w:t>9</w:t>
        </w:r>
        <w:r>
          <w:rPr>
            <w:noProof/>
            <w:webHidden/>
          </w:rPr>
          <w:fldChar w:fldCharType="end"/>
        </w:r>
      </w:hyperlink>
    </w:p>
    <w:p w:rsidR="00DA2C1C" w:rsidRDefault="00DA2C1C" w14:paraId="1A8A22DA"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601">
        <w:r w:rsidRPr="006D5B17">
          <w:rPr>
            <w:rStyle w:val="Hyperlink"/>
            <w:noProof/>
            <w:lang w:val="es-CO"/>
          </w:rPr>
          <w:t>5.1 Fundamentos y conceptos relevantes para el proyecto.</w:t>
        </w:r>
        <w:r>
          <w:rPr>
            <w:noProof/>
            <w:webHidden/>
          </w:rPr>
          <w:tab/>
        </w:r>
        <w:r>
          <w:rPr>
            <w:noProof/>
            <w:webHidden/>
          </w:rPr>
          <w:fldChar w:fldCharType="begin"/>
        </w:r>
        <w:r>
          <w:rPr>
            <w:noProof/>
            <w:webHidden/>
          </w:rPr>
          <w:instrText xml:space="preserve"> PAGEREF _Toc476236601 \h </w:instrText>
        </w:r>
        <w:r>
          <w:rPr>
            <w:noProof/>
            <w:webHidden/>
          </w:rPr>
        </w:r>
        <w:r>
          <w:rPr>
            <w:noProof/>
            <w:webHidden/>
          </w:rPr>
          <w:fldChar w:fldCharType="separate"/>
        </w:r>
        <w:r>
          <w:rPr>
            <w:noProof/>
            <w:webHidden/>
          </w:rPr>
          <w:t>9</w:t>
        </w:r>
        <w:r>
          <w:rPr>
            <w:noProof/>
            <w:webHidden/>
          </w:rPr>
          <w:fldChar w:fldCharType="end"/>
        </w:r>
      </w:hyperlink>
    </w:p>
    <w:p w:rsidR="00DA2C1C" w:rsidRDefault="00DA2C1C" w14:paraId="4067C1BD" w14:textId="77777777">
      <w:pPr>
        <w:pStyle w:val="TOC2"/>
        <w:rPr>
          <w:rFonts w:asciiTheme="minorHAnsi" w:hAnsiTheme="minorHAnsi" w:eastAsiaTheme="minorEastAsia" w:cstheme="minorBidi"/>
          <w:smallCaps w:val="0"/>
          <w:noProof/>
          <w:sz w:val="22"/>
          <w:szCs w:val="22"/>
          <w:lang w:val="es-ES_tradnl" w:eastAsia="es-ES_tradnl"/>
        </w:rPr>
      </w:pPr>
      <w:hyperlink w:history="1" w:anchor="_Toc476236602">
        <w:r w:rsidRPr="006D5B17">
          <w:rPr>
            <w:rStyle w:val="Hyperlink"/>
            <w:noProof/>
            <w:lang w:val="es-CO"/>
          </w:rPr>
          <w:t>5.2 Trabajos importantes en el área</w:t>
        </w:r>
        <w:r>
          <w:rPr>
            <w:noProof/>
            <w:webHidden/>
          </w:rPr>
          <w:tab/>
        </w:r>
        <w:r>
          <w:rPr>
            <w:noProof/>
            <w:webHidden/>
          </w:rPr>
          <w:fldChar w:fldCharType="begin"/>
        </w:r>
        <w:r>
          <w:rPr>
            <w:noProof/>
            <w:webHidden/>
          </w:rPr>
          <w:instrText xml:space="preserve"> PAGEREF _Toc476236602 \h </w:instrText>
        </w:r>
        <w:r>
          <w:rPr>
            <w:noProof/>
            <w:webHidden/>
          </w:rPr>
        </w:r>
        <w:r>
          <w:rPr>
            <w:noProof/>
            <w:webHidden/>
          </w:rPr>
          <w:fldChar w:fldCharType="separate"/>
        </w:r>
        <w:r>
          <w:rPr>
            <w:noProof/>
            <w:webHidden/>
          </w:rPr>
          <w:t>9</w:t>
        </w:r>
        <w:r>
          <w:rPr>
            <w:noProof/>
            <w:webHidden/>
          </w:rPr>
          <w:fldChar w:fldCharType="end"/>
        </w:r>
      </w:hyperlink>
    </w:p>
    <w:p w:rsidR="00DA2C1C" w:rsidRDefault="00DA2C1C" w14:paraId="67804081" w14:textId="77777777">
      <w:pPr>
        <w:pStyle w:val="TOC1"/>
        <w:rPr>
          <w:rFonts w:asciiTheme="minorHAnsi" w:hAnsiTheme="minorHAnsi" w:eastAsiaTheme="minorEastAsia" w:cstheme="minorBidi"/>
          <w:b w:val="0"/>
          <w:smallCaps w:val="0"/>
          <w:noProof/>
          <w:sz w:val="22"/>
          <w:szCs w:val="22"/>
          <w:lang w:val="es-ES_tradnl" w:eastAsia="es-ES_tradnl"/>
        </w:rPr>
      </w:pPr>
      <w:hyperlink w:history="1" w:anchor="_Toc476236603">
        <w:r w:rsidRPr="006D5B17">
          <w:rPr>
            <w:rStyle w:val="Hyperlink"/>
            <w:noProof/>
            <w:lang w:val="es-CO"/>
          </w:rPr>
          <w:t>6 Referencias</w:t>
        </w:r>
        <w:r>
          <w:rPr>
            <w:noProof/>
            <w:webHidden/>
          </w:rPr>
          <w:tab/>
        </w:r>
        <w:r>
          <w:rPr>
            <w:noProof/>
            <w:webHidden/>
          </w:rPr>
          <w:fldChar w:fldCharType="begin"/>
        </w:r>
        <w:r>
          <w:rPr>
            <w:noProof/>
            <w:webHidden/>
          </w:rPr>
          <w:instrText xml:space="preserve"> PAGEREF _Toc476236603 \h </w:instrText>
        </w:r>
        <w:r>
          <w:rPr>
            <w:noProof/>
            <w:webHidden/>
          </w:rPr>
        </w:r>
        <w:r>
          <w:rPr>
            <w:noProof/>
            <w:webHidden/>
          </w:rPr>
          <w:fldChar w:fldCharType="separate"/>
        </w:r>
        <w:r>
          <w:rPr>
            <w:noProof/>
            <w:webHidden/>
          </w:rPr>
          <w:t>10</w:t>
        </w:r>
        <w:r>
          <w:rPr>
            <w:noProof/>
            <w:webHidden/>
          </w:rPr>
          <w:fldChar w:fldCharType="end"/>
        </w:r>
      </w:hyperlink>
    </w:p>
    <w:p w:rsidRPr="00CE3E6E" w:rsidR="00F567D4" w:rsidP="00CE3E6E" w:rsidRDefault="00434A1B" w14:paraId="79E94C55" w14:textId="18BA679B">
      <w:pPr>
        <w:rPr>
          <w:b/>
          <w:bCs/>
          <w:sz w:val="24"/>
          <w:szCs w:val="24"/>
          <w:lang w:val="es-CO"/>
        </w:rPr>
      </w:pPr>
      <w:r w:rsidRPr="094397EE">
        <w:rPr>
          <w:b/>
          <w:bCs/>
          <w:sz w:val="24"/>
          <w:szCs w:val="24"/>
          <w:lang w:val="es-CO"/>
        </w:rPr>
        <w:fldChar w:fldCharType="end"/>
      </w:r>
    </w:p>
    <w:p w:rsidRPr="005C4861" w:rsidR="00F567D4" w:rsidRDefault="00C64448" w14:paraId="75501F7E" w14:textId="77777777">
      <w:pPr>
        <w:pStyle w:val="Heading1"/>
      </w:pPr>
      <w:bookmarkStart w:name="_Toc476236573" w:id="1"/>
      <w:bookmarkStart w:name="_Toc512935102" w:id="2"/>
      <w:r w:rsidRPr="7369E627">
        <w:t>Visión global</w:t>
      </w:r>
      <w:bookmarkEnd w:id="1"/>
    </w:p>
    <w:p w:rsidR="005C5B27" w:rsidP="005C5B27" w:rsidRDefault="005C5B27" w14:paraId="1DD512C5" w14:textId="77777777">
      <w:pPr>
        <w:pStyle w:val="Heading2"/>
        <w:rPr>
          <w:lang w:val="es-CO"/>
        </w:rPr>
      </w:pPr>
      <w:bookmarkStart w:name="_Toc476236574" w:id="3"/>
      <w:r>
        <w:rPr>
          <w:lang w:val="es-CO"/>
        </w:rPr>
        <w:t>Antecedentes, problema y solución propuesta</w:t>
      </w:r>
      <w:bookmarkEnd w:id="3"/>
    </w:p>
    <w:p w:rsidRPr="005C4861" w:rsidR="00F567D4" w:rsidP="005C5B27" w:rsidRDefault="00890401" w14:paraId="123DDBEC" w14:textId="77777777">
      <w:pPr>
        <w:pStyle w:val="Heading3"/>
        <w:rPr>
          <w:lang w:val="es-CO"/>
        </w:rPr>
      </w:pPr>
      <w:bookmarkStart w:name="_Toc476236575" w:id="4"/>
      <w:r>
        <w:rPr>
          <w:lang w:val="es-CO"/>
        </w:rPr>
        <w:t>Descripción de la problemática u oportunidad</w:t>
      </w:r>
      <w:bookmarkEnd w:id="4"/>
    </w:p>
    <w:p w:rsidR="34ADEFC9" w:rsidP="34ADEFC9" w:rsidRDefault="64D6AE68" w14:paraId="217A47C5" w14:textId="4253858B">
      <w:pPr>
        <w:pStyle w:val="NormalWeb"/>
        <w:jc w:val="both"/>
      </w:pPr>
      <w:r>
        <w:t xml:space="preserve">En Colombia, las </w:t>
      </w:r>
      <w:r w:rsidRPr="04D8C87A" w:rsidR="000007B1">
        <w:t xml:space="preserve">micro, pequeñas y medianas </w:t>
      </w:r>
      <w:r>
        <w:t xml:space="preserve">empresas </w:t>
      </w:r>
      <w:r w:rsidR="000007B1">
        <w:t xml:space="preserve">(MIPYMES) </w:t>
      </w:r>
      <w:r>
        <w:t>del sector de alimentos procesados enfrentan serias dificultades para gestionar sus trámites regulatorios ante entidades como el Instituto Nacional de Vigilancia de Medicamentos y Alimentos (INVIMA). La normativa vigente exige a estas empresas cumplir con un conjunto de requisitos y procesos que pueden ser complejos y demandantes en términos de tiempo y recursos. La falta de conocimiento especializado, la ausencia de herramientas tecnológicas adecuadas y la demora en los procesos administrativos dificultan el cumplimiento de la normativa, lo que puede traducirse en sanciones, retrasos en la comercialización de productos y costos adicionales.</w:t>
      </w:r>
    </w:p>
    <w:p w:rsidR="10D68CDF" w:rsidP="10D68CDF" w:rsidRDefault="10D68CDF" w14:paraId="0C751400" w14:textId="5A3495E5">
      <w:pPr>
        <w:pStyle w:val="NormalWeb"/>
        <w:jc w:val="both"/>
      </w:pPr>
    </w:p>
    <w:p w:rsidR="003D6D60" w:rsidP="00A04909" w:rsidRDefault="04D8C87A" w14:paraId="5E3A0D39" w14:textId="50D8032C">
      <w:pPr>
        <w:pStyle w:val="NormalWeb"/>
        <w:jc w:val="both"/>
      </w:pPr>
      <w:r>
        <w:t xml:space="preserve">Estudios previos realizados en colaboración con la empresa </w:t>
      </w:r>
      <w:commentRangeStart w:id="5"/>
      <w:commentRangeStart w:id="6"/>
      <w:r>
        <w:t xml:space="preserve">Colombina </w:t>
      </w:r>
      <w:proofErr w:type="gramStart"/>
      <w:r>
        <w:t>S.A</w:t>
      </w:r>
      <w:proofErr w:type="gramEnd"/>
      <w:r w:rsidR="00BC1888">
        <w:rPr>
          <w:rStyle w:val="FootnoteReference"/>
        </w:rPr>
        <w:footnoteReference w:id="2"/>
      </w:r>
      <w:r>
        <w:t>.</w:t>
      </w:r>
      <w:commentRangeEnd w:id="5"/>
      <w:r w:rsidR="003D6D60">
        <w:rPr>
          <w:rStyle w:val="CommentReference"/>
        </w:rPr>
        <w:commentReference w:id="5"/>
      </w:r>
      <w:commentRangeEnd w:id="6"/>
      <w:r w:rsidR="003D6D60">
        <w:rPr>
          <w:rStyle w:val="CommentReference"/>
        </w:rPr>
        <w:commentReference w:id="6"/>
      </w:r>
      <w:r>
        <w:t xml:space="preserve"> evidenciaron que una de las principales dificultades para la gestión eficiente de estos trámites es la falta de digitalización e integración del proceso asociado al trámite regulatorio. Actualmente, las empresas, especialmente aquellas del sector de alimentos procesados, desarrollan este proceso de manera manual y recurren herramientas de ofimática como </w:t>
      </w:r>
      <w:r w:rsidR="00145941">
        <w:t>Excel</w:t>
      </w:r>
      <w:r>
        <w:t>, las cuales han demostrado como en el caso de Colombina, que nos son las más eficientes para desarrollar esta tarea, en aspectos como seguimiento, control de vencimientos, asociación de la documentación de soporte de cada fase del proceso – registro, renovación, modificación -. Así mismo, se identificó que la falta de un sistema centralizado para la gestión de estos procesos genera errores de asociación de la documentación, control de versiones, retrasos y una alta carga operativa para los responsables del cumplimiento regulatorio.</w:t>
      </w:r>
    </w:p>
    <w:p w:rsidR="34ADEFC9" w:rsidP="34ADEFC9" w:rsidRDefault="34ADEFC9" w14:paraId="356031AF" w14:textId="3F57E8B4">
      <w:pPr>
        <w:pStyle w:val="NormalWeb"/>
        <w:jc w:val="both"/>
      </w:pPr>
    </w:p>
    <w:p w:rsidR="003D6D60" w:rsidP="00CE3E6E" w:rsidRDefault="64D6AE68" w14:paraId="741A2077" w14:textId="09746C8D">
      <w:pPr>
        <w:pStyle w:val="NormalWeb"/>
        <w:spacing w:line="259" w:lineRule="auto"/>
        <w:jc w:val="both"/>
      </w:pPr>
      <w:r>
        <w:t xml:space="preserve">Ante este panorama, surge la </w:t>
      </w:r>
      <w:r w:rsidR="21F894D2">
        <w:t>oportunidad</w:t>
      </w:r>
      <w:r>
        <w:t xml:space="preserve"> de desarrollar una solución tecnológica</w:t>
      </w:r>
      <w:r w:rsidR="21F01166">
        <w:t xml:space="preserve"> “artefacto”</w:t>
      </w:r>
      <w:r>
        <w:t xml:space="preserve"> que permita optimizar la gestión de los trámites regulatorios. Un prototipo funcional de una aplicación diseñada específicamente para pequeñas empresas del sector de alimentos procesados podría representar una</w:t>
      </w:r>
      <w:r w:rsidR="60E1323A">
        <w:t xml:space="preserve"> ventana de acción hacia una</w:t>
      </w:r>
      <w:r>
        <w:t xml:space="preserve"> solución efectiva a esta problemática, mejorando la eficiencia, reduciendo errores y facilitando el cumplimiento normativo. Esta solución </w:t>
      </w:r>
      <w:r w:rsidR="010CB916">
        <w:t>debe permitir</w:t>
      </w:r>
      <w:r>
        <w:t xml:space="preserve"> centralizar la información, automatizar </w:t>
      </w:r>
      <w:r w:rsidR="44F2CD29">
        <w:t xml:space="preserve">los </w:t>
      </w:r>
      <w:r>
        <w:t>procesos clave y ofrecer una interfaz intuitiva para la gestión de los trámites ante entidades regulatorias.</w:t>
      </w:r>
    </w:p>
    <w:p w:rsidR="34ADEFC9" w:rsidP="34ADEFC9" w:rsidRDefault="34ADEFC9" w14:paraId="54D22A06" w14:textId="7E7F3237">
      <w:pPr>
        <w:pStyle w:val="NormalWeb"/>
        <w:spacing w:line="259" w:lineRule="auto"/>
        <w:jc w:val="both"/>
      </w:pPr>
    </w:p>
    <w:p w:rsidR="4DD7DAC1" w:rsidP="34ADEFC9" w:rsidRDefault="4DD7DAC1" w14:paraId="23A3B71F" w14:textId="56955E55">
      <w:pPr>
        <w:pStyle w:val="NormalWeb"/>
        <w:spacing w:line="259" w:lineRule="auto"/>
        <w:jc w:val="both"/>
      </w:pPr>
      <w:r>
        <w:t>En la actualidad, en la</w:t>
      </w:r>
      <w:r w:rsidR="1F1C5F93">
        <w:t>s</w:t>
      </w:r>
      <w:r>
        <w:t xml:space="preserve"> pequeñas empresas, además de desarrollarse de manera manual </w:t>
      </w:r>
      <w:r w:rsidR="388D7523">
        <w:t>esta actividad</w:t>
      </w:r>
      <w:r>
        <w:t xml:space="preserve">, se recurre a terceros que </w:t>
      </w:r>
      <w:r w:rsidR="43EFB1B4">
        <w:t>fungen como asesores</w:t>
      </w:r>
      <w:r>
        <w:t xml:space="preserve"> </w:t>
      </w:r>
      <w:r w:rsidR="609A9B36">
        <w:t xml:space="preserve">para los trámites de registro lo cual les encarece el proceso. </w:t>
      </w:r>
      <w:r w:rsidR="129D5527">
        <w:t xml:space="preserve">Herramientas que permitan hacer el seguimiento de manera más automatizada, no están a su alcance por costos de licenciamiento </w:t>
      </w:r>
      <w:r w:rsidR="24A4DDFB">
        <w:t xml:space="preserve">y escaza </w:t>
      </w:r>
      <w:r w:rsidR="44DD0D79">
        <w:t>adaptabilidad</w:t>
      </w:r>
      <w:r w:rsidR="24A4DDFB">
        <w:t>, lo cual dificulta un</w:t>
      </w:r>
      <w:r w:rsidR="55E5109F">
        <w:t>a</w:t>
      </w:r>
      <w:r w:rsidR="24A4DDFB">
        <w:t xml:space="preserve"> fácil integración a su apar</w:t>
      </w:r>
      <w:r w:rsidR="11AEB51B">
        <w:t>ato productivo.</w:t>
      </w:r>
      <w:r w:rsidR="609A9B36">
        <w:t xml:space="preserve"> </w:t>
      </w:r>
    </w:p>
    <w:p w:rsidR="003D6D60" w:rsidRDefault="003D6D60" w14:paraId="68C4A383" w14:textId="77777777">
      <w:pPr>
        <w:pStyle w:val="Comment0"/>
        <w:rPr>
          <w:lang w:val="es-CO"/>
        </w:rPr>
      </w:pPr>
    </w:p>
    <w:p w:rsidR="00190602" w:rsidRDefault="00190602" w14:paraId="7E0BF414" w14:textId="77777777">
      <w:pPr>
        <w:pStyle w:val="Comment0"/>
        <w:rPr>
          <w:lang w:val="es-CO"/>
        </w:rPr>
      </w:pPr>
    </w:p>
    <w:p w:rsidR="00AD04F1" w:rsidP="005C5B27" w:rsidRDefault="00AD04F1" w14:paraId="00D82337" w14:textId="77777777">
      <w:pPr>
        <w:pStyle w:val="Heading3"/>
        <w:rPr>
          <w:lang w:val="es-CO"/>
        </w:rPr>
      </w:pPr>
      <w:bookmarkStart w:name="_Toc476236576" w:id="7"/>
      <w:bookmarkEnd w:id="2"/>
      <w:r>
        <w:rPr>
          <w:lang w:val="es-CO"/>
        </w:rPr>
        <w:t>Formulación del problema</w:t>
      </w:r>
      <w:bookmarkEnd w:id="7"/>
    </w:p>
    <w:p w:rsidR="11F8EE46" w:rsidP="1DB11DE4" w:rsidRDefault="11F8EE46" w14:paraId="3CCAAE01" w14:textId="463FDCDE">
      <w:pPr>
        <w:pStyle w:val="NormalWeb"/>
        <w:spacing w:before="240" w:beforeAutospacing="0" w:after="240" w:afterAutospacing="0"/>
        <w:rPr>
          <w:b/>
          <w:bCs/>
          <w:i/>
          <w:iCs/>
        </w:rPr>
      </w:pPr>
      <w:r>
        <w:t>El cumplimiento de los trámites regulatorios en pequeñas empresas del sector de alimentos procesados representa un desafío constante debido a la complejidad de los procesos administrativos</w:t>
      </w:r>
      <w:r w:rsidR="4E87A44C">
        <w:t xml:space="preserve">, el seguimiento, </w:t>
      </w:r>
      <w:r>
        <w:t xml:space="preserve">y la falta de herramientas tecnológicas adecuadas. </w:t>
      </w:r>
      <w:r w:rsidR="6C06197C">
        <w:t xml:space="preserve">Para </w:t>
      </w:r>
      <w:r w:rsidR="572C5C42">
        <w:t>atender</w:t>
      </w:r>
      <w:r>
        <w:t xml:space="preserve"> la gestión de est</w:t>
      </w:r>
      <w:r w:rsidR="27C3C7AB">
        <w:t>e</w:t>
      </w:r>
      <w:r>
        <w:t xml:space="preserve"> </w:t>
      </w:r>
      <w:r w:rsidR="0C24B905">
        <w:t xml:space="preserve">tipo de </w:t>
      </w:r>
      <w:r>
        <w:t>trámites</w:t>
      </w:r>
      <w:r w:rsidR="5953E650">
        <w:t xml:space="preserve"> l</w:t>
      </w:r>
      <w:r>
        <w:t xml:space="preserve">as empresas </w:t>
      </w:r>
      <w:r w:rsidR="0A7A494A">
        <w:t>recurren a herramientas que no han</w:t>
      </w:r>
      <w:r>
        <w:t xml:space="preserve"> </w:t>
      </w:r>
      <w:r w:rsidR="46E87785">
        <w:t xml:space="preserve">sido diseñadas para cumplir esa función lo cual se traduce en </w:t>
      </w:r>
      <w:r>
        <w:t>retrasos, errores y altos costos operativos.</w:t>
      </w:r>
      <w:r w:rsidR="11E2CDD0">
        <w:t xml:space="preserve"> </w:t>
      </w:r>
      <w:r w:rsidR="1BF1C575">
        <w:t xml:space="preserve">El desarrollo de una herramienta tecnológica que permita </w:t>
      </w:r>
      <w:r w:rsidR="4284D565">
        <w:t>automatizar o semi automatizar e</w:t>
      </w:r>
      <w:r w:rsidR="4120720D">
        <w:t xml:space="preserve">ste </w:t>
      </w:r>
      <w:r w:rsidR="4284D565">
        <w:t>proceso se presenta como</w:t>
      </w:r>
      <w:r>
        <w:t xml:space="preserve"> una oportunidad para reducir la carga administrativa</w:t>
      </w:r>
      <w:r w:rsidR="404FE26C">
        <w:t>, el tiempo en los procesos, y</w:t>
      </w:r>
      <w:r>
        <w:t xml:space="preserve"> mejorar el cumplimiento normativo.</w:t>
      </w:r>
      <w:r w:rsidR="1E286215">
        <w:t xml:space="preserve"> </w:t>
      </w:r>
      <w:r w:rsidR="7402FBB7">
        <w:t>E</w:t>
      </w:r>
      <w:r w:rsidR="1E286215">
        <w:t>l problema se concreta en</w:t>
      </w:r>
      <w:r w:rsidR="6594D34C">
        <w:t>:</w:t>
      </w:r>
      <w:r w:rsidR="1E286215">
        <w:t xml:space="preserve"> </w:t>
      </w:r>
      <w:r w:rsidRPr="4400E52E" w:rsidR="072E0523">
        <w:rPr>
          <w:b/>
          <w:i/>
          <w:u w:val="single"/>
        </w:rPr>
        <w:t xml:space="preserve">¿Cómo puede el diseño e implementación de una aplicación </w:t>
      </w:r>
      <w:r w:rsidRPr="00081066" w:rsidR="072E0523">
        <w:rPr>
          <w:b/>
          <w:i/>
          <w:u w:val="single"/>
        </w:rPr>
        <w:t xml:space="preserve">informática </w:t>
      </w:r>
      <w:r w:rsidR="00081066">
        <w:rPr>
          <w:b/>
          <w:bCs/>
          <w:i/>
          <w:iCs/>
          <w:u w:val="single"/>
        </w:rPr>
        <w:t>optimizar</w:t>
      </w:r>
      <w:r w:rsidRPr="4400E52E" w:rsidR="072E0523">
        <w:rPr>
          <w:b/>
          <w:i/>
          <w:u w:val="single"/>
        </w:rPr>
        <w:t xml:space="preserve"> y automatizar la gestión de los trámites de registros regulatorios en empresas del sector de alimentos procesados, mejorando la eficiencia, trazabilidad y cumplimiento normativo?</w:t>
      </w:r>
    </w:p>
    <w:p w:rsidR="7D4E1419" w:rsidP="7D4E1419" w:rsidRDefault="7D4E1419" w14:paraId="579901C8" w14:textId="17002FFD">
      <w:pPr>
        <w:pStyle w:val="NormalWeb"/>
        <w:spacing w:before="240" w:beforeAutospacing="0" w:after="240" w:afterAutospacing="0"/>
        <w:rPr>
          <w:b/>
          <w:bCs/>
          <w:i/>
          <w:iCs/>
          <w:u w:val="single"/>
        </w:rPr>
      </w:pPr>
    </w:p>
    <w:p w:rsidRPr="00AD04F1" w:rsidR="00B14B3C" w:rsidP="1DAEDD98" w:rsidRDefault="00B14B3C" w14:paraId="7B2BFE3E" w14:textId="3160B4D7">
      <w:pPr>
        <w:pStyle w:val="Heading3"/>
        <w:numPr>
          <w:ilvl w:val="0"/>
          <w:numId w:val="0"/>
        </w:numPr>
        <w:rPr>
          <w:lang w:val="es-CO"/>
        </w:rPr>
      </w:pPr>
    </w:p>
    <w:p w:rsidRPr="005C4861" w:rsidR="00F567D4" w:rsidP="005C5B27" w:rsidRDefault="00AD04F1" w14:paraId="5CDE6A97" w14:textId="77777777">
      <w:pPr>
        <w:pStyle w:val="Heading3"/>
        <w:rPr>
          <w:lang w:val="es-CO"/>
        </w:rPr>
      </w:pPr>
      <w:bookmarkStart w:name="_Toc476236577" w:id="8"/>
      <w:r>
        <w:rPr>
          <w:lang w:val="es-CO"/>
        </w:rPr>
        <w:t>Propuesta de solución</w:t>
      </w:r>
      <w:bookmarkEnd w:id="8"/>
    </w:p>
    <w:p w:rsidR="009F6BBB" w:rsidP="34ADEFC9" w:rsidRDefault="40F9078D" w14:paraId="37E09090" w14:textId="600A46BA">
      <w:pPr>
        <w:pStyle w:val="NormalWeb"/>
        <w:spacing w:line="259" w:lineRule="auto"/>
        <w:jc w:val="both"/>
      </w:pPr>
      <w:r>
        <w:t>Para abordar esta problemática, se propone el desarrollo de</w:t>
      </w:r>
      <w:r w:rsidR="0B81FD00">
        <w:t>l prototipo funcional de una</w:t>
      </w:r>
      <w:r>
        <w:t xml:space="preserve"> </w:t>
      </w:r>
      <w:r w:rsidR="54215F5B">
        <w:t>aplicación</w:t>
      </w:r>
      <w:r>
        <w:t xml:space="preserve"> </w:t>
      </w:r>
      <w:r w:rsidR="004503D5">
        <w:t>web</w:t>
      </w:r>
      <w:r>
        <w:t xml:space="preserve">, </w:t>
      </w:r>
      <w:r w:rsidR="1BCD551F">
        <w:t>y que permita hacer la</w:t>
      </w:r>
      <w:r>
        <w:t xml:space="preserve"> gestión de</w:t>
      </w:r>
      <w:r w:rsidR="059552B6">
        <w:t xml:space="preserve"> los</w:t>
      </w:r>
      <w:r>
        <w:t xml:space="preserve"> trámites regulatorios</w:t>
      </w:r>
      <w:r w:rsidR="34868E30">
        <w:t xml:space="preserve"> de una forma más digital y automatizada</w:t>
      </w:r>
      <w:r>
        <w:t xml:space="preserve">. </w:t>
      </w:r>
      <w:r w:rsidR="1C065329">
        <w:t xml:space="preserve">La solución </w:t>
      </w:r>
      <w:r w:rsidR="1A867EA6">
        <w:t>estará orientada</w:t>
      </w:r>
      <w:r w:rsidR="25EA850F">
        <w:t xml:space="preserve"> a</w:t>
      </w:r>
      <w:r>
        <w:t xml:space="preserve"> </w:t>
      </w:r>
      <w:r w:rsidR="004E3B11">
        <w:t>MIP</w:t>
      </w:r>
      <w:r w:rsidR="006E582D">
        <w:t>YMES</w:t>
      </w:r>
      <w:r>
        <w:t xml:space="preserve"> del sector de alimentos procesados</w:t>
      </w:r>
      <w:r w:rsidR="60C21EC8">
        <w:t xml:space="preserve"> en Colombia</w:t>
      </w:r>
      <w:r>
        <w:t>.</w:t>
      </w:r>
    </w:p>
    <w:p w:rsidR="303B6FA1" w:rsidP="303B6FA1" w:rsidRDefault="303B6FA1" w14:paraId="368D050C" w14:textId="41B0A038">
      <w:pPr>
        <w:pStyle w:val="NormalWeb"/>
        <w:spacing w:line="259" w:lineRule="auto"/>
        <w:jc w:val="both"/>
      </w:pPr>
    </w:p>
    <w:p w:rsidR="7FD4EB7A" w:rsidP="1A64F585" w:rsidRDefault="7FD4EB7A" w14:paraId="55319A51" w14:textId="554D808B" w14:noSpellErr="1">
      <w:pPr>
        <w:pStyle w:val="NormalWeb"/>
        <w:spacing w:line="259" w:lineRule="auto"/>
        <w:jc w:val="both"/>
        <w:rPr>
          <w:color w:val="auto"/>
        </w:rPr>
      </w:pPr>
      <w:r w:rsidRPr="1A64F585" w:rsidR="2675FB6E">
        <w:rPr>
          <w:b w:val="1"/>
          <w:bCs w:val="1"/>
          <w:color w:val="auto"/>
        </w:rPr>
        <w:t>Nota:</w:t>
      </w:r>
      <w:r w:rsidRPr="1A64F585" w:rsidR="2675FB6E">
        <w:rPr>
          <w:color w:val="auto"/>
        </w:rPr>
        <w:t xml:space="preserve"> Aunque la solución busca estandarizar los procesos conforme a las normativas del INVIMA, no contempla una integración directa con dicha entidad, debido a restricciones de acceso a sus sistemas. La plataforma será adaptable a cambios normativos mediante parametrización, pero no dependerá de una API oficial.</w:t>
      </w:r>
    </w:p>
    <w:p w:rsidR="34ADEFC9" w:rsidP="34ADEFC9" w:rsidRDefault="34ADEFC9" w14:paraId="40041879" w14:textId="21FD467E">
      <w:pPr>
        <w:pStyle w:val="NormalWeb"/>
        <w:spacing w:line="259" w:lineRule="auto"/>
        <w:jc w:val="both"/>
      </w:pPr>
    </w:p>
    <w:p w:rsidR="009F6BBB" w:rsidP="34ADEFC9" w:rsidRDefault="096055E5" w14:paraId="3D16AD25" w14:textId="5606019A">
      <w:pPr>
        <w:pStyle w:val="NormalWeb"/>
        <w:jc w:val="both"/>
      </w:pPr>
      <w:r>
        <w:t xml:space="preserve">Un primer avance en el desarrollo de una solución similar se generó a partir de un ejercicio desarrollado </w:t>
      </w:r>
      <w:r w:rsidR="0DA34EBF">
        <w:t xml:space="preserve">en la asignatura de Proyecto de Innovación y Emprendimiento TI, </w:t>
      </w:r>
      <w:r>
        <w:t>con la empresa Colombina S.A.</w:t>
      </w:r>
      <w:r w:rsidR="1903E899">
        <w:t xml:space="preserve"> </w:t>
      </w:r>
      <w:r w:rsidR="4E690A06">
        <w:t>q</w:t>
      </w:r>
      <w:r w:rsidR="47733492">
        <w:t xml:space="preserve">ue si bien no es una pequeña empresa permitió conocer el alcance y las dificultades que tiene el proceso. </w:t>
      </w:r>
      <w:r w:rsidR="35EDAD4A">
        <w:t>En este ejercicio</w:t>
      </w:r>
      <w:r w:rsidR="1903E899">
        <w:t xml:space="preserve"> se identificó </w:t>
      </w:r>
      <w:r w:rsidR="5BCBA8C6">
        <w:t xml:space="preserve">cómo </w:t>
      </w:r>
      <w:r w:rsidR="1903E899">
        <w:t>un enfoque estructurado y eficiente para la gestión de trámites regulatorios</w:t>
      </w:r>
      <w:r w:rsidR="48D24872">
        <w:t xml:space="preserve"> puede permitir una automatización efectiva</w:t>
      </w:r>
      <w:r w:rsidR="1903E899">
        <w:t xml:space="preserve">. Tomando como referencia los métodos utilizados por empresas grandes, </w:t>
      </w:r>
      <w:r w:rsidR="4DD00BF2">
        <w:t>se busca</w:t>
      </w:r>
      <w:r w:rsidR="1903E899">
        <w:t xml:space="preserve"> establecer un estándar en la forma de gestionar estos procesos</w:t>
      </w:r>
      <w:r w:rsidR="5E9B793F">
        <w:t xml:space="preserve"> para pequeñas empresas</w:t>
      </w:r>
      <w:r w:rsidR="1903E899">
        <w:t>, integrando además un componente de software que optimice la eficiencia y reduzca los errores administrativos.</w:t>
      </w:r>
    </w:p>
    <w:p w:rsidR="34ADEFC9" w:rsidP="34ADEFC9" w:rsidRDefault="34ADEFC9" w14:paraId="4E4C7710" w14:textId="6CA98576">
      <w:pPr>
        <w:pStyle w:val="NormalWeb"/>
        <w:jc w:val="both"/>
      </w:pPr>
    </w:p>
    <w:p w:rsidR="009F6BBB" w:rsidP="34ADEFC9" w:rsidRDefault="40F9078D" w14:paraId="29FD2D33" w14:textId="788E9602">
      <w:pPr>
        <w:pStyle w:val="NormalWeb"/>
        <w:jc w:val="both"/>
      </w:pPr>
      <w:r>
        <w:t xml:space="preserve">El objetivo de </w:t>
      </w:r>
      <w:r w:rsidR="79E3C653">
        <w:t>la</w:t>
      </w:r>
      <w:r>
        <w:t xml:space="preserve"> solución es </w:t>
      </w:r>
      <w:r w:rsidR="60BE23B0">
        <w:t>permitir a las empresas</w:t>
      </w:r>
      <w:r>
        <w:t xml:space="preserve"> gestionar de manera centralizada sus trámites, recibir notificaciones automáticas, almacenar documentación de forma segura y realizar un seguimiento en tiempo real del estado de sus solicitudes. Al proponer un estándar basado en prácticas empresariales exitosas y complementarlo con tecnología innovadora, buscamos que esta </w:t>
      </w:r>
      <w:r w:rsidR="2D9C96EE">
        <w:t xml:space="preserve">aplicación </w:t>
      </w:r>
      <w:r>
        <w:t>se convierta en un referente adoptado por empresas del sector, contribuyendo a la modernización y simplificación de los procesos regulatorios en Colombia.</w:t>
      </w:r>
    </w:p>
    <w:p w:rsidRPr="009F6BBB" w:rsidR="009F6BBB" w:rsidP="00AD04F1" w:rsidRDefault="009F6BBB" w14:paraId="0F5A0A98" w14:textId="77777777">
      <w:pPr>
        <w:pStyle w:val="Comment0"/>
        <w:rPr>
          <w:lang w:val="es-CO"/>
        </w:rPr>
      </w:pPr>
    </w:p>
    <w:p w:rsidR="00210F1E" w:rsidP="005C5B27" w:rsidRDefault="00210F1E" w14:paraId="711B1E0C" w14:textId="77777777">
      <w:pPr>
        <w:pStyle w:val="Heading3"/>
        <w:rPr>
          <w:lang w:val="es-ES"/>
        </w:rPr>
      </w:pPr>
      <w:bookmarkStart w:name="_Toc476236578" w:id="9"/>
      <w:r>
        <w:rPr>
          <w:lang w:val="es-ES"/>
        </w:rPr>
        <w:t>Justificación</w:t>
      </w:r>
      <w:r w:rsidR="00AD04F1">
        <w:rPr>
          <w:lang w:val="es-ES"/>
        </w:rPr>
        <w:t xml:space="preserve"> de la solución</w:t>
      </w:r>
      <w:bookmarkEnd w:id="9"/>
    </w:p>
    <w:p w:rsidR="00C95ECD" w:rsidP="00C95ECD" w:rsidRDefault="45553276" w14:paraId="13BDE625" w14:textId="35AF23FF">
      <w:pPr>
        <w:pStyle w:val="NormalWeb"/>
        <w:jc w:val="both"/>
      </w:pPr>
      <w:r>
        <w:t>La problemática abordada en este proyecto se justifica desde cuatro dimensiones clave: relevancia socioeconómica, viabilidad técnica, impacto en competitividad y diferenciación frente a alternativas existentes. A continuación, se desarrolla esta justificación:</w:t>
      </w:r>
    </w:p>
    <w:p w:rsidR="1FB6BF92" w:rsidP="1FB6BF92" w:rsidRDefault="1FB6BF92" w14:paraId="37CE189E" w14:textId="6F97C413">
      <w:pPr>
        <w:pStyle w:val="NormalWeb"/>
        <w:jc w:val="both"/>
      </w:pPr>
    </w:p>
    <w:p w:rsidRPr="00FE62D6" w:rsidR="005E3E2D" w:rsidP="005E3E2D" w:rsidRDefault="005E3E2D" w14:paraId="1BBA4041" w14:textId="77777777">
      <w:pPr>
        <w:pStyle w:val="NormalWeb"/>
        <w:jc w:val="both"/>
        <w:rPr>
          <w:b/>
          <w:bCs/>
        </w:rPr>
      </w:pPr>
      <w:r w:rsidRPr="00FE62D6">
        <w:rPr>
          <w:b/>
          <w:bCs/>
        </w:rPr>
        <w:t>1. Relevancia socioeconómica del problema</w:t>
      </w:r>
    </w:p>
    <w:p w:rsidRPr="005E3E2D" w:rsidR="005E3E2D" w:rsidP="005E3E2D" w:rsidRDefault="005E3E2D" w14:paraId="533FC578" w14:textId="52AEC575">
      <w:pPr>
        <w:pStyle w:val="NormalWeb"/>
        <w:jc w:val="both"/>
      </w:pPr>
      <w:r w:rsidRPr="005E3E2D">
        <w:t>Las MIPYMES representan el </w:t>
      </w:r>
      <w:r w:rsidRPr="005E3E2D">
        <w:rPr>
          <w:b/>
          <w:bCs/>
        </w:rPr>
        <w:t>99.5% del tejido empresarial colombiano</w:t>
      </w:r>
      <w:r w:rsidRPr="005E3E2D">
        <w:t> y generan el </w:t>
      </w:r>
      <w:r w:rsidRPr="005E3E2D">
        <w:rPr>
          <w:b/>
          <w:bCs/>
        </w:rPr>
        <w:t>35% del PIB nacional</w:t>
      </w:r>
      <w:r w:rsidRPr="005E3E2D">
        <w:t> </w:t>
      </w:r>
      <w:r w:rsidR="00C45270">
        <w:t>[1]</w:t>
      </w:r>
      <w:r w:rsidRPr="005E3E2D">
        <w:t>. En el sector de alimentos procesados, estas empresas enfrentan barreras críticas para acceder a mercados formales debido a la complejidad regulatoria. Según datos del INVIMA</w:t>
      </w:r>
      <w:r w:rsidR="00321139">
        <w:t xml:space="preserve">, </w:t>
      </w:r>
      <w:r w:rsidRPr="005E3E2D">
        <w:t>el </w:t>
      </w:r>
      <w:r w:rsidRPr="005E3E2D">
        <w:rPr>
          <w:b/>
          <w:bCs/>
        </w:rPr>
        <w:t>40% de las sanciones a empresas de alimentos</w:t>
      </w:r>
      <w:r w:rsidRPr="005E3E2D">
        <w:t> se deben a errores en trámites de registro sanitario, con multas que superan los </w:t>
      </w:r>
      <w:r w:rsidRPr="005E3E2D">
        <w:rPr>
          <w:b/>
          <w:bCs/>
        </w:rPr>
        <w:t>50 millones de COP anuales por empresa</w:t>
      </w:r>
      <w:r w:rsidRPr="7CD825A3" w:rsidR="76FDD207">
        <w:rPr>
          <w:b/>
          <w:bCs/>
        </w:rPr>
        <w:t xml:space="preserve"> </w:t>
      </w:r>
      <w:r w:rsidR="002E1E2F">
        <w:rPr>
          <w:b/>
          <w:bCs/>
        </w:rPr>
        <w:fldChar w:fldCharType="begin"/>
      </w:r>
      <w:r w:rsidR="002E1E2F">
        <w:rPr>
          <w:b/>
          <w:bCs/>
        </w:rPr>
        <w:instrText xml:space="preserve"> ADDIN ZOTERO_ITEM CSL_CITATION {"citationID":"LjEZbuig","properties":{"formattedCitation":"[1]","plainCitation":"[1]","noteIndex":0},"citationItems":[{"id":169,"uris":["http://zotero.org/groups/5878209/items/EGAWD4UE"],"itemData":{"id":169,"type":"thesis","abstract":"La investigación contiene la descripción de la naturaleza jurídica de la normativa vigente referente en los procesos sancionatorios sanitarios. Igualmente, identifica los diferentes pronunciamientos jurisprudenciales de la Corte Constitucional sobre el Procedimiento Sancionatorio Sanitario aplicada por el INVIMA y establece los criterios jurídicos que el INVIMA como autoridad Administrativa aplicó en el procedimiento sancionatorio en el régimen Sanitario del año 2010 al año 2020.\n\nPor lo anterior, se realizó un análisis de contenido a la Reglamentación Jurídica y Análisis Jurisprudencial comprendida del año 2010 al 2020 relacionado con el Proceso Sancionatorio Sanitario, aplicado por el Instituto Nacional de Medicamentos y Alimentos (INVIMA)\n\nEl tema se desarrolló con enfoque cualitativo de corte documental, porque se relacionó la normatividad aplicable en el procedimiento sancionatorio sanitario, vinculando en primera medida la Ley 1437 de 2011, como norma general, junto con el análisis del Decreto 3249 de 2006; Decreto 4125 de 2005; Decreto 1030 de 2007 y Decreto 1500 de 2007 y demás reglamentación contenida en Decretos y Resoluciones dentro de las cuales se vislumbran los diferentes términos y etapas que se desarrollan dentro del proceso sancionatorio, de igual forma se requiere realizar un análisis al derecho sustancial en el cual se describe en qué casos existe infracción a la norma para que entre en operancia el derecho procesal.  Se respaldó este análisis relacionando autores como Tomas Cano Campos y José Ramón Vásquez. En el trabajo se adelantó una investigación descriptiva, y se hizo necesario la aplicación de una investigación hermenéutica porque se realizó el estudio del ordenamiento jurídico aplicable en los diferentes pronunciamientos del Consejo de Estado y de la Corte Constitucional, en los periodos comprendidos del año 2010 al año 2020. De igual forma, se procedió con un análisis jurisprudencial del Consejo de Estado, referente al procedimiento sancionatorio sanitario adelantado por el Instituto Nacional de Vigilancia de Alimentos y Medicamentos INVIMA, relacionando las diferentes decisiones que han sido tomadas por el Consejo de Estado, frente a las sanciones y procedimientos sancionatorios sanitarios que hasta la fecha se han adelantado.   \n\nLos actos de comunicación y de notificación son términos que varían en la diferente normatividad, realizando el análisis a través de procesos administrativos con el fin de prevenir y corregir hechos irregulares que llega a la Dirección de Responsabilidad Sanitaria, dependencia del Instituto Nacional de Medicamentos y Alimentos (INVIMA), encargada de adelantar procedimiento sancionatorio que permiten la protección de la salud individual y colectiva de las personas teniendo como antecedente la Ley 9 de 1979.  De igual manera, es necesario tener en cuenta los diferentes pronunciamientos de la Corte Constitucional frente a la facultad sancionatoria que ha envestido  entidades de la rama ejecutiva, las cuales dan camino a la competencia de las entidades nacionales para poder ejercer estas sanciones, a fin de obtener un compendio normativo que abarque el análisis de la competencia del Instituto Nacional de Medicamentos y Alimentos (INVIMA), para fungir como autoridad sanitaria, el procedimiento sancionatorio sanitario aplicado, analizando la jurisprudencia de la Corte Constitucional frente a la legalidad de los actos administrativos expedidos por la administración, en su potestad sancionatoria. (tomado del texto)","genre":"Trabajo de grado - Maestría","language":"spa","license":"Atribución-NoComercial-CompartirIgual 4.0 Internacional (CC BY-NC-SA 4.0)","note":"Accepted: 2024-11-26T14:24:12Z","publisher":"Universidad de Boyacá","source":"repositorio.uniboyaca.edu.co","title":"Reglamentación jurídica y análisis jurisprudencial comprendida del año 2010 al 2020 del proceso sancionatorio sanitario aplicado por el INVIMA","URL":"https://repositorio.uniboyaca.edu.co/handle/uniboyaca/1100","author":[{"family":"Parra Goyeneche","given":"María del Pilar"}],"accessed":{"date-parts":[["2025",2,24]]},"issued":{"date-parts":[["2023",5,11]]}}}],"schema":"https://github.com/citation-style-language/schema/raw/master/csl-citation.json"} </w:instrText>
      </w:r>
      <w:r w:rsidR="002E1E2F">
        <w:rPr>
          <w:b/>
          <w:bCs/>
        </w:rPr>
        <w:fldChar w:fldCharType="separate"/>
      </w:r>
      <w:r w:rsidRPr="002E1E2F" w:rsidR="002E1E2F">
        <w:t>[</w:t>
      </w:r>
      <w:r w:rsidR="002E1E2F">
        <w:t>2</w:t>
      </w:r>
      <w:r w:rsidRPr="002E1E2F" w:rsidR="002E1E2F">
        <w:t>]</w:t>
      </w:r>
      <w:r w:rsidR="002E1E2F">
        <w:rPr>
          <w:b/>
          <w:bCs/>
        </w:rPr>
        <w:fldChar w:fldCharType="end"/>
      </w:r>
      <w:r w:rsidRPr="005E3E2D">
        <w:t>. Esto limita su crecimiento, reduce su capacidad de innovación y las expone a riesgos operativos y legales.</w:t>
      </w:r>
    </w:p>
    <w:p w:rsidR="005E3E2D" w:rsidP="005E3E2D" w:rsidRDefault="7EC6CCF0" w14:paraId="50876DDA" w14:textId="4CFB889D">
      <w:pPr>
        <w:pStyle w:val="NormalWeb"/>
        <w:jc w:val="both"/>
      </w:pPr>
      <w:r>
        <w:t xml:space="preserve">La dependencia de asesores externos, como se evidenció en </w:t>
      </w:r>
      <w:r w:rsidR="3BD48DFE">
        <w:t xml:space="preserve">el caso de estudio previo </w:t>
      </w:r>
      <w:r w:rsidR="497B9EBB">
        <w:t>con Colombina S.A</w:t>
      </w:r>
      <w:r>
        <w:t>., incrementa los costos operativos en un </w:t>
      </w:r>
      <w:r w:rsidRPr="1FB6BF92">
        <w:rPr>
          <w:b/>
          <w:bCs/>
        </w:rPr>
        <w:t>35%</w:t>
      </w:r>
      <w:r>
        <w:t> y genera retrasos de hasta </w:t>
      </w:r>
      <w:r w:rsidRPr="1FB6BF92">
        <w:rPr>
          <w:b/>
          <w:bCs/>
        </w:rPr>
        <w:t>3 meses por trámite</w:t>
      </w:r>
      <w:r>
        <w:t>. Esto agrava las brechas de competitividad frente a grandes empresas, que cuentan con equipos especializados y herramientas tecnológicas avanzadas.</w:t>
      </w:r>
    </w:p>
    <w:p w:rsidR="1FB6BF92" w:rsidP="1FB6BF92" w:rsidRDefault="1FB6BF92" w14:paraId="6B429671" w14:textId="34B92329">
      <w:pPr>
        <w:pStyle w:val="NormalWeb"/>
        <w:jc w:val="both"/>
      </w:pPr>
    </w:p>
    <w:p w:rsidRPr="00FE62D6" w:rsidR="00D338D4" w:rsidP="00571260" w:rsidRDefault="00D338D4" w14:paraId="4C1ACBAE" w14:textId="77777777">
      <w:pPr>
        <w:pStyle w:val="NormalWeb"/>
        <w:jc w:val="both"/>
        <w:rPr>
          <w:b/>
          <w:bCs/>
        </w:rPr>
      </w:pPr>
      <w:r w:rsidRPr="00FE62D6">
        <w:rPr>
          <w:b/>
          <w:bCs/>
        </w:rPr>
        <w:t>2. Viabilidad técnica de la solución propuesta</w:t>
      </w:r>
    </w:p>
    <w:p w:rsidRPr="00571260" w:rsidR="00D338D4" w:rsidP="00571260" w:rsidRDefault="00D338D4" w14:paraId="3B04B484" w14:textId="2AAF9C60">
      <w:pPr>
        <w:pStyle w:val="NormalWeb"/>
        <w:jc w:val="both"/>
      </w:pPr>
      <w:r w:rsidR="29DC7C42">
        <w:rPr/>
        <w:t>El proyecto se sustenta en un </w:t>
      </w:r>
      <w:r w:rsidRPr="1A64F585" w:rsidR="29DC7C42">
        <w:rPr>
          <w:b w:val="1"/>
          <w:bCs w:val="1"/>
        </w:rPr>
        <w:t>análisis previo validado con Colombina S.A.</w:t>
      </w:r>
      <w:r w:rsidR="29DC7C42">
        <w:rPr/>
        <w:t>, donde se identificaron las </w:t>
      </w:r>
      <w:r w:rsidRPr="1A64F585" w:rsidR="27A115B6">
        <w:rPr>
          <w:b w:val="1"/>
          <w:bCs w:val="1"/>
        </w:rPr>
        <w:t xml:space="preserve">10 </w:t>
      </w:r>
      <w:r w:rsidRPr="1A64F585" w:rsidR="29DC7C42">
        <w:rPr>
          <w:b w:val="1"/>
          <w:bCs w:val="1"/>
        </w:rPr>
        <w:t>etapas críticas</w:t>
      </w:r>
      <w:r w:rsidR="29DC7C42">
        <w:rPr/>
        <w:t> del proceso regulatorio. Este conocimiento, combinado con tecnologías accesible</w:t>
      </w:r>
      <w:r w:rsidR="1D5EB2F2">
        <w:rPr/>
        <w:t>s</w:t>
      </w:r>
      <w:r w:rsidR="29DC7C42">
        <w:rPr/>
        <w:t xml:space="preserve"> y herramientas </w:t>
      </w:r>
      <w:r w:rsidR="75BF92A5">
        <w:rPr/>
        <w:t>que</w:t>
      </w:r>
      <w:r w:rsidR="29DC7C42">
        <w:rPr/>
        <w:t xml:space="preserve"> permit</w:t>
      </w:r>
      <w:r w:rsidR="5BC95808">
        <w:rPr/>
        <w:t>an</w:t>
      </w:r>
      <w:r w:rsidR="29DC7C42">
        <w:rPr/>
        <w:t xml:space="preserve"> diseñar una solución escalable y adaptada a las necesidades reales de las MIPYMES.</w:t>
      </w:r>
    </w:p>
    <w:p w:rsidR="00D338D4" w:rsidP="00571260" w:rsidRDefault="497B9EBB" w14:paraId="3E8E11C8" w14:textId="0D3D64C6">
      <w:pPr>
        <w:pStyle w:val="NormalWeb"/>
        <w:jc w:val="both"/>
      </w:pPr>
      <w:r>
        <w:t xml:space="preserve">La implementación del prototipo </w:t>
      </w:r>
      <w:r w:rsidR="6AE19E27">
        <w:t xml:space="preserve">se realizará </w:t>
      </w:r>
      <w:r>
        <w:t xml:space="preserve">con </w:t>
      </w:r>
      <w:r w:rsidR="23DFDBB3">
        <w:t>una MIPYME colombiana del sector de alimentos procesados</w:t>
      </w:r>
      <w:r w:rsidR="01153B20">
        <w:t>, a</w:t>
      </w:r>
      <w:r w:rsidR="23DFDBB3">
        <w:t>segurando</w:t>
      </w:r>
      <w:r w:rsidR="1BE5FE43">
        <w:t xml:space="preserve"> </w:t>
      </w:r>
      <w:r>
        <w:t>una</w:t>
      </w:r>
      <w:r w:rsidR="17BB8780">
        <w:t xml:space="preserve"> </w:t>
      </w:r>
      <w:r w:rsidRPr="1FB6BF92">
        <w:rPr>
          <w:b/>
          <w:bCs/>
        </w:rPr>
        <w:t xml:space="preserve">validación </w:t>
      </w:r>
      <w:r w:rsidRPr="7FCB8909">
        <w:rPr>
          <w:b/>
          <w:bCs/>
        </w:rPr>
        <w:t>empírica</w:t>
      </w:r>
      <w:r w:rsidRPr="7FCB8909" w:rsidR="23B66A66">
        <w:rPr>
          <w:b/>
          <w:bCs/>
        </w:rPr>
        <w:t xml:space="preserve"> </w:t>
      </w:r>
      <w:r>
        <w:t>del impacto en reducción de errores documentales y tiempos de gestión.</w:t>
      </w:r>
    </w:p>
    <w:p w:rsidR="1FB6BF92" w:rsidP="1FB6BF92" w:rsidRDefault="1FB6BF92" w14:paraId="15F63634" w14:textId="3FEDBB45">
      <w:pPr>
        <w:pStyle w:val="NormalWeb"/>
        <w:jc w:val="both"/>
      </w:pPr>
    </w:p>
    <w:p w:rsidRPr="00FE62D6" w:rsidR="00E45B34" w:rsidP="009C44A7" w:rsidRDefault="00E45B34" w14:paraId="168B63CA" w14:textId="77777777">
      <w:pPr>
        <w:pStyle w:val="NormalWeb"/>
        <w:jc w:val="both"/>
        <w:rPr>
          <w:b/>
          <w:bCs/>
        </w:rPr>
      </w:pPr>
      <w:r w:rsidRPr="00FE62D6">
        <w:rPr>
          <w:b/>
          <w:bCs/>
        </w:rPr>
        <w:t>3. Impacto en la competitividad del sector</w:t>
      </w:r>
    </w:p>
    <w:p w:rsidRPr="009C44A7" w:rsidR="00E45B34" w:rsidP="009C44A7" w:rsidRDefault="00E45B34" w14:paraId="7C7FFA92" w14:textId="77777777">
      <w:pPr>
        <w:pStyle w:val="NormalWeb"/>
        <w:jc w:val="both"/>
      </w:pPr>
      <w:r w:rsidRPr="009C44A7">
        <w:t>Una herramienta centralizada y automatizada permitiría a las MIPYMES:</w:t>
      </w:r>
    </w:p>
    <w:p w:rsidRPr="009C44A7" w:rsidR="00E45B34" w:rsidP="00557108" w:rsidRDefault="00E45B34" w14:paraId="54BCAA19" w14:textId="77777777">
      <w:pPr>
        <w:pStyle w:val="NormalWeb"/>
        <w:numPr>
          <w:ilvl w:val="0"/>
          <w:numId w:val="13"/>
        </w:numPr>
        <w:jc w:val="both"/>
        <w:rPr>
          <w:b/>
          <w:bCs/>
        </w:rPr>
      </w:pPr>
      <w:r w:rsidRPr="009C44A7">
        <w:t>Reducir costos operativos</w:t>
      </w:r>
      <w:r w:rsidRPr="005353A4">
        <w:t>: Eliminaría gastos en consultores externos y multas por incumplimiento.</w:t>
      </w:r>
    </w:p>
    <w:p w:rsidRPr="009C44A7" w:rsidR="00E45B34" w:rsidP="00557108" w:rsidRDefault="00E45B34" w14:paraId="64D6730C" w14:textId="77777777">
      <w:pPr>
        <w:pStyle w:val="NormalWeb"/>
        <w:numPr>
          <w:ilvl w:val="0"/>
          <w:numId w:val="13"/>
        </w:numPr>
        <w:jc w:val="both"/>
        <w:rPr>
          <w:b/>
          <w:bCs/>
        </w:rPr>
      </w:pPr>
      <w:r w:rsidRPr="009C44A7">
        <w:t xml:space="preserve">Acelerar la </w:t>
      </w:r>
      <w:r w:rsidRPr="005353A4">
        <w:t>comercialización: Acortaría el tiempo de lanzamiento de nuevos productos al mercado.</w:t>
      </w:r>
    </w:p>
    <w:p w:rsidRPr="0063097F" w:rsidR="00E45B34" w:rsidP="00557108" w:rsidRDefault="00E45B34" w14:paraId="120877C4" w14:textId="77777777">
      <w:pPr>
        <w:pStyle w:val="NormalWeb"/>
        <w:numPr>
          <w:ilvl w:val="0"/>
          <w:numId w:val="13"/>
        </w:numPr>
        <w:jc w:val="both"/>
        <w:rPr>
          <w:b/>
          <w:bCs/>
        </w:rPr>
      </w:pPr>
      <w:r w:rsidRPr="009C44A7">
        <w:t>Mejorar la trazabilidad</w:t>
      </w:r>
      <w:r w:rsidRPr="005353A4">
        <w:t>:</w:t>
      </w:r>
      <w:r w:rsidRPr="009C44A7">
        <w:rPr>
          <w:b/>
          <w:bCs/>
        </w:rPr>
        <w:t xml:space="preserve"> </w:t>
      </w:r>
      <w:r w:rsidRPr="005353A4">
        <w:t>Centralizaría documentación crítica (</w:t>
      </w:r>
      <w:proofErr w:type="spellStart"/>
      <w:r w:rsidRPr="005353A4">
        <w:t>ej</w:t>
      </w:r>
      <w:proofErr w:type="spellEnd"/>
      <w:r w:rsidRPr="005353A4">
        <w:t>: fichas técnicas, certificados) con control de versiones.</w:t>
      </w:r>
    </w:p>
    <w:p w:rsidRPr="00FE62D6" w:rsidR="0063097F" w:rsidP="0063097F" w:rsidRDefault="0063097F" w14:paraId="36FBDCC0" w14:textId="77777777">
      <w:pPr>
        <w:pStyle w:val="NormalWeb"/>
        <w:jc w:val="both"/>
        <w:rPr>
          <w:b/>
          <w:bCs/>
        </w:rPr>
      </w:pPr>
    </w:p>
    <w:p w:rsidRPr="0063097F" w:rsidR="0063097F" w:rsidP="0063097F" w:rsidRDefault="0063097F" w14:paraId="33E2DE1D" w14:textId="77777777">
      <w:pPr>
        <w:pStyle w:val="NormalWeb"/>
        <w:jc w:val="both"/>
        <w:rPr>
          <w:b/>
          <w:bCs/>
        </w:rPr>
      </w:pPr>
      <w:r w:rsidRPr="0063097F">
        <w:rPr>
          <w:b/>
          <w:bCs/>
        </w:rPr>
        <w:t>4. Diferenciación frente a alternativas existentes</w:t>
      </w:r>
    </w:p>
    <w:p w:rsidRPr="0063097F" w:rsidR="0063097F" w:rsidP="0063097F" w:rsidRDefault="0063097F" w14:paraId="216FDFA5" w14:textId="77777777">
      <w:pPr>
        <w:pStyle w:val="NormalWeb"/>
        <w:jc w:val="both"/>
      </w:pPr>
      <w:r w:rsidRPr="0063097F">
        <w:t>Como se analizó en la sección 5.2, las alternativas actuales presentan limitaciones críticas:</w:t>
      </w:r>
    </w:p>
    <w:p w:rsidRPr="0063097F" w:rsidR="0063097F" w:rsidP="00557108" w:rsidRDefault="0063097F" w14:paraId="5BE38000" w14:textId="77777777">
      <w:pPr>
        <w:pStyle w:val="NormalWeb"/>
        <w:numPr>
          <w:ilvl w:val="0"/>
          <w:numId w:val="14"/>
        </w:numPr>
        <w:jc w:val="both"/>
      </w:pPr>
      <w:r w:rsidRPr="0063097F">
        <w:rPr>
          <w:b/>
          <w:bCs/>
        </w:rPr>
        <w:t>Plataformas gubernamentales</w:t>
      </w:r>
      <w:r w:rsidRPr="0063097F">
        <w:t>: No ofrecen integración con procesos internos de las empresas.</w:t>
      </w:r>
    </w:p>
    <w:p w:rsidRPr="0063097F" w:rsidR="0063097F" w:rsidP="00557108" w:rsidRDefault="0063097F" w14:paraId="41B26FA5" w14:textId="77777777">
      <w:pPr>
        <w:pStyle w:val="NormalWeb"/>
        <w:numPr>
          <w:ilvl w:val="0"/>
          <w:numId w:val="14"/>
        </w:numPr>
        <w:jc w:val="both"/>
      </w:pPr>
      <w:proofErr w:type="spellStart"/>
      <w:r w:rsidRPr="0063097F">
        <w:rPr>
          <w:b/>
          <w:bCs/>
        </w:rPr>
        <w:t>ERPs</w:t>
      </w:r>
      <w:proofErr w:type="spellEnd"/>
      <w:r w:rsidRPr="0063097F">
        <w:rPr>
          <w:b/>
          <w:bCs/>
        </w:rPr>
        <w:t xml:space="preserve"> genéricos</w:t>
      </w:r>
      <w:r w:rsidRPr="0063097F">
        <w:t>: Son costosos y requieren personalización compleja.</w:t>
      </w:r>
    </w:p>
    <w:p w:rsidRPr="0063097F" w:rsidR="0063097F" w:rsidP="00557108" w:rsidRDefault="0063097F" w14:paraId="7571D924" w14:textId="77777777">
      <w:pPr>
        <w:pStyle w:val="NormalWeb"/>
        <w:numPr>
          <w:ilvl w:val="0"/>
          <w:numId w:val="14"/>
        </w:numPr>
        <w:jc w:val="both"/>
      </w:pPr>
      <w:r w:rsidRPr="0063097F">
        <w:rPr>
          <w:b/>
          <w:bCs/>
        </w:rPr>
        <w:t>Herramientas de gestión documental</w:t>
      </w:r>
      <w:r w:rsidRPr="0063097F">
        <w:t>: Carecen de automatización para trámites específicos del INVIMA.</w:t>
      </w:r>
    </w:p>
    <w:p w:rsidRPr="0063097F" w:rsidR="0063097F" w:rsidP="0063097F" w:rsidRDefault="0063097F" w14:paraId="2BA42FDE" w14:textId="77777777">
      <w:pPr>
        <w:pStyle w:val="NormalWeb"/>
        <w:jc w:val="both"/>
      </w:pPr>
      <w:r w:rsidRPr="0063097F">
        <w:t>La solución propuesta combina tres ventajas diferenciadoras:</w:t>
      </w:r>
    </w:p>
    <w:p w:rsidRPr="0063097F" w:rsidR="0063097F" w:rsidP="00557108" w:rsidRDefault="0063097F" w14:paraId="54CD1FCE" w14:textId="0A1E95DE">
      <w:pPr>
        <w:pStyle w:val="NormalWeb"/>
        <w:numPr>
          <w:ilvl w:val="0"/>
          <w:numId w:val="15"/>
        </w:numPr>
        <w:jc w:val="both"/>
      </w:pPr>
      <w:r w:rsidRPr="0063097F">
        <w:rPr>
          <w:b/>
          <w:bCs/>
        </w:rPr>
        <w:t>Especialización</w:t>
      </w:r>
      <w:r w:rsidRPr="0063097F">
        <w:t>: Funcionalidades diseñadas exclusivamente para trámites regulatorios de alimentos procesados</w:t>
      </w:r>
      <w:r w:rsidR="7096CD96">
        <w:t xml:space="preserve"> frente al INVIMA</w:t>
      </w:r>
      <w:r w:rsidRPr="0063097F">
        <w:t>.</w:t>
      </w:r>
    </w:p>
    <w:p w:rsidRPr="0063097F" w:rsidR="0063097F" w:rsidP="00557108" w:rsidRDefault="0063097F" w14:paraId="5C49F89A" w14:textId="5A8E10A0">
      <w:pPr>
        <w:pStyle w:val="NormalWeb"/>
        <w:numPr>
          <w:ilvl w:val="0"/>
          <w:numId w:val="15"/>
        </w:numPr>
        <w:jc w:val="both"/>
      </w:pPr>
      <w:r w:rsidRPr="0063097F">
        <w:rPr>
          <w:b/>
          <w:bCs/>
        </w:rPr>
        <w:t>Accesibilidad</w:t>
      </w:r>
      <w:r w:rsidRPr="0063097F">
        <w:t xml:space="preserve">: </w:t>
      </w:r>
      <w:r w:rsidR="00E01BCD">
        <w:t>Costos</w:t>
      </w:r>
      <w:r w:rsidRPr="0063097F">
        <w:t xml:space="preserve"> ajustados a las capacidades económicas de las MIPYMES.</w:t>
      </w:r>
    </w:p>
    <w:p w:rsidRPr="005E3E2D" w:rsidR="00D338D4" w:rsidP="00557108" w:rsidRDefault="73B9B490" w14:paraId="787FE295" w14:textId="228E84B4">
      <w:pPr>
        <w:pStyle w:val="NormalWeb"/>
        <w:numPr>
          <w:ilvl w:val="0"/>
          <w:numId w:val="15"/>
        </w:numPr>
        <w:jc w:val="both"/>
      </w:pPr>
      <w:r w:rsidRPr="1EBDBFFF">
        <w:rPr>
          <w:b/>
          <w:bCs/>
        </w:rPr>
        <w:t xml:space="preserve">Contemplar </w:t>
      </w:r>
      <w:r w:rsidRPr="1EBDBFFF" w:rsidR="6A89F465">
        <w:rPr>
          <w:b/>
          <w:bCs/>
        </w:rPr>
        <w:t>regulaciones</w:t>
      </w:r>
      <w:r w:rsidRPr="005DC949" w:rsidR="6A89F465">
        <w:rPr>
          <w:b/>
        </w:rPr>
        <w:t xml:space="preserve"> del INVIMA</w:t>
      </w:r>
      <w:r w:rsidRPr="0063097F" w:rsidR="0063097F">
        <w:t>:</w:t>
      </w:r>
      <w:r w:rsidR="008D33BF">
        <w:t xml:space="preserve"> </w:t>
      </w:r>
      <w:r w:rsidR="14D4F04D">
        <w:t>Tener en cuenta e implementar</w:t>
      </w:r>
      <w:r w:rsidRPr="0063097F" w:rsidR="0063097F">
        <w:t xml:space="preserve"> </w:t>
      </w:r>
      <w:r w:rsidR="00651CB5">
        <w:t xml:space="preserve">estándares y requisitos </w:t>
      </w:r>
      <w:r w:rsidR="6890865E">
        <w:t xml:space="preserve">generales </w:t>
      </w:r>
      <w:r w:rsidR="0063097F">
        <w:t>del</w:t>
      </w:r>
      <w:r w:rsidRPr="0063097F" w:rsidR="0063097F">
        <w:t xml:space="preserve"> INVIMA para</w:t>
      </w:r>
      <w:r w:rsidR="00651CB5">
        <w:t xml:space="preserve"> un</w:t>
      </w:r>
      <w:r w:rsidR="4D415E86">
        <w:t>a alineación general con esta entidad</w:t>
      </w:r>
      <w:r w:rsidRPr="0063097F" w:rsidR="0063097F">
        <w:t>.</w:t>
      </w:r>
    </w:p>
    <w:p w:rsidRPr="00C95ECD" w:rsidR="005E3E2D" w:rsidP="00C95ECD" w:rsidRDefault="005E3E2D" w14:paraId="7DEE8E6B" w14:textId="77777777">
      <w:pPr>
        <w:pStyle w:val="NormalWeb"/>
        <w:jc w:val="both"/>
      </w:pPr>
    </w:p>
    <w:p w:rsidRPr="005C4861" w:rsidR="00F567D4" w:rsidP="005C5B27" w:rsidRDefault="00F151B2" w14:paraId="55FBFE57" w14:textId="77777777">
      <w:pPr>
        <w:pStyle w:val="Heading2"/>
        <w:rPr>
          <w:lang w:val="es-CO"/>
        </w:rPr>
      </w:pPr>
      <w:bookmarkStart w:name="_Toc476236579" w:id="10"/>
      <w:bookmarkStart w:name="_Toc512935106" w:id="11"/>
      <w:bookmarkStart w:name="_Toc512935112" w:id="12"/>
      <w:r>
        <w:rPr>
          <w:lang w:val="es-CO"/>
        </w:rPr>
        <w:t xml:space="preserve">Descripción </w:t>
      </w:r>
      <w:r w:rsidR="00E311A0">
        <w:rPr>
          <w:lang w:val="es-CO"/>
        </w:rPr>
        <w:t xml:space="preserve">general </w:t>
      </w:r>
      <w:r>
        <w:rPr>
          <w:lang w:val="es-CO"/>
        </w:rPr>
        <w:t xml:space="preserve">del </w:t>
      </w:r>
      <w:r w:rsidR="00E311A0">
        <w:rPr>
          <w:lang w:val="es-CO"/>
        </w:rPr>
        <w:t>p</w:t>
      </w:r>
      <w:r w:rsidRPr="005C4861" w:rsidR="00D1607E">
        <w:rPr>
          <w:lang w:val="es-CO"/>
        </w:rPr>
        <w:t>royecto</w:t>
      </w:r>
      <w:bookmarkEnd w:id="10"/>
    </w:p>
    <w:p w:rsidRPr="005C4861" w:rsidR="00603D7B" w:rsidP="04D8C87A" w:rsidRDefault="453E6529" w14:paraId="5B22316D" w14:textId="2307AC89">
      <w:pPr>
        <w:pStyle w:val="NormalWeb"/>
        <w:spacing w:line="259" w:lineRule="auto"/>
        <w:jc w:val="both"/>
      </w:pPr>
      <w:bookmarkStart w:name="_Toc512935105" w:id="13"/>
      <w:bookmarkStart w:name="_Toc512935108" w:id="14"/>
      <w:r>
        <w:t xml:space="preserve">El presente proyecto busca desarrollar un prototipo funcional de una </w:t>
      </w:r>
      <w:r w:rsidR="6707A122">
        <w:t xml:space="preserve">aplicación web </w:t>
      </w:r>
      <w:r>
        <w:t>para optimizar la gestión de trámites regulatorios de registros sanitarios nacionales en empresas de alimentos procesados, con énfasis en micro, pequeñas y medianas empresas (</w:t>
      </w:r>
      <w:r w:rsidR="7AA454C3">
        <w:t>MIPYMES</w:t>
      </w:r>
      <w:r>
        <w:t>).</w:t>
      </w:r>
      <w:commentRangeStart w:id="15"/>
      <w:commentRangeEnd w:id="15"/>
      <w:r w:rsidR="04D8C87A">
        <w:rPr>
          <w:rStyle w:val="CommentReference"/>
        </w:rPr>
        <w:commentReference w:id="15"/>
      </w:r>
      <w:r>
        <w:t xml:space="preserve"> La solución automatizará un proceso actualmente manual, fragmentado y propenso a errores</w:t>
      </w:r>
      <w:r w:rsidR="3B639843">
        <w:t xml:space="preserve"> de gestión</w:t>
      </w:r>
      <w:r>
        <w:t>, documentado en el caso de Colombina S.A., adaptando sus mejores prácticas a un modelo accesible y escalable.</w:t>
      </w:r>
    </w:p>
    <w:p w:rsidRPr="005C4861" w:rsidR="00603D7B" w:rsidP="04D8C87A" w:rsidRDefault="00603D7B" w14:paraId="434126FB" w14:textId="163B8DD4">
      <w:pPr>
        <w:pStyle w:val="NormalWeb"/>
        <w:spacing w:line="259" w:lineRule="auto"/>
        <w:jc w:val="both"/>
      </w:pPr>
    </w:p>
    <w:p w:rsidR="09DCFABF" w:rsidP="1A64F585" w:rsidRDefault="09DCFABF" w14:paraId="27D0B575" w14:textId="4A2233D7">
      <w:pPr>
        <w:spacing w:line="259" w:lineRule="auto"/>
        <w:rPr>
          <w:b w:val="1"/>
          <w:bCs w:val="1"/>
          <w:sz w:val="28"/>
          <w:szCs w:val="28"/>
        </w:rPr>
      </w:pPr>
      <w:r w:rsidR="09DCFABF">
        <w:drawing>
          <wp:inline wp14:editId="7A2BDFE1" wp14:anchorId="118215F5">
            <wp:extent cx="5247498" cy="5781675"/>
            <wp:effectExtent l="0" t="0" r="0" b="0"/>
            <wp:docPr id="1739484679" name="" title=""/>
            <wp:cNvGraphicFramePr>
              <a:graphicFrameLocks noChangeAspect="1"/>
            </wp:cNvGraphicFramePr>
            <a:graphic>
              <a:graphicData uri="http://schemas.openxmlformats.org/drawingml/2006/picture">
                <pic:pic>
                  <pic:nvPicPr>
                    <pic:cNvPr id="0" name=""/>
                    <pic:cNvPicPr/>
                  </pic:nvPicPr>
                  <pic:blipFill>
                    <a:blip r:embed="R0fe2b7122ea0496a">
                      <a:extLst>
                        <a:ext xmlns:a="http://schemas.openxmlformats.org/drawingml/2006/main" uri="{28A0092B-C50C-407E-A947-70E740481C1C}">
                          <a14:useLocalDpi val="0"/>
                        </a:ext>
                      </a:extLst>
                    </a:blip>
                    <a:stretch>
                      <a:fillRect/>
                    </a:stretch>
                  </pic:blipFill>
                  <pic:spPr>
                    <a:xfrm>
                      <a:off x="0" y="0"/>
                      <a:ext cx="5247498" cy="5781675"/>
                    </a:xfrm>
                    <a:prstGeom prst="rect">
                      <a:avLst/>
                    </a:prstGeom>
                  </pic:spPr>
                </pic:pic>
              </a:graphicData>
            </a:graphic>
          </wp:inline>
        </w:drawing>
      </w:r>
    </w:p>
    <w:p w:rsidRPr="005C4861" w:rsidR="00603D7B" w:rsidP="1A64F585" w:rsidRDefault="000434EB" w14:paraId="3093E6A9" w14:textId="19582035">
      <w:pPr>
        <w:pStyle w:val="NormalWeb"/>
        <w:suppressLineNumbers w:val="0"/>
        <w:bidi w:val="0"/>
        <w:spacing w:beforeAutospacing="on" w:afterAutospacing="on" w:line="259" w:lineRule="auto"/>
        <w:ind w:left="0" w:right="0"/>
        <w:jc w:val="left"/>
      </w:pPr>
      <w:r w:rsidRPr="04D8C87A" w:rsidR="05D52F09">
        <w:rPr>
          <w:b w:val="1"/>
          <w:bCs w:val="1"/>
          <w:sz w:val="28"/>
          <w:szCs w:val="28"/>
        </w:rPr>
        <w:t>Paso a Paso del Proceso a Automatizar</w:t>
      </w:r>
      <w:r w:rsidR="00603D7B">
        <w:br/>
      </w:r>
      <w:r w:rsidRPr="04D8C87A" w:rsidR="05D52F09">
        <w:rPr/>
        <w:t xml:space="preserve">El flujo de trabajo a digitalizar se estructura en </w:t>
      </w:r>
      <w:r w:rsidR="27F4BDDC">
        <w:rPr/>
        <w:t xml:space="preserve">diez </w:t>
      </w:r>
      <w:r w:rsidRPr="04D8C87A" w:rsidR="72CA9EBF">
        <w:rPr/>
        <w:t>(</w:t>
      </w:r>
      <w:r w:rsidRPr="04D8C87A" w:rsidR="74AD74A5">
        <w:rPr/>
        <w:t>10</w:t>
      </w:r>
      <w:r w:rsidRPr="04D8C87A" w:rsidR="72CA9EBF">
        <w:rPr/>
        <w:t>)</w:t>
      </w:r>
      <w:r w:rsidRPr="04D8C87A" w:rsidR="05D52F09">
        <w:rPr/>
        <w:t xml:space="preserve"> etapas clave, basadas en el procedimiento nacional de Colombina actualmente y su posible integración con una aplicación web:</w:t>
      </w:r>
    </w:p>
    <w:p w:rsidRPr="005C4861" w:rsidR="00603D7B" w:rsidP="04D8C87A" w:rsidRDefault="005A2B89" w14:paraId="7F344262" w14:textId="40520416">
      <w:pPr>
        <w:pStyle w:val="NormalWeb"/>
        <w:spacing w:line="259" w:lineRule="auto"/>
        <w:jc w:val="both"/>
      </w:pPr>
      <w:r w:rsidR="544D713B">
        <w:rPr/>
        <w:t xml:space="preserve">Estas </w:t>
      </w:r>
      <w:r w:rsidR="36FF631E">
        <w:rPr/>
        <w:t xml:space="preserve">diez </w:t>
      </w:r>
      <w:r w:rsidR="2699861B">
        <w:rPr/>
        <w:t>(</w:t>
      </w:r>
      <w:r w:rsidR="39466985">
        <w:rPr/>
        <w:t>10</w:t>
      </w:r>
      <w:r w:rsidR="2699861B">
        <w:rPr/>
        <w:t>)</w:t>
      </w:r>
      <w:r w:rsidR="544D713B">
        <w:rPr/>
        <w:t xml:space="preserve"> etapas clave fueron identificadas y validadas</w:t>
      </w:r>
      <w:r w:rsidR="19FCE40D">
        <w:rPr/>
        <w:t xml:space="preserve"> en el caso de estudio previo con Colombina S.A. </w:t>
      </w:r>
      <w:r w:rsidR="6211071F">
        <w:rPr/>
        <w:t xml:space="preserve">con quienes se demostró que estas etapas logran condensar </w:t>
      </w:r>
      <w:r w:rsidR="310ECA8B">
        <w:rPr/>
        <w:t>de forma completa el proceso necesario para ejecutar de forma satisfactoria un trámite regulatori</w:t>
      </w:r>
      <w:r w:rsidR="5A294742">
        <w:rPr/>
        <w:t>o con el que deba cumplir para uno de sus productos una MIPYME frente al INVIMA.</w:t>
      </w:r>
    </w:p>
    <w:p w:rsidR="057CBD3D" w:rsidP="057CBD3D" w:rsidRDefault="057CBD3D" w14:paraId="220535D7" w14:textId="4A76654C">
      <w:pPr>
        <w:pStyle w:val="NormalWeb"/>
        <w:spacing w:line="259" w:lineRule="auto"/>
        <w:jc w:val="both"/>
      </w:pPr>
    </w:p>
    <w:p w:rsidRPr="005C4861" w:rsidR="00603D7B" w:rsidP="002854EB" w:rsidRDefault="04D8C87A" w14:paraId="6E2ED17A" w14:textId="6CCE4701">
      <w:pPr>
        <w:pStyle w:val="NormalWeb"/>
        <w:spacing w:line="259" w:lineRule="auto"/>
        <w:jc w:val="both"/>
      </w:pPr>
      <w:r w:rsidRPr="04D8C87A">
        <w:rPr>
          <w:b/>
          <w:bCs/>
          <w:sz w:val="28"/>
          <w:szCs w:val="28"/>
        </w:rPr>
        <w:t xml:space="preserve">Caso de Estudio: </w:t>
      </w:r>
      <w:r w:rsidRPr="23DFDBB3" w:rsidR="23DFDBB3">
        <w:rPr>
          <w:b/>
          <w:bCs/>
          <w:sz w:val="28"/>
          <w:szCs w:val="28"/>
        </w:rPr>
        <w:t xml:space="preserve">MIPYME </w:t>
      </w:r>
      <w:proofErr w:type="gramStart"/>
      <w:r w:rsidRPr="23DFDBB3" w:rsidR="23DFDBB3">
        <w:rPr>
          <w:b/>
          <w:bCs/>
          <w:sz w:val="28"/>
          <w:szCs w:val="28"/>
        </w:rPr>
        <w:t>Colombiana</w:t>
      </w:r>
      <w:proofErr w:type="gramEnd"/>
      <w:r w:rsidRPr="23DFDBB3" w:rsidR="23DFDBB3">
        <w:rPr>
          <w:b/>
          <w:bCs/>
          <w:sz w:val="28"/>
          <w:szCs w:val="28"/>
        </w:rPr>
        <w:t xml:space="preserve"> de alimentos procesados</w:t>
      </w:r>
      <w:r w:rsidRPr="04D8C87A">
        <w:rPr>
          <w:b/>
          <w:bCs/>
          <w:sz w:val="28"/>
          <w:szCs w:val="28"/>
        </w:rPr>
        <w:t>.</w:t>
      </w:r>
      <w:r w:rsidR="002854EB">
        <w:br/>
      </w:r>
      <w:r w:rsidRPr="04D8C87A">
        <w:t xml:space="preserve">Como referente práctico, el proyecto se validará con </w:t>
      </w:r>
      <w:r w:rsidR="23DFDBB3">
        <w:t>una MIPYME colombiana del sector de alimentos procesados,</w:t>
      </w:r>
      <w:r w:rsidRPr="04D8C87A">
        <w:t xml:space="preserve"> empresa colombiana especializada en alimentos naturales y funcionales. </w:t>
      </w:r>
    </w:p>
    <w:p w:rsidRPr="005C4861" w:rsidR="00603D7B" w:rsidP="04D8C87A" w:rsidRDefault="00603D7B" w14:paraId="17663DE9" w14:textId="0D78316F">
      <w:pPr>
        <w:pStyle w:val="NormalWeb"/>
        <w:spacing w:line="259" w:lineRule="auto"/>
        <w:jc w:val="both"/>
        <w:rPr>
          <w:b/>
          <w:bCs/>
          <w:sz w:val="28"/>
          <w:szCs w:val="28"/>
        </w:rPr>
      </w:pPr>
    </w:p>
    <w:p w:rsidR="4918E68F" w:rsidP="4918E68F" w:rsidRDefault="04D8C87A" w14:paraId="6370AA93" w14:textId="05921614">
      <w:pPr>
        <w:pStyle w:val="NormalWeb"/>
        <w:spacing w:line="259" w:lineRule="auto"/>
        <w:jc w:val="both"/>
        <w:rPr>
          <w:b/>
          <w:bCs/>
          <w:sz w:val="28"/>
          <w:szCs w:val="28"/>
        </w:rPr>
      </w:pPr>
      <w:r w:rsidRPr="04D8C87A">
        <w:rPr>
          <w:b/>
          <w:bCs/>
          <w:sz w:val="28"/>
          <w:szCs w:val="28"/>
        </w:rPr>
        <w:t>Problemática Actual:</w:t>
      </w:r>
    </w:p>
    <w:p w:rsidRPr="005C4861" w:rsidR="00603D7B" w:rsidP="00557108" w:rsidRDefault="04D8C87A" w14:paraId="7760A6AC" w14:textId="4BD6D417">
      <w:pPr>
        <w:pStyle w:val="NormalWeb"/>
        <w:numPr>
          <w:ilvl w:val="0"/>
          <w:numId w:val="11"/>
        </w:numPr>
        <w:spacing w:line="259" w:lineRule="auto"/>
        <w:jc w:val="both"/>
      </w:pPr>
      <w:r w:rsidRPr="04D8C87A">
        <w:rPr>
          <w:b/>
          <w:bCs/>
        </w:rPr>
        <w:t>Procesos manuales:</w:t>
      </w:r>
      <w:r w:rsidRPr="04D8C87A">
        <w:t xml:space="preserve"> Utilizan hojas de cálculo y correos electrónicos para gestionar trámites, lo que genera duplicidad en documentos (</w:t>
      </w:r>
      <w:proofErr w:type="spellStart"/>
      <w:r w:rsidRPr="04D8C87A">
        <w:t>ej</w:t>
      </w:r>
      <w:proofErr w:type="spellEnd"/>
      <w:r w:rsidRPr="04D8C87A">
        <w:t>: 3 versiones de una misma ficha técnica</w:t>
      </w:r>
      <w:r w:rsidR="00776C26">
        <w:t>, sin tener claridad de cuál debo usar</w:t>
      </w:r>
      <w:r w:rsidR="00730121">
        <w:t xml:space="preserve"> para continuar el proceso</w:t>
      </w:r>
      <w:r w:rsidRPr="04D8C87A">
        <w:t>).</w:t>
      </w:r>
    </w:p>
    <w:p w:rsidRPr="005C4861" w:rsidR="00603D7B" w:rsidP="00557108" w:rsidRDefault="04D8C87A" w14:paraId="70320230" w14:textId="54654DCD">
      <w:pPr>
        <w:pStyle w:val="NormalWeb"/>
        <w:numPr>
          <w:ilvl w:val="0"/>
          <w:numId w:val="11"/>
        </w:numPr>
        <w:spacing w:line="259" w:lineRule="auto"/>
        <w:jc w:val="both"/>
      </w:pPr>
      <w:r w:rsidRPr="04D8C87A">
        <w:rPr>
          <w:b/>
          <w:bCs/>
        </w:rPr>
        <w:t>Dependencia de terceros:</w:t>
      </w:r>
      <w:r w:rsidRPr="04D8C87A">
        <w:t xml:space="preserve"> Contratan consultores externos para radicaciones ante INVIMA, incrementando costos en un 35% (según datos internos, 2023).</w:t>
      </w:r>
    </w:p>
    <w:p w:rsidRPr="005C4861" w:rsidR="00603D7B" w:rsidP="00557108" w:rsidRDefault="04D8C87A" w14:paraId="2D7478C3" w14:textId="6EAEA867">
      <w:pPr>
        <w:pStyle w:val="NormalWeb"/>
        <w:numPr>
          <w:ilvl w:val="0"/>
          <w:numId w:val="11"/>
        </w:numPr>
        <w:spacing w:line="259" w:lineRule="auto"/>
        <w:jc w:val="both"/>
      </w:pPr>
      <w:r w:rsidRPr="04D8C87A">
        <w:rPr>
          <w:b/>
          <w:bCs/>
        </w:rPr>
        <w:t>Falta de estandarización:</w:t>
      </w:r>
      <w:r w:rsidRPr="04D8C87A">
        <w:t xml:space="preserve"> Dificultad para homologar procesos entre sus 4 líneas de producto (</w:t>
      </w:r>
      <w:proofErr w:type="spellStart"/>
      <w:r w:rsidRPr="04D8C87A">
        <w:t>ej</w:t>
      </w:r>
      <w:proofErr w:type="spellEnd"/>
      <w:r w:rsidRPr="04D8C87A">
        <w:t>: suplementos vs. alimentos envasados).</w:t>
      </w:r>
    </w:p>
    <w:p w:rsidRPr="005C4861" w:rsidR="00603D7B" w:rsidP="04D8C87A" w:rsidRDefault="00603D7B" w14:paraId="09BFA710" w14:textId="1E967889">
      <w:pPr>
        <w:pStyle w:val="NormalWeb"/>
        <w:spacing w:line="259" w:lineRule="auto"/>
        <w:jc w:val="both"/>
      </w:pPr>
    </w:p>
    <w:p w:rsidRPr="005C4861" w:rsidR="00603D7B" w:rsidP="04D8C87A" w:rsidRDefault="04D8C87A" w14:paraId="068F746D" w14:textId="45445CF0">
      <w:pPr>
        <w:pStyle w:val="NormalWeb"/>
        <w:spacing w:line="259" w:lineRule="auto"/>
        <w:jc w:val="both"/>
        <w:rPr>
          <w:b/>
          <w:bCs/>
          <w:sz w:val="28"/>
          <w:szCs w:val="28"/>
        </w:rPr>
      </w:pPr>
      <w:r w:rsidRPr="04D8C87A">
        <w:rPr>
          <w:b/>
          <w:bCs/>
          <w:sz w:val="28"/>
          <w:szCs w:val="28"/>
        </w:rPr>
        <w:t>Aporte de la Plataforma:</w:t>
      </w:r>
    </w:p>
    <w:p w:rsidRPr="005C4861" w:rsidR="00603D7B" w:rsidP="00557108" w:rsidRDefault="04D8C87A" w14:paraId="5D560766" w14:textId="44636663">
      <w:pPr>
        <w:pStyle w:val="NormalWeb"/>
        <w:numPr>
          <w:ilvl w:val="0"/>
          <w:numId w:val="12"/>
        </w:numPr>
        <w:spacing w:line="259" w:lineRule="auto"/>
        <w:jc w:val="both"/>
      </w:pPr>
      <w:r w:rsidRPr="04D8C87A">
        <w:rPr>
          <w:b/>
          <w:bCs/>
        </w:rPr>
        <w:t>Reducción de tiempos:</w:t>
      </w:r>
      <w:r w:rsidRPr="04D8C87A">
        <w:t xml:space="preserve"> Automatización de las tareas repetitivas (</w:t>
      </w:r>
      <w:proofErr w:type="spellStart"/>
      <w:r w:rsidR="002569FC">
        <w:t>ej</w:t>
      </w:r>
      <w:proofErr w:type="spellEnd"/>
      <w:r w:rsidR="002569FC">
        <w:t xml:space="preserve">: ejecutar uno por uno los trámites desde un </w:t>
      </w:r>
      <w:proofErr w:type="spellStart"/>
      <w:r w:rsidR="002569FC">
        <w:t>excel</w:t>
      </w:r>
      <w:proofErr w:type="spellEnd"/>
      <w:r w:rsidR="002569FC">
        <w:t>)</w:t>
      </w:r>
      <w:r w:rsidRPr="04D8C87A">
        <w:t>.</w:t>
      </w:r>
    </w:p>
    <w:p w:rsidRPr="005C4861" w:rsidR="00603D7B" w:rsidP="00557108" w:rsidRDefault="04D8C87A" w14:paraId="7EB42A8F" w14:textId="2C599361">
      <w:pPr>
        <w:pStyle w:val="NormalWeb"/>
        <w:numPr>
          <w:ilvl w:val="0"/>
          <w:numId w:val="12"/>
        </w:numPr>
        <w:spacing w:line="259" w:lineRule="auto"/>
        <w:jc w:val="both"/>
      </w:pPr>
      <w:r w:rsidRPr="3348B52F">
        <w:rPr>
          <w:b/>
          <w:bCs/>
        </w:rPr>
        <w:t xml:space="preserve">Cumplimiento normativo: </w:t>
      </w:r>
      <w:r w:rsidRPr="00183987" w:rsidR="169A81FB">
        <w:t>Im</w:t>
      </w:r>
      <w:r w:rsidR="169A81FB">
        <w:t>plementación de estándares y requisitos generales del INVIMA mediante la aplicación web.</w:t>
      </w:r>
    </w:p>
    <w:p w:rsidRPr="005C4861" w:rsidR="00603D7B" w:rsidP="04D8C87A" w:rsidRDefault="04D8C87A" w14:paraId="7D57E3A4" w14:textId="49919296">
      <w:pPr>
        <w:pStyle w:val="NormalWeb"/>
        <w:spacing w:line="259" w:lineRule="auto"/>
        <w:jc w:val="both"/>
      </w:pPr>
      <w:r w:rsidRPr="04D8C87A">
        <w:t xml:space="preserve">La implementación en </w:t>
      </w:r>
      <w:r w:rsidR="23DFDBB3">
        <w:t>la MYPIME del sector de alimentos procesados</w:t>
      </w:r>
      <w:r w:rsidRPr="04D8C87A">
        <w:t xml:space="preserve"> permitirá medir métricas concretas: disminución en errores documentales, gestión administrativa</w:t>
      </w:r>
      <w:r w:rsidR="00416356">
        <w:t xml:space="preserve"> y reducción de</w:t>
      </w:r>
      <w:r w:rsidR="00336040">
        <w:t>l</w:t>
      </w:r>
      <w:r w:rsidR="00416356">
        <w:t xml:space="preserve"> tiempo </w:t>
      </w:r>
      <w:r w:rsidR="00336040">
        <w:t>necesario para ejecutar un trámite regulatorio</w:t>
      </w:r>
      <w:r w:rsidRPr="04D8C87A">
        <w:t xml:space="preserve">. Estos resultados servirán como base para escalar la solución a otras </w:t>
      </w:r>
      <w:r w:rsidR="003C615C">
        <w:t>MI</w:t>
      </w:r>
      <w:r w:rsidRPr="04D8C87A">
        <w:t>PYMES del sector.</w:t>
      </w:r>
    </w:p>
    <w:p w:rsidRPr="005C4861" w:rsidR="00603D7B" w:rsidP="04D8C87A" w:rsidRDefault="00603D7B" w14:paraId="7DD9785D" w14:textId="620408DB">
      <w:pPr>
        <w:pStyle w:val="NormalWeb"/>
      </w:pPr>
      <w:r>
        <w:br/>
      </w:r>
      <w:r w:rsidR="453E6529">
        <w:t xml:space="preserve">Este proyecto no solo moderniza este proceso, sino que fomenta el acceso y uso a herramientas de gestión regulatoria, nivelando el campo para </w:t>
      </w:r>
      <w:r w:rsidR="7B21DAE7">
        <w:t>MI</w:t>
      </w:r>
      <w:r w:rsidR="453E6529">
        <w:t>PYMES frente a grandes corporaciones. Al combinar un flujo estandarizado (validado por Colombina) con tecnologías ágiles, se posiciona como un catalizador para la competitividad del sector alimentario colombiano, asegurando que innovación y cumplimiento legal</w:t>
      </w:r>
      <w:r w:rsidR="254C7FCD">
        <w:t xml:space="preserve"> (necesario para la correcta gestión del trámite regulatorio frente al INVIMA)</w:t>
      </w:r>
      <w:r w:rsidR="453E6529">
        <w:t xml:space="preserve"> vayan de la mano.</w:t>
      </w:r>
      <w:r w:rsidR="35742CBD">
        <w:t xml:space="preserve"> </w:t>
      </w:r>
    </w:p>
    <w:p w:rsidR="00560819" w:rsidP="04D8C87A" w:rsidRDefault="00560819" w14:paraId="65F077F5" w14:textId="77777777">
      <w:pPr>
        <w:pStyle w:val="NormalWeb"/>
      </w:pPr>
    </w:p>
    <w:p w:rsidRPr="005C4861" w:rsidR="00603D7B" w:rsidP="04D8C87A" w:rsidRDefault="35742CBD" w14:paraId="0F1B9866" w14:textId="4294EA62">
      <w:pPr>
        <w:pStyle w:val="NormalWeb"/>
      </w:pPr>
      <w:r>
        <w:t>La aplicación incluirá un tablero de control (</w:t>
      </w:r>
      <w:proofErr w:type="spellStart"/>
      <w:r>
        <w:t>dashboard</w:t>
      </w:r>
      <w:proofErr w:type="spellEnd"/>
      <w:r>
        <w:t>) que permitirá visualizar el estado general de los trámites, próximos vencimientos y alertas asociadas. Esta funcionalidad busca facilitar la toma de decisiones por parte de los usuarios.</w:t>
      </w:r>
    </w:p>
    <w:p w:rsidRPr="005C4861" w:rsidR="00603D7B" w:rsidRDefault="00603D7B" w14:paraId="3445A2E4" w14:textId="257A8298">
      <w:pPr>
        <w:pStyle w:val="Comment0"/>
        <w:rPr>
          <w:lang w:val="es-CO"/>
        </w:rPr>
      </w:pPr>
    </w:p>
    <w:p w:rsidRPr="005C4861" w:rsidR="00F567D4" w:rsidP="005C5B27" w:rsidRDefault="00F567D4" w14:paraId="5A1671E8" w14:textId="77777777">
      <w:pPr>
        <w:pStyle w:val="Heading3"/>
        <w:rPr>
          <w:lang w:val="es-CO"/>
        </w:rPr>
      </w:pPr>
      <w:bookmarkStart w:name="_Toc476236580" w:id="16"/>
      <w:bookmarkEnd w:id="13"/>
      <w:bookmarkEnd w:id="14"/>
      <w:r w:rsidRPr="005C4861">
        <w:rPr>
          <w:lang w:val="es-CO"/>
        </w:rPr>
        <w:t>Objetivo general</w:t>
      </w:r>
      <w:bookmarkEnd w:id="16"/>
    </w:p>
    <w:p w:rsidRPr="004A257E" w:rsidR="00216725" w:rsidP="31827543" w:rsidRDefault="13F16A47" w14:paraId="12504A00" w14:textId="1A24FE76">
      <w:pPr>
        <w:pStyle w:val="Comment0"/>
        <w:rPr>
          <w:b/>
          <w:i w:val="0"/>
          <w:color w:val="000000" w:themeColor="text1"/>
          <w:lang w:val="es-CO"/>
        </w:rPr>
      </w:pPr>
      <w:r w:rsidRPr="31827543">
        <w:rPr>
          <w:b/>
          <w:bCs/>
          <w:i w:val="0"/>
          <w:color w:val="000000" w:themeColor="text1"/>
          <w:lang w:val="es-CO"/>
        </w:rPr>
        <w:t>Desarrollar el prototipo funcional de una aplicación para la gestión de los trámites regulatorios en MIPYMES del sector de alimentos procesados.</w:t>
      </w:r>
    </w:p>
    <w:p w:rsidR="00B56E0D" w:rsidP="005C5B27" w:rsidRDefault="00B56E0D" w14:paraId="4F00364E" w14:textId="77777777">
      <w:pPr>
        <w:pStyle w:val="Heading3"/>
        <w:rPr>
          <w:lang w:val="es-CO"/>
        </w:rPr>
      </w:pPr>
      <w:bookmarkStart w:name="_Ref235686401" w:id="17"/>
      <w:bookmarkStart w:name="_Toc476236581" w:id="18"/>
      <w:r>
        <w:rPr>
          <w:lang w:val="es-CO"/>
        </w:rPr>
        <w:t>Objetivos Específicos</w:t>
      </w:r>
      <w:bookmarkEnd w:id="17"/>
      <w:bookmarkEnd w:id="18"/>
    </w:p>
    <w:p w:rsidR="2A091369" w:rsidP="2A091369" w:rsidRDefault="2A091369" w14:paraId="3A29D0F6" w14:textId="01A35C50">
      <w:pPr>
        <w:pStyle w:val="Comment0"/>
        <w:jc w:val="left"/>
        <w:rPr>
          <w:lang w:val="es-CO"/>
        </w:rPr>
      </w:pPr>
    </w:p>
    <w:p w:rsidR="23DFDBB3" w:rsidP="23DFDBB3" w:rsidRDefault="23DFDBB3" w14:paraId="1640DC6E" w14:textId="28E6A404">
      <w:pPr>
        <w:pStyle w:val="ListParagraph"/>
        <w:numPr>
          <w:ilvl w:val="0"/>
          <w:numId w:val="9"/>
        </w:numPr>
        <w:spacing w:before="240" w:after="240"/>
        <w:rPr>
          <w:lang w:val="es-CO"/>
        </w:rPr>
      </w:pPr>
      <w:r w:rsidRPr="23DFDBB3">
        <w:rPr>
          <w:lang w:val="es-CO"/>
        </w:rPr>
        <w:t>Diseñar las bases del sistema considerando los atributos de calidad del software.</w:t>
      </w:r>
    </w:p>
    <w:p w:rsidR="23DFDBB3" w:rsidP="23DFDBB3" w:rsidRDefault="23DFDBB3" w14:paraId="43733862" w14:textId="2190535B">
      <w:pPr>
        <w:pStyle w:val="ListParagraph"/>
        <w:numPr>
          <w:ilvl w:val="0"/>
          <w:numId w:val="9"/>
        </w:numPr>
        <w:spacing w:before="240" w:after="240"/>
        <w:rPr>
          <w:szCs w:val="22"/>
          <w:lang w:val="es-CO"/>
        </w:rPr>
      </w:pPr>
      <w:r w:rsidRPr="23DFDBB3">
        <w:rPr>
          <w:lang w:val="es-CO"/>
        </w:rPr>
        <w:t>Desarrollar el prototipo funcional de la aplicación para la gestión de trámites regulatorios en la industria de alimentos procesados.</w:t>
      </w:r>
    </w:p>
    <w:p w:rsidR="23DFDBB3" w:rsidP="23DFDBB3" w:rsidRDefault="23DFDBB3" w14:paraId="4CD97FC1" w14:textId="24137225">
      <w:pPr>
        <w:pStyle w:val="ListParagraph"/>
        <w:numPr>
          <w:ilvl w:val="0"/>
          <w:numId w:val="9"/>
        </w:numPr>
        <w:spacing w:before="240" w:after="240"/>
        <w:rPr>
          <w:szCs w:val="22"/>
          <w:lang w:val="es-CO"/>
        </w:rPr>
      </w:pPr>
      <w:r w:rsidRPr="23DFDBB3">
        <w:rPr>
          <w:lang w:val="es-CO"/>
        </w:rPr>
        <w:t>Implementar el prototipo funcional en el caso de prueba con una MIPYME del sector de alimentos procesados</w:t>
      </w:r>
      <w:r w:rsidR="003B211B">
        <w:rPr>
          <w:lang w:val="es-CO"/>
        </w:rPr>
        <w:t>.</w:t>
      </w:r>
    </w:p>
    <w:p w:rsidR="23DFDBB3" w:rsidP="23DFDBB3" w:rsidRDefault="23DFDBB3" w14:paraId="41E81386" w14:textId="78A3196D">
      <w:pPr>
        <w:pStyle w:val="ListParagraph"/>
        <w:numPr>
          <w:ilvl w:val="0"/>
          <w:numId w:val="9"/>
        </w:numPr>
        <w:spacing w:before="240" w:after="240"/>
        <w:rPr>
          <w:szCs w:val="22"/>
          <w:lang w:val="es-CO"/>
        </w:rPr>
      </w:pPr>
      <w:r w:rsidRPr="23DFDBB3">
        <w:rPr>
          <w:lang w:val="es-CO"/>
        </w:rPr>
        <w:t>Evaluar el desempeño del producto mediante las pruebas con el caso de estudio de una MIPYME del sector de alimentos procesados</w:t>
      </w:r>
      <w:r w:rsidR="003B211B">
        <w:rPr>
          <w:lang w:val="es-CO"/>
        </w:rPr>
        <w:t>.</w:t>
      </w:r>
    </w:p>
    <w:p w:rsidR="23DFDBB3" w:rsidP="23DFDBB3" w:rsidRDefault="23DFDBB3" w14:paraId="5E79349F" w14:textId="084983B5">
      <w:pPr>
        <w:pStyle w:val="ListParagraph"/>
        <w:spacing w:before="240" w:after="240"/>
        <w:rPr>
          <w:lang w:val="es-CO"/>
        </w:rPr>
      </w:pPr>
    </w:p>
    <w:p w:rsidR="2A091369" w:rsidP="2A091369" w:rsidRDefault="2A091369" w14:paraId="7ADBA0B3" w14:textId="6F4E8B9B">
      <w:pPr>
        <w:pStyle w:val="Comment0"/>
        <w:jc w:val="left"/>
        <w:rPr>
          <w:lang w:val="es-CO"/>
        </w:rPr>
      </w:pPr>
    </w:p>
    <w:p w:rsidR="003A3903" w:rsidP="003A3903" w:rsidRDefault="003A3903" w14:paraId="1FB18456" w14:textId="2B9AD3B3">
      <w:pPr>
        <w:pStyle w:val="Comment0"/>
        <w:jc w:val="left"/>
        <w:rPr>
          <w:lang w:val="es-CO"/>
        </w:rPr>
      </w:pPr>
    </w:p>
    <w:p w:rsidRPr="005C4861" w:rsidR="003A3903" w:rsidP="003A3903" w:rsidRDefault="003A3903" w14:paraId="782EACBB" w14:textId="77777777">
      <w:pPr>
        <w:pStyle w:val="Heading2"/>
        <w:rPr>
          <w:lang w:val="es-CO"/>
        </w:rPr>
      </w:pPr>
      <w:bookmarkStart w:name="_Toc476236582" w:id="19"/>
      <w:r>
        <w:rPr>
          <w:lang w:val="es-CO"/>
        </w:rPr>
        <w:t>Entregables, estándares utilizados y justificación</w:t>
      </w:r>
      <w:bookmarkEnd w:id="19"/>
    </w:p>
    <w:tbl>
      <w:tblPr>
        <w:tblStyle w:val="TableGrid"/>
        <w:tblW w:w="0" w:type="auto"/>
        <w:tblLook w:val="04A0" w:firstRow="1" w:lastRow="0" w:firstColumn="1" w:lastColumn="0" w:noHBand="0" w:noVBand="1"/>
      </w:tblPr>
      <w:tblGrid>
        <w:gridCol w:w="1922"/>
        <w:gridCol w:w="1958"/>
        <w:gridCol w:w="4390"/>
      </w:tblGrid>
      <w:tr w:rsidRPr="00695FEE" w:rsidR="003A3903" w:rsidTr="10E55168" w14:paraId="34BC28E0" w14:textId="77777777">
        <w:trPr>
          <w:trHeight w:val="300"/>
        </w:trPr>
        <w:tc>
          <w:tcPr>
            <w:tcW w:w="1951" w:type="dxa"/>
          </w:tcPr>
          <w:p w:rsidRPr="00695FEE" w:rsidR="003A3903" w:rsidRDefault="003A3903" w14:paraId="36F119B4" w14:textId="77777777">
            <w:pPr>
              <w:jc w:val="left"/>
              <w:rPr>
                <w:b/>
                <w:lang w:val="es-CO"/>
              </w:rPr>
            </w:pPr>
            <w:r w:rsidRPr="00695FEE">
              <w:rPr>
                <w:b/>
                <w:lang w:val="es-CO"/>
              </w:rPr>
              <w:t>Entregable</w:t>
            </w:r>
          </w:p>
        </w:tc>
        <w:tc>
          <w:tcPr>
            <w:tcW w:w="1985" w:type="dxa"/>
          </w:tcPr>
          <w:p w:rsidRPr="00695FEE" w:rsidR="003A3903" w:rsidRDefault="003A3903" w14:paraId="5A73ED40" w14:textId="77777777">
            <w:pPr>
              <w:jc w:val="left"/>
              <w:rPr>
                <w:b/>
                <w:lang w:val="es-CO"/>
              </w:rPr>
            </w:pPr>
            <w:r w:rsidRPr="00695FEE">
              <w:rPr>
                <w:b/>
                <w:lang w:val="es-CO"/>
              </w:rPr>
              <w:t>Estándar</w:t>
            </w:r>
            <w:r>
              <w:rPr>
                <w:b/>
                <w:lang w:val="es-CO"/>
              </w:rPr>
              <w:t>es</w:t>
            </w:r>
            <w:r w:rsidRPr="00695FEE">
              <w:rPr>
                <w:b/>
                <w:lang w:val="es-CO"/>
              </w:rPr>
              <w:t xml:space="preserve"> asociado</w:t>
            </w:r>
            <w:r>
              <w:rPr>
                <w:b/>
                <w:lang w:val="es-CO"/>
              </w:rPr>
              <w:t>s</w:t>
            </w:r>
          </w:p>
        </w:tc>
        <w:tc>
          <w:tcPr>
            <w:tcW w:w="4484" w:type="dxa"/>
          </w:tcPr>
          <w:p w:rsidRPr="00695FEE" w:rsidR="003A3903" w:rsidRDefault="003A3903" w14:paraId="2C618871" w14:textId="77777777">
            <w:pPr>
              <w:jc w:val="left"/>
              <w:rPr>
                <w:b/>
                <w:lang w:val="es-CO"/>
              </w:rPr>
            </w:pPr>
            <w:r w:rsidRPr="00695FEE">
              <w:rPr>
                <w:b/>
                <w:lang w:val="es-CO"/>
              </w:rPr>
              <w:t>Justificación</w:t>
            </w:r>
          </w:p>
        </w:tc>
      </w:tr>
      <w:tr w:rsidR="003A3903" w:rsidTr="10E55168" w14:paraId="0EE9F05C" w14:textId="77777777">
        <w:trPr>
          <w:trHeight w:val="300"/>
        </w:trPr>
        <w:tc>
          <w:tcPr>
            <w:tcW w:w="1951" w:type="dxa"/>
          </w:tcPr>
          <w:p w:rsidR="003A3903" w:rsidP="10E55168" w:rsidRDefault="23DFDBB3" w14:paraId="4F5B8D09" w14:textId="3E82E34A">
            <w:pPr>
              <w:pStyle w:val="Comment0"/>
              <w:spacing w:line="259" w:lineRule="auto"/>
              <w:rPr>
                <w:i w:val="0"/>
                <w:color w:val="000000" w:themeColor="text1"/>
                <w:lang w:val="es-CO"/>
              </w:rPr>
            </w:pPr>
            <w:r w:rsidRPr="10E55168">
              <w:rPr>
                <w:i w:val="0"/>
                <w:color w:val="000000" w:themeColor="text1"/>
                <w:lang w:val="es-EC"/>
              </w:rPr>
              <w:t>Documento SRS (Especificación de Requisitos de Software)</w:t>
            </w:r>
          </w:p>
          <w:p w:rsidR="003A3903" w:rsidP="10E55168" w:rsidRDefault="003A3903" w14:paraId="3178DA57" w14:textId="590A7FDF">
            <w:pPr>
              <w:pStyle w:val="Comment0"/>
              <w:spacing w:line="259" w:lineRule="auto"/>
              <w:rPr>
                <w:i w:val="0"/>
                <w:color w:val="000000" w:themeColor="text1"/>
                <w:lang w:val="es-CO"/>
              </w:rPr>
            </w:pPr>
          </w:p>
        </w:tc>
        <w:tc>
          <w:tcPr>
            <w:tcW w:w="1985" w:type="dxa"/>
          </w:tcPr>
          <w:p w:rsidRPr="23DFDBB3" w:rsidR="23DFDBB3" w:rsidP="10E55168" w:rsidRDefault="23DFDBB3" w14:paraId="4C49D221" w14:textId="311E5A27">
            <w:pPr>
              <w:pStyle w:val="Comment0"/>
              <w:spacing w:line="259" w:lineRule="auto"/>
              <w:rPr>
                <w:i w:val="0"/>
                <w:color w:val="000000" w:themeColor="text1"/>
              </w:rPr>
            </w:pPr>
            <w:r w:rsidRPr="10E55168">
              <w:rPr>
                <w:i w:val="0"/>
                <w:color w:val="000000" w:themeColor="text1"/>
              </w:rPr>
              <w:t>IEEE 830</w:t>
            </w:r>
          </w:p>
        </w:tc>
        <w:tc>
          <w:tcPr>
            <w:tcW w:w="4484" w:type="dxa"/>
          </w:tcPr>
          <w:p w:rsidRPr="003B211B" w:rsidR="003A3903" w:rsidP="10E55168" w:rsidRDefault="23DFDBB3" w14:paraId="00E387A0" w14:textId="0B606517">
            <w:pPr>
              <w:pStyle w:val="Comment0"/>
              <w:spacing w:line="259" w:lineRule="auto"/>
              <w:rPr>
                <w:i w:val="0"/>
                <w:color w:val="000000" w:themeColor="text1"/>
                <w:lang w:val="es-CO"/>
              </w:rPr>
            </w:pPr>
            <w:r w:rsidRPr="10E55168">
              <w:rPr>
                <w:i w:val="0"/>
                <w:color w:val="000000" w:themeColor="text1"/>
                <w:lang w:val="es-CO"/>
              </w:rPr>
              <w:t xml:space="preserve">Establece las bases del sistema a construir, describiendo requisitos funcionales y no funcionales. Es un documento vivo que se ira refinando según la evolución del proyecto </w:t>
            </w:r>
          </w:p>
          <w:p w:rsidR="003A3903" w:rsidP="10E55168" w:rsidRDefault="23DFDBB3" w14:paraId="7F12CA5B" w14:textId="320CF919">
            <w:pPr>
              <w:pStyle w:val="Comment0"/>
              <w:spacing w:line="259" w:lineRule="auto"/>
              <w:rPr>
                <w:i w:val="0"/>
                <w:color w:val="000000" w:themeColor="text1"/>
                <w:lang w:val="es-CO"/>
              </w:rPr>
            </w:pPr>
            <w:r w:rsidRPr="10E55168">
              <w:rPr>
                <w:i w:val="0"/>
                <w:color w:val="000000" w:themeColor="text1"/>
                <w:lang w:val="es-CO"/>
              </w:rPr>
              <w:t>Entrega: 14 de Julio</w:t>
            </w:r>
          </w:p>
        </w:tc>
      </w:tr>
      <w:tr w:rsidR="23DFDBB3" w:rsidTr="10E55168" w14:paraId="6882D9B4" w14:textId="77777777">
        <w:trPr>
          <w:trHeight w:val="300"/>
        </w:trPr>
        <w:tc>
          <w:tcPr>
            <w:tcW w:w="1919" w:type="dxa"/>
          </w:tcPr>
          <w:p w:rsidRPr="003B211B" w:rsidR="23DFDBB3" w:rsidP="10E55168" w:rsidRDefault="23DFDBB3" w14:paraId="3FBAD631" w14:textId="0C01FD68">
            <w:pPr>
              <w:pStyle w:val="Comment0"/>
              <w:spacing w:line="259" w:lineRule="auto"/>
              <w:rPr>
                <w:i w:val="0"/>
                <w:color w:val="000000" w:themeColor="text1"/>
                <w:lang w:val="es-CO"/>
              </w:rPr>
            </w:pPr>
            <w:r w:rsidRPr="10E55168">
              <w:rPr>
                <w:i w:val="0"/>
                <w:color w:val="000000" w:themeColor="text1"/>
                <w:lang w:val="es-CO"/>
              </w:rPr>
              <w:t>Documento SDD (Descripción de Diseño de Software)</w:t>
            </w:r>
          </w:p>
        </w:tc>
        <w:tc>
          <w:tcPr>
            <w:tcW w:w="1954" w:type="dxa"/>
          </w:tcPr>
          <w:p w:rsidR="23DFDBB3" w:rsidP="10E55168" w:rsidRDefault="23DFDBB3" w14:paraId="71B55A06" w14:textId="3160C3B5">
            <w:pPr>
              <w:pStyle w:val="Comment0"/>
              <w:spacing w:line="259" w:lineRule="auto"/>
              <w:rPr>
                <w:i w:val="0"/>
                <w:color w:val="000000" w:themeColor="text1"/>
                <w:lang w:val="es-CO"/>
              </w:rPr>
            </w:pPr>
            <w:r w:rsidRPr="10E55168">
              <w:rPr>
                <w:i w:val="0"/>
                <w:color w:val="000000" w:themeColor="text1"/>
                <w:lang w:val="es-CO"/>
              </w:rPr>
              <w:t>IEEE 1016</w:t>
            </w:r>
          </w:p>
        </w:tc>
        <w:tc>
          <w:tcPr>
            <w:tcW w:w="4397" w:type="dxa"/>
          </w:tcPr>
          <w:p w:rsidRPr="003B211B" w:rsidR="23DFDBB3" w:rsidP="10E55168" w:rsidRDefault="23DFDBB3" w14:paraId="6FE500E7" w14:textId="2583B87B">
            <w:pPr>
              <w:pStyle w:val="Comment0"/>
              <w:spacing w:line="259" w:lineRule="auto"/>
              <w:rPr>
                <w:i w:val="0"/>
                <w:color w:val="000000" w:themeColor="text1"/>
                <w:lang w:val="es-CO"/>
              </w:rPr>
            </w:pPr>
            <w:r w:rsidRPr="10E55168">
              <w:rPr>
                <w:i w:val="0"/>
                <w:color w:val="000000" w:themeColor="text1"/>
                <w:lang w:val="es-CO"/>
              </w:rPr>
              <w:t>Describe la arquitectura, componentes y diseño detallado del sistema. Documento vivo, sujeto a ajustes conforme avance la implementación</w:t>
            </w:r>
          </w:p>
          <w:p w:rsidRPr="003B211B" w:rsidR="23DFDBB3" w:rsidP="10E55168" w:rsidRDefault="23DFDBB3" w14:paraId="523AF3A4" w14:textId="6A199C87">
            <w:pPr>
              <w:pStyle w:val="Comment0"/>
              <w:spacing w:line="259" w:lineRule="auto"/>
              <w:rPr>
                <w:i w:val="0"/>
                <w:color w:val="000000" w:themeColor="text1"/>
                <w:lang w:val="es-CO"/>
              </w:rPr>
            </w:pPr>
            <w:r w:rsidRPr="10E55168">
              <w:rPr>
                <w:i w:val="0"/>
                <w:color w:val="000000" w:themeColor="text1"/>
                <w:lang w:val="es-CO"/>
              </w:rPr>
              <w:t xml:space="preserve">Fundamental para la implementación </w:t>
            </w:r>
          </w:p>
          <w:p w:rsidR="23DFDBB3" w:rsidP="10E55168" w:rsidRDefault="23DFDBB3" w14:paraId="7766ECB2" w14:textId="791BFFA1">
            <w:pPr>
              <w:pStyle w:val="Comment0"/>
              <w:spacing w:line="259" w:lineRule="auto"/>
              <w:rPr>
                <w:i w:val="0"/>
                <w:color w:val="000000" w:themeColor="text1"/>
                <w:lang w:val="es-CO"/>
              </w:rPr>
            </w:pPr>
            <w:r w:rsidRPr="10E55168">
              <w:rPr>
                <w:i w:val="0"/>
                <w:color w:val="000000" w:themeColor="text1"/>
                <w:lang w:val="es-CO"/>
              </w:rPr>
              <w:t>Entrega: 20 de Julio</w:t>
            </w:r>
          </w:p>
        </w:tc>
      </w:tr>
      <w:tr w:rsidR="23DFDBB3" w:rsidTr="10E55168" w14:paraId="4F982B27" w14:textId="77777777">
        <w:trPr>
          <w:trHeight w:val="300"/>
        </w:trPr>
        <w:tc>
          <w:tcPr>
            <w:tcW w:w="1919" w:type="dxa"/>
          </w:tcPr>
          <w:p w:rsidRPr="003B211B" w:rsidR="23DFDBB3" w:rsidP="10E55168" w:rsidRDefault="23DFDBB3" w14:paraId="179670C9" w14:textId="5E8B7B0D">
            <w:pPr>
              <w:pStyle w:val="Comment0"/>
              <w:spacing w:line="259" w:lineRule="auto"/>
              <w:rPr>
                <w:i w:val="0"/>
                <w:color w:val="000000" w:themeColor="text1"/>
                <w:lang w:val="es-CO"/>
              </w:rPr>
            </w:pPr>
            <w:r w:rsidRPr="10E55168">
              <w:rPr>
                <w:i w:val="0"/>
                <w:color w:val="000000" w:themeColor="text1"/>
                <w:lang w:val="es-CO"/>
              </w:rPr>
              <w:t>Documento SPMP (Plan de Administración de Proyecto)</w:t>
            </w:r>
          </w:p>
        </w:tc>
        <w:tc>
          <w:tcPr>
            <w:tcW w:w="1954" w:type="dxa"/>
          </w:tcPr>
          <w:p w:rsidR="23DFDBB3" w:rsidP="10E55168" w:rsidRDefault="23DFDBB3" w14:paraId="5EDD7D02" w14:textId="715CDFC6">
            <w:pPr>
              <w:pStyle w:val="Comment0"/>
              <w:spacing w:line="259" w:lineRule="auto"/>
              <w:rPr>
                <w:i w:val="0"/>
                <w:color w:val="000000" w:themeColor="text1"/>
                <w:lang w:val="es-CO"/>
              </w:rPr>
            </w:pPr>
            <w:r w:rsidRPr="10E55168">
              <w:rPr>
                <w:i w:val="0"/>
                <w:color w:val="000000" w:themeColor="text1"/>
                <w:lang w:val="es-CO"/>
              </w:rPr>
              <w:t>IEEE 1058</w:t>
            </w:r>
          </w:p>
        </w:tc>
        <w:tc>
          <w:tcPr>
            <w:tcW w:w="4397" w:type="dxa"/>
          </w:tcPr>
          <w:p w:rsidRPr="003B211B" w:rsidR="23DFDBB3" w:rsidP="10E55168" w:rsidRDefault="23DFDBB3" w14:paraId="6745340D" w14:textId="19EF5341">
            <w:pPr>
              <w:pStyle w:val="Comment0"/>
              <w:spacing w:line="259" w:lineRule="auto"/>
              <w:rPr>
                <w:i w:val="0"/>
                <w:color w:val="000000" w:themeColor="text1"/>
                <w:lang w:val="es-CO"/>
              </w:rPr>
            </w:pPr>
            <w:r w:rsidRPr="10E55168">
              <w:rPr>
                <w:i w:val="0"/>
                <w:color w:val="000000" w:themeColor="text1"/>
                <w:lang w:val="es-CO"/>
              </w:rPr>
              <w:t>Define la planificación, cronograma, roles y estrategias de gestión del proyecto. Documento vivo, actualizable en función del progreso y decisiones del equipo</w:t>
            </w:r>
          </w:p>
          <w:p w:rsidR="23DFDBB3" w:rsidP="10E55168" w:rsidRDefault="23DFDBB3" w14:paraId="338ABDAC" w14:textId="7AFE101C">
            <w:pPr>
              <w:pStyle w:val="Comment0"/>
              <w:spacing w:line="259" w:lineRule="auto"/>
              <w:rPr>
                <w:i w:val="0"/>
                <w:color w:val="000000" w:themeColor="text1"/>
              </w:rPr>
            </w:pPr>
            <w:proofErr w:type="spellStart"/>
            <w:r w:rsidRPr="10E55168">
              <w:rPr>
                <w:i w:val="0"/>
                <w:color w:val="000000" w:themeColor="text1"/>
              </w:rPr>
              <w:t>Entrega</w:t>
            </w:r>
            <w:proofErr w:type="spellEnd"/>
            <w:r w:rsidRPr="10E55168">
              <w:rPr>
                <w:i w:val="0"/>
                <w:color w:val="000000" w:themeColor="text1"/>
              </w:rPr>
              <w:t xml:space="preserve">: 24 de </w:t>
            </w:r>
            <w:proofErr w:type="spellStart"/>
            <w:r w:rsidRPr="10E55168">
              <w:rPr>
                <w:i w:val="0"/>
                <w:color w:val="000000" w:themeColor="text1"/>
              </w:rPr>
              <w:t>julio</w:t>
            </w:r>
            <w:proofErr w:type="spellEnd"/>
          </w:p>
        </w:tc>
      </w:tr>
      <w:tr w:rsidR="23DFDBB3" w:rsidTr="10E55168" w14:paraId="67233162" w14:textId="77777777">
        <w:trPr>
          <w:trHeight w:val="300"/>
        </w:trPr>
        <w:tc>
          <w:tcPr>
            <w:tcW w:w="1919" w:type="dxa"/>
          </w:tcPr>
          <w:p w:rsidRPr="003B211B" w:rsidR="23DFDBB3" w:rsidP="10E55168" w:rsidRDefault="23DFDBB3" w14:paraId="7F684D51" w14:textId="594D3F8C">
            <w:pPr>
              <w:pStyle w:val="Comment0"/>
              <w:spacing w:line="259" w:lineRule="auto"/>
              <w:rPr>
                <w:i w:val="0"/>
                <w:color w:val="000000" w:themeColor="text1"/>
                <w:lang w:val="es-CO"/>
              </w:rPr>
            </w:pPr>
            <w:r w:rsidRPr="10E55168">
              <w:rPr>
                <w:i w:val="0"/>
                <w:color w:val="000000" w:themeColor="text1"/>
                <w:lang w:val="es-CO"/>
              </w:rPr>
              <w:t>Casos de uso y modelo de dominio</w:t>
            </w:r>
          </w:p>
        </w:tc>
        <w:tc>
          <w:tcPr>
            <w:tcW w:w="1954" w:type="dxa"/>
          </w:tcPr>
          <w:p w:rsidR="23DFDBB3" w:rsidP="10E55168" w:rsidRDefault="23DFDBB3" w14:paraId="2938D384" w14:textId="26394EF2">
            <w:pPr>
              <w:pStyle w:val="Comment0"/>
              <w:spacing w:line="259" w:lineRule="auto"/>
              <w:rPr>
                <w:i w:val="0"/>
                <w:color w:val="000000" w:themeColor="text1"/>
                <w:lang w:val="es-CO"/>
              </w:rPr>
            </w:pPr>
            <w:r w:rsidRPr="10E55168">
              <w:rPr>
                <w:i w:val="0"/>
                <w:color w:val="000000" w:themeColor="text1"/>
                <w:lang w:val="es-CO"/>
              </w:rPr>
              <w:t>IEC 19505</w:t>
            </w:r>
          </w:p>
        </w:tc>
        <w:tc>
          <w:tcPr>
            <w:tcW w:w="4397" w:type="dxa"/>
          </w:tcPr>
          <w:p w:rsidRPr="003B211B" w:rsidR="23DFDBB3" w:rsidP="10E55168" w:rsidRDefault="23DFDBB3" w14:paraId="70FAD6A7" w14:textId="26401063">
            <w:pPr>
              <w:pStyle w:val="Comment0"/>
              <w:spacing w:line="259" w:lineRule="auto"/>
              <w:rPr>
                <w:i w:val="0"/>
                <w:color w:val="000000" w:themeColor="text1"/>
                <w:lang w:val="es-CO"/>
              </w:rPr>
            </w:pPr>
            <w:r w:rsidRPr="10E55168">
              <w:rPr>
                <w:i w:val="0"/>
                <w:color w:val="000000" w:themeColor="text1"/>
                <w:lang w:val="es-CO"/>
              </w:rPr>
              <w:t>Representa visualmente funcionalidades y entidades del sistema. Puede ajustarse conforme se definan nuevos escenarios</w:t>
            </w:r>
          </w:p>
          <w:p w:rsidR="23DFDBB3" w:rsidP="10E55168" w:rsidRDefault="23DFDBB3" w14:paraId="16E2C247" w14:textId="148193FB">
            <w:pPr>
              <w:pStyle w:val="Comment0"/>
              <w:spacing w:line="259" w:lineRule="auto"/>
              <w:rPr>
                <w:i w:val="0"/>
                <w:color w:val="000000" w:themeColor="text1"/>
                <w:lang w:val="es-CO"/>
              </w:rPr>
            </w:pPr>
            <w:r w:rsidRPr="10E55168">
              <w:rPr>
                <w:i w:val="0"/>
                <w:color w:val="000000" w:themeColor="text1"/>
                <w:lang w:val="es-CO"/>
              </w:rPr>
              <w:t>Entrega: 27 de Julio</w:t>
            </w:r>
          </w:p>
        </w:tc>
      </w:tr>
      <w:tr w:rsidR="23DFDBB3" w:rsidTr="10E55168" w14:paraId="68DCD8EE" w14:textId="77777777">
        <w:trPr>
          <w:trHeight w:val="300"/>
        </w:trPr>
        <w:tc>
          <w:tcPr>
            <w:tcW w:w="1919" w:type="dxa"/>
          </w:tcPr>
          <w:p w:rsidRPr="003B211B" w:rsidR="23DFDBB3" w:rsidP="10E55168" w:rsidRDefault="23DFDBB3" w14:paraId="6E8DDC0E" w14:textId="279CCEF5">
            <w:pPr>
              <w:pStyle w:val="Comment0"/>
              <w:spacing w:line="259" w:lineRule="auto"/>
              <w:rPr>
                <w:i w:val="0"/>
                <w:color w:val="000000" w:themeColor="text1"/>
                <w:lang w:val="es-CO"/>
              </w:rPr>
            </w:pPr>
            <w:r w:rsidRPr="10E55168">
              <w:rPr>
                <w:i w:val="0"/>
                <w:color w:val="000000" w:themeColor="text1"/>
                <w:lang w:val="es-CO"/>
              </w:rPr>
              <w:t>Documento de Requerimientos refinados (versión iterativa del SRS)</w:t>
            </w:r>
          </w:p>
        </w:tc>
        <w:tc>
          <w:tcPr>
            <w:tcW w:w="1954" w:type="dxa"/>
          </w:tcPr>
          <w:p w:rsidR="23DFDBB3" w:rsidP="10E55168" w:rsidRDefault="23DFDBB3" w14:paraId="6309F553" w14:textId="2ADA3602">
            <w:pPr>
              <w:pStyle w:val="Comment0"/>
              <w:spacing w:line="259" w:lineRule="auto"/>
              <w:rPr>
                <w:i w:val="0"/>
                <w:color w:val="000000" w:themeColor="text1"/>
                <w:lang w:val="es-CO"/>
              </w:rPr>
            </w:pPr>
            <w:r w:rsidRPr="10E55168">
              <w:rPr>
                <w:i w:val="0"/>
                <w:color w:val="000000" w:themeColor="text1"/>
                <w:lang w:val="es-CO"/>
              </w:rPr>
              <w:t>IEEE 830</w:t>
            </w:r>
          </w:p>
        </w:tc>
        <w:tc>
          <w:tcPr>
            <w:tcW w:w="4397" w:type="dxa"/>
          </w:tcPr>
          <w:p w:rsidRPr="003B211B" w:rsidR="23DFDBB3" w:rsidP="10E55168" w:rsidRDefault="23DFDBB3" w14:paraId="5EFBBDD5" w14:textId="7DEC2F7A">
            <w:pPr>
              <w:pStyle w:val="Comment0"/>
              <w:spacing w:line="259" w:lineRule="auto"/>
              <w:rPr>
                <w:i w:val="0"/>
                <w:color w:val="000000" w:themeColor="text1"/>
                <w:lang w:val="es-CO"/>
              </w:rPr>
            </w:pPr>
            <w:r w:rsidRPr="10E55168">
              <w:rPr>
                <w:i w:val="0"/>
                <w:color w:val="000000" w:themeColor="text1"/>
                <w:lang w:val="es-CO"/>
              </w:rPr>
              <w:t xml:space="preserve">Revisión evolutiva del SRS con base en </w:t>
            </w:r>
            <w:proofErr w:type="spellStart"/>
            <w:r w:rsidRPr="10E55168">
              <w:rPr>
                <w:i w:val="0"/>
                <w:color w:val="000000" w:themeColor="text1"/>
                <w:lang w:val="es-CO"/>
              </w:rPr>
              <w:t>feedback</w:t>
            </w:r>
            <w:proofErr w:type="spellEnd"/>
            <w:r w:rsidRPr="10E55168">
              <w:rPr>
                <w:i w:val="0"/>
                <w:color w:val="000000" w:themeColor="text1"/>
                <w:lang w:val="es-CO"/>
              </w:rPr>
              <w:t xml:space="preserve"> del cliente y validaciones intermedias</w:t>
            </w:r>
          </w:p>
          <w:p w:rsidR="23DFDBB3" w:rsidP="10E55168" w:rsidRDefault="23DFDBB3" w14:paraId="3A09C6C8" w14:textId="18C48E1D">
            <w:pPr>
              <w:pStyle w:val="Comment0"/>
              <w:spacing w:line="259" w:lineRule="auto"/>
              <w:rPr>
                <w:i w:val="0"/>
                <w:color w:val="000000" w:themeColor="text1"/>
                <w:lang w:val="es-CO"/>
              </w:rPr>
            </w:pPr>
            <w:r w:rsidRPr="10E55168">
              <w:rPr>
                <w:i w:val="0"/>
                <w:color w:val="000000" w:themeColor="text1"/>
                <w:lang w:val="es-CO"/>
              </w:rPr>
              <w:t>Entrega: 30 de Julio</w:t>
            </w:r>
          </w:p>
        </w:tc>
      </w:tr>
      <w:tr w:rsidRPr="000537EF" w:rsidR="23DFDBB3" w:rsidTr="10E55168" w14:paraId="684A72E5" w14:textId="77777777">
        <w:trPr>
          <w:trHeight w:val="300"/>
        </w:trPr>
        <w:tc>
          <w:tcPr>
            <w:tcW w:w="1919" w:type="dxa"/>
          </w:tcPr>
          <w:p w:rsidR="23DFDBB3" w:rsidP="10E55168" w:rsidRDefault="23DFDBB3" w14:paraId="1425A017" w14:textId="13856392">
            <w:pPr>
              <w:pStyle w:val="Comment0"/>
              <w:spacing w:line="259" w:lineRule="auto"/>
              <w:rPr>
                <w:i w:val="0"/>
                <w:color w:val="000000" w:themeColor="text1"/>
              </w:rPr>
            </w:pPr>
            <w:proofErr w:type="spellStart"/>
            <w:r w:rsidRPr="10E55168">
              <w:rPr>
                <w:i w:val="0"/>
                <w:color w:val="000000" w:themeColor="text1"/>
              </w:rPr>
              <w:t>Prototipo</w:t>
            </w:r>
            <w:proofErr w:type="spellEnd"/>
            <w:r w:rsidRPr="10E55168">
              <w:rPr>
                <w:i w:val="0"/>
                <w:color w:val="000000" w:themeColor="text1"/>
              </w:rPr>
              <w:t xml:space="preserve"> </w:t>
            </w:r>
            <w:proofErr w:type="spellStart"/>
            <w:r w:rsidRPr="10E55168">
              <w:rPr>
                <w:i w:val="0"/>
                <w:color w:val="000000" w:themeColor="text1"/>
              </w:rPr>
              <w:t>Funcional</w:t>
            </w:r>
            <w:proofErr w:type="spellEnd"/>
            <w:r w:rsidRPr="10E55168">
              <w:rPr>
                <w:i w:val="0"/>
                <w:color w:val="000000" w:themeColor="text1"/>
              </w:rPr>
              <w:t xml:space="preserve"> </w:t>
            </w:r>
            <w:proofErr w:type="spellStart"/>
            <w:r w:rsidRPr="10E55168">
              <w:rPr>
                <w:i w:val="0"/>
                <w:color w:val="000000" w:themeColor="text1"/>
              </w:rPr>
              <w:t>Inicial</w:t>
            </w:r>
            <w:proofErr w:type="spellEnd"/>
          </w:p>
        </w:tc>
        <w:tc>
          <w:tcPr>
            <w:tcW w:w="1954" w:type="dxa"/>
          </w:tcPr>
          <w:p w:rsidR="23DFDBB3" w:rsidP="10E55168" w:rsidRDefault="23DFDBB3" w14:paraId="198A6B61" w14:textId="1D503D36">
            <w:pPr>
              <w:pStyle w:val="Comment0"/>
              <w:spacing w:line="259" w:lineRule="auto"/>
              <w:rPr>
                <w:i w:val="0"/>
                <w:color w:val="000000" w:themeColor="text1"/>
                <w:lang w:val="es-CO"/>
              </w:rPr>
            </w:pPr>
            <w:r w:rsidRPr="10E55168">
              <w:rPr>
                <w:i w:val="0"/>
                <w:color w:val="000000" w:themeColor="text1"/>
                <w:lang w:val="es-CO"/>
              </w:rPr>
              <w:t>ISO/IEC 25010</w:t>
            </w:r>
          </w:p>
        </w:tc>
        <w:tc>
          <w:tcPr>
            <w:tcW w:w="4397" w:type="dxa"/>
          </w:tcPr>
          <w:p w:rsidRPr="003B211B" w:rsidR="23DFDBB3" w:rsidP="10E55168" w:rsidRDefault="23DFDBB3" w14:paraId="00B85314" w14:textId="2DD9733A">
            <w:pPr>
              <w:pStyle w:val="Comment0"/>
              <w:spacing w:line="259" w:lineRule="auto"/>
              <w:rPr>
                <w:i w:val="0"/>
                <w:color w:val="000000" w:themeColor="text1"/>
                <w:lang w:val="es-CO"/>
              </w:rPr>
            </w:pPr>
            <w:r w:rsidRPr="10E55168">
              <w:rPr>
                <w:i w:val="0"/>
                <w:color w:val="000000" w:themeColor="text1"/>
                <w:lang w:val="es-CO"/>
              </w:rPr>
              <w:t>Validación temprana del sistema con funcionalidades clave, permitiendo retroalimentación y reajuste.</w:t>
            </w:r>
          </w:p>
          <w:p w:rsidRPr="003B211B" w:rsidR="23DFDBB3" w:rsidP="10E55168" w:rsidRDefault="23DFDBB3" w14:paraId="030D983E" w14:textId="1AD87C96">
            <w:pPr>
              <w:pStyle w:val="Comment0"/>
              <w:spacing w:line="259" w:lineRule="auto"/>
              <w:rPr>
                <w:i w:val="0"/>
                <w:color w:val="000000" w:themeColor="text1"/>
                <w:lang w:val="es-CO"/>
              </w:rPr>
            </w:pPr>
            <w:r w:rsidRPr="10E55168">
              <w:rPr>
                <w:i w:val="0"/>
                <w:color w:val="000000" w:themeColor="text1"/>
                <w:lang w:val="es-CO"/>
              </w:rPr>
              <w:t>Permite evaluación incremental</w:t>
            </w:r>
          </w:p>
          <w:p w:rsidRPr="003B211B" w:rsidR="23DFDBB3" w:rsidP="10E55168" w:rsidRDefault="23DFDBB3" w14:paraId="5E2C67DE" w14:textId="7F85B9F8">
            <w:pPr>
              <w:pStyle w:val="Comment0"/>
              <w:spacing w:line="259" w:lineRule="auto"/>
              <w:rPr>
                <w:i w:val="0"/>
                <w:color w:val="000000" w:themeColor="text1"/>
                <w:lang w:val="es-CO"/>
              </w:rPr>
            </w:pPr>
            <w:r w:rsidRPr="10E55168">
              <w:rPr>
                <w:i w:val="0"/>
                <w:color w:val="000000" w:themeColor="text1"/>
                <w:lang w:val="es-CO"/>
              </w:rPr>
              <w:t>Entrega:10 de agosto</w:t>
            </w:r>
          </w:p>
        </w:tc>
      </w:tr>
      <w:tr w:rsidR="23DFDBB3" w:rsidTr="10E55168" w14:paraId="706D71B1" w14:textId="77777777">
        <w:trPr>
          <w:trHeight w:val="300"/>
        </w:trPr>
        <w:tc>
          <w:tcPr>
            <w:tcW w:w="1919" w:type="dxa"/>
          </w:tcPr>
          <w:p w:rsidRPr="003B211B" w:rsidR="23DFDBB3" w:rsidP="10E55168" w:rsidRDefault="23DFDBB3" w14:paraId="4ECF6ED1" w14:textId="33397009">
            <w:pPr>
              <w:pStyle w:val="Comment0"/>
              <w:spacing w:line="259" w:lineRule="auto"/>
              <w:rPr>
                <w:i w:val="0"/>
                <w:color w:val="000000" w:themeColor="text1"/>
                <w:lang w:val="es-CO"/>
              </w:rPr>
            </w:pPr>
            <w:r w:rsidRPr="10E55168">
              <w:rPr>
                <w:i w:val="0"/>
                <w:color w:val="000000" w:themeColor="text1"/>
                <w:lang w:val="es-CO"/>
              </w:rPr>
              <w:t>Documento de Pruebas (plan y casos de prueba)</w:t>
            </w:r>
          </w:p>
        </w:tc>
        <w:tc>
          <w:tcPr>
            <w:tcW w:w="1954" w:type="dxa"/>
          </w:tcPr>
          <w:p w:rsidR="23DFDBB3" w:rsidP="10E55168" w:rsidRDefault="23DFDBB3" w14:paraId="0B881DAB" w14:textId="665DB0D1">
            <w:pPr>
              <w:pStyle w:val="Comment0"/>
              <w:spacing w:line="259" w:lineRule="auto"/>
              <w:rPr>
                <w:i w:val="0"/>
                <w:color w:val="000000" w:themeColor="text1"/>
                <w:lang w:val="es-CO"/>
              </w:rPr>
            </w:pPr>
            <w:r w:rsidRPr="10E55168">
              <w:rPr>
                <w:i w:val="0"/>
                <w:color w:val="000000" w:themeColor="text1"/>
                <w:lang w:val="es-CO"/>
              </w:rPr>
              <w:t>IEEE 829</w:t>
            </w:r>
          </w:p>
        </w:tc>
        <w:tc>
          <w:tcPr>
            <w:tcW w:w="4397" w:type="dxa"/>
          </w:tcPr>
          <w:p w:rsidRPr="003B211B" w:rsidR="23DFDBB3" w:rsidP="10E55168" w:rsidRDefault="23DFDBB3" w14:paraId="37774D5A" w14:textId="325046CB">
            <w:pPr>
              <w:pStyle w:val="Comment0"/>
              <w:spacing w:line="259" w:lineRule="auto"/>
              <w:rPr>
                <w:i w:val="0"/>
                <w:color w:val="000000" w:themeColor="text1"/>
                <w:lang w:val="es-CO"/>
              </w:rPr>
            </w:pPr>
            <w:r w:rsidRPr="10E55168">
              <w:rPr>
                <w:i w:val="0"/>
                <w:color w:val="000000" w:themeColor="text1"/>
                <w:lang w:val="es-CO"/>
              </w:rPr>
              <w:t>Define estrategias, casos y criterios de validación. Se actualizará conforme evolucione el sistema</w:t>
            </w:r>
          </w:p>
          <w:p w:rsidR="23DFDBB3" w:rsidP="10E55168" w:rsidRDefault="23DFDBB3" w14:paraId="78F66779" w14:textId="6EAC63F1">
            <w:pPr>
              <w:pStyle w:val="Comment0"/>
              <w:spacing w:line="259" w:lineRule="auto"/>
              <w:rPr>
                <w:i w:val="0"/>
                <w:color w:val="000000" w:themeColor="text1"/>
              </w:rPr>
            </w:pPr>
            <w:proofErr w:type="spellStart"/>
            <w:r w:rsidRPr="10E55168">
              <w:rPr>
                <w:i w:val="0"/>
                <w:color w:val="000000" w:themeColor="text1"/>
              </w:rPr>
              <w:t>Entrega</w:t>
            </w:r>
            <w:proofErr w:type="spellEnd"/>
            <w:r w:rsidRPr="10E55168">
              <w:rPr>
                <w:i w:val="0"/>
                <w:color w:val="000000" w:themeColor="text1"/>
              </w:rPr>
              <w:t xml:space="preserve"> 14 de </w:t>
            </w:r>
            <w:proofErr w:type="spellStart"/>
            <w:r w:rsidRPr="10E55168">
              <w:rPr>
                <w:i w:val="0"/>
                <w:color w:val="000000" w:themeColor="text1"/>
              </w:rPr>
              <w:t>agosto</w:t>
            </w:r>
            <w:proofErr w:type="spellEnd"/>
          </w:p>
        </w:tc>
      </w:tr>
      <w:tr w:rsidR="23DFDBB3" w:rsidTr="10E55168" w14:paraId="0E313258" w14:textId="77777777">
        <w:trPr>
          <w:trHeight w:val="300"/>
        </w:trPr>
        <w:tc>
          <w:tcPr>
            <w:tcW w:w="1919" w:type="dxa"/>
          </w:tcPr>
          <w:p w:rsidRPr="003B211B" w:rsidR="23DFDBB3" w:rsidP="10E55168" w:rsidRDefault="23DFDBB3" w14:paraId="0389536E" w14:textId="79ECD853">
            <w:pPr>
              <w:pStyle w:val="Comment0"/>
              <w:spacing w:line="259" w:lineRule="auto"/>
              <w:rPr>
                <w:i w:val="0"/>
                <w:color w:val="000000" w:themeColor="text1"/>
                <w:lang w:val="es-CO"/>
              </w:rPr>
            </w:pPr>
            <w:r w:rsidRPr="10E55168">
              <w:rPr>
                <w:i w:val="0"/>
                <w:color w:val="000000" w:themeColor="text1"/>
                <w:lang w:val="es-CO"/>
              </w:rPr>
              <w:t>Informe de resultados de Pruebas</w:t>
            </w:r>
          </w:p>
        </w:tc>
        <w:tc>
          <w:tcPr>
            <w:tcW w:w="1954" w:type="dxa"/>
          </w:tcPr>
          <w:p w:rsidR="23DFDBB3" w:rsidP="10E55168" w:rsidRDefault="23DFDBB3" w14:paraId="3F0EE81C" w14:textId="4054A79F">
            <w:pPr>
              <w:pStyle w:val="Comment0"/>
              <w:spacing w:line="259" w:lineRule="auto"/>
              <w:rPr>
                <w:i w:val="0"/>
                <w:color w:val="000000" w:themeColor="text1"/>
                <w:lang w:val="es-CO"/>
              </w:rPr>
            </w:pPr>
            <w:r w:rsidRPr="10E55168">
              <w:rPr>
                <w:i w:val="0"/>
                <w:color w:val="000000" w:themeColor="text1"/>
                <w:lang w:val="es-CO"/>
              </w:rPr>
              <w:t>IEEE 829</w:t>
            </w:r>
          </w:p>
        </w:tc>
        <w:tc>
          <w:tcPr>
            <w:tcW w:w="4397" w:type="dxa"/>
          </w:tcPr>
          <w:p w:rsidRPr="003B211B" w:rsidR="23DFDBB3" w:rsidP="10E55168" w:rsidRDefault="23DFDBB3" w14:paraId="5BEAD9E3" w14:textId="263DD7A8">
            <w:pPr>
              <w:pStyle w:val="Comment0"/>
              <w:spacing w:line="259" w:lineRule="auto"/>
              <w:rPr>
                <w:i w:val="0"/>
                <w:color w:val="000000" w:themeColor="text1"/>
                <w:lang w:val="es-CO"/>
              </w:rPr>
            </w:pPr>
            <w:r w:rsidRPr="10E55168">
              <w:rPr>
                <w:i w:val="0"/>
                <w:color w:val="000000" w:themeColor="text1"/>
                <w:lang w:val="es-CO"/>
              </w:rPr>
              <w:t>Reporta hallazgos, métricas de cobertura y calidad, defectos detectados y acciones correctivas</w:t>
            </w:r>
          </w:p>
          <w:p w:rsidR="23DFDBB3" w:rsidP="10E55168" w:rsidRDefault="23DFDBB3" w14:paraId="4FACB819" w14:textId="6BBDA728">
            <w:pPr>
              <w:pStyle w:val="Comment0"/>
              <w:spacing w:line="259" w:lineRule="auto"/>
              <w:rPr>
                <w:i w:val="0"/>
                <w:color w:val="000000" w:themeColor="text1"/>
              </w:rPr>
            </w:pPr>
            <w:proofErr w:type="spellStart"/>
            <w:r w:rsidRPr="10E55168">
              <w:rPr>
                <w:i w:val="0"/>
                <w:color w:val="000000" w:themeColor="text1"/>
              </w:rPr>
              <w:t>Entrega</w:t>
            </w:r>
            <w:proofErr w:type="spellEnd"/>
            <w:r w:rsidRPr="10E55168">
              <w:rPr>
                <w:i w:val="0"/>
                <w:color w:val="000000" w:themeColor="text1"/>
              </w:rPr>
              <w:t xml:space="preserve">: 20 de </w:t>
            </w:r>
            <w:proofErr w:type="spellStart"/>
            <w:r w:rsidRPr="10E55168">
              <w:rPr>
                <w:i w:val="0"/>
                <w:color w:val="000000" w:themeColor="text1"/>
              </w:rPr>
              <w:t>agosto</w:t>
            </w:r>
            <w:proofErr w:type="spellEnd"/>
          </w:p>
        </w:tc>
      </w:tr>
      <w:tr w:rsidR="23DFDBB3" w:rsidTr="10E55168" w14:paraId="7F0878E3" w14:textId="77777777">
        <w:trPr>
          <w:trHeight w:val="300"/>
        </w:trPr>
        <w:tc>
          <w:tcPr>
            <w:tcW w:w="1919" w:type="dxa"/>
          </w:tcPr>
          <w:p w:rsidR="23DFDBB3" w:rsidP="10E55168" w:rsidRDefault="23DFDBB3" w14:paraId="3F7AB896" w14:textId="5ECE7C85">
            <w:pPr>
              <w:pStyle w:val="Comment0"/>
              <w:spacing w:line="259" w:lineRule="auto"/>
              <w:rPr>
                <w:i w:val="0"/>
                <w:color w:val="000000" w:themeColor="text1"/>
              </w:rPr>
            </w:pPr>
            <w:r w:rsidRPr="10E55168">
              <w:rPr>
                <w:i w:val="0"/>
                <w:color w:val="000000" w:themeColor="text1"/>
              </w:rPr>
              <w:t xml:space="preserve">Memoria del </w:t>
            </w:r>
            <w:proofErr w:type="spellStart"/>
            <w:r w:rsidRPr="10E55168">
              <w:rPr>
                <w:i w:val="0"/>
                <w:color w:val="000000" w:themeColor="text1"/>
              </w:rPr>
              <w:t>proyecto</w:t>
            </w:r>
            <w:proofErr w:type="spellEnd"/>
          </w:p>
        </w:tc>
        <w:tc>
          <w:tcPr>
            <w:tcW w:w="1954" w:type="dxa"/>
          </w:tcPr>
          <w:p w:rsidR="23DFDBB3" w:rsidP="10E55168" w:rsidRDefault="23DFDBB3" w14:paraId="065D8C52" w14:textId="7414E865">
            <w:pPr>
              <w:pStyle w:val="Comment0"/>
              <w:spacing w:line="259" w:lineRule="auto"/>
              <w:rPr>
                <w:i w:val="0"/>
                <w:color w:val="000000" w:themeColor="text1"/>
                <w:lang w:val="es-CO"/>
              </w:rPr>
            </w:pPr>
            <w:r w:rsidRPr="10E55168">
              <w:rPr>
                <w:i w:val="0"/>
                <w:color w:val="000000" w:themeColor="text1"/>
                <w:lang w:val="es-CO"/>
              </w:rPr>
              <w:t>IEEE 1063</w:t>
            </w:r>
          </w:p>
        </w:tc>
        <w:tc>
          <w:tcPr>
            <w:tcW w:w="4397" w:type="dxa"/>
          </w:tcPr>
          <w:p w:rsidR="23DFDBB3" w:rsidP="10E55168" w:rsidRDefault="23DFDBB3" w14:paraId="05AACAD5" w14:textId="1CC383C7">
            <w:pPr>
              <w:pStyle w:val="Comment0"/>
              <w:spacing w:line="259" w:lineRule="auto"/>
              <w:rPr>
                <w:i w:val="0"/>
                <w:color w:val="000000" w:themeColor="text1"/>
              </w:rPr>
            </w:pPr>
            <w:r w:rsidRPr="10E55168">
              <w:rPr>
                <w:i w:val="0"/>
                <w:color w:val="000000" w:themeColor="text1"/>
                <w:lang w:val="es-CO"/>
              </w:rPr>
              <w:t xml:space="preserve">Documento final que resume análisis, diseño, desarrollo, pruebas y conclusiones. </w:t>
            </w:r>
            <w:proofErr w:type="spellStart"/>
            <w:r w:rsidRPr="10E55168">
              <w:rPr>
                <w:i w:val="0"/>
                <w:color w:val="000000" w:themeColor="text1"/>
              </w:rPr>
              <w:t>Requisito</w:t>
            </w:r>
            <w:proofErr w:type="spellEnd"/>
            <w:r w:rsidRPr="10E55168">
              <w:rPr>
                <w:i w:val="0"/>
                <w:color w:val="000000" w:themeColor="text1"/>
              </w:rPr>
              <w:t xml:space="preserve"> </w:t>
            </w:r>
            <w:proofErr w:type="spellStart"/>
            <w:r w:rsidRPr="10E55168">
              <w:rPr>
                <w:i w:val="0"/>
                <w:color w:val="000000" w:themeColor="text1"/>
              </w:rPr>
              <w:t>académico</w:t>
            </w:r>
            <w:proofErr w:type="spellEnd"/>
            <w:r w:rsidRPr="10E55168">
              <w:rPr>
                <w:i w:val="0"/>
                <w:color w:val="000000" w:themeColor="text1"/>
              </w:rPr>
              <w:t xml:space="preserve"> y </w:t>
            </w:r>
            <w:proofErr w:type="spellStart"/>
            <w:r w:rsidRPr="10E55168">
              <w:rPr>
                <w:i w:val="0"/>
                <w:color w:val="000000" w:themeColor="text1"/>
              </w:rPr>
              <w:t>evidencia</w:t>
            </w:r>
            <w:proofErr w:type="spellEnd"/>
            <w:r w:rsidRPr="10E55168">
              <w:rPr>
                <w:i w:val="0"/>
                <w:color w:val="000000" w:themeColor="text1"/>
              </w:rPr>
              <w:t xml:space="preserve"> integral</w:t>
            </w:r>
          </w:p>
          <w:p w:rsidR="23DFDBB3" w:rsidP="10E55168" w:rsidRDefault="23DFDBB3" w14:paraId="756F7419" w14:textId="389E9435">
            <w:pPr>
              <w:pStyle w:val="Comment0"/>
              <w:spacing w:line="259" w:lineRule="auto"/>
              <w:rPr>
                <w:i w:val="0"/>
                <w:color w:val="000000" w:themeColor="text1"/>
              </w:rPr>
            </w:pPr>
            <w:proofErr w:type="spellStart"/>
            <w:r w:rsidRPr="10E55168">
              <w:rPr>
                <w:i w:val="0"/>
                <w:color w:val="000000" w:themeColor="text1"/>
              </w:rPr>
              <w:t>Entrega</w:t>
            </w:r>
            <w:proofErr w:type="spellEnd"/>
            <w:r w:rsidRPr="10E55168">
              <w:rPr>
                <w:i w:val="0"/>
                <w:color w:val="000000" w:themeColor="text1"/>
              </w:rPr>
              <w:t xml:space="preserve">: 30 de </w:t>
            </w:r>
            <w:proofErr w:type="spellStart"/>
            <w:r w:rsidRPr="10E55168">
              <w:rPr>
                <w:i w:val="0"/>
                <w:color w:val="000000" w:themeColor="text1"/>
              </w:rPr>
              <w:t>agosto</w:t>
            </w:r>
            <w:proofErr w:type="spellEnd"/>
          </w:p>
        </w:tc>
      </w:tr>
      <w:tr w:rsidR="23DFDBB3" w:rsidTr="10E55168" w14:paraId="078CDDFC" w14:textId="77777777">
        <w:trPr>
          <w:trHeight w:val="300"/>
        </w:trPr>
        <w:tc>
          <w:tcPr>
            <w:tcW w:w="1919" w:type="dxa"/>
          </w:tcPr>
          <w:p w:rsidR="23DFDBB3" w:rsidP="10E55168" w:rsidRDefault="23DFDBB3" w14:paraId="4FC9CDBF" w14:textId="3689764B">
            <w:pPr>
              <w:pStyle w:val="Comment0"/>
              <w:spacing w:line="259" w:lineRule="auto"/>
              <w:rPr>
                <w:i w:val="0"/>
                <w:color w:val="000000" w:themeColor="text1"/>
              </w:rPr>
            </w:pPr>
            <w:proofErr w:type="spellStart"/>
            <w:r w:rsidRPr="10E55168">
              <w:rPr>
                <w:i w:val="0"/>
                <w:color w:val="000000" w:themeColor="text1"/>
              </w:rPr>
              <w:t>Prototipo</w:t>
            </w:r>
            <w:proofErr w:type="spellEnd"/>
            <w:r w:rsidRPr="10E55168">
              <w:rPr>
                <w:i w:val="0"/>
                <w:color w:val="000000" w:themeColor="text1"/>
              </w:rPr>
              <w:t xml:space="preserve"> </w:t>
            </w:r>
            <w:proofErr w:type="spellStart"/>
            <w:r w:rsidRPr="10E55168">
              <w:rPr>
                <w:i w:val="0"/>
                <w:color w:val="000000" w:themeColor="text1"/>
              </w:rPr>
              <w:t>funcional</w:t>
            </w:r>
            <w:proofErr w:type="spellEnd"/>
            <w:r w:rsidRPr="10E55168">
              <w:rPr>
                <w:i w:val="0"/>
                <w:color w:val="000000" w:themeColor="text1"/>
              </w:rPr>
              <w:t xml:space="preserve"> final (PFP)</w:t>
            </w:r>
          </w:p>
        </w:tc>
        <w:tc>
          <w:tcPr>
            <w:tcW w:w="1954" w:type="dxa"/>
          </w:tcPr>
          <w:p w:rsidR="23DFDBB3" w:rsidP="10E55168" w:rsidRDefault="23DFDBB3" w14:paraId="1141D94A" w14:textId="7421AEF2">
            <w:pPr>
              <w:pStyle w:val="Comment0"/>
              <w:spacing w:line="259" w:lineRule="auto"/>
              <w:rPr>
                <w:i w:val="0"/>
                <w:color w:val="000000" w:themeColor="text1"/>
                <w:lang w:val="es-CO"/>
              </w:rPr>
            </w:pPr>
            <w:r w:rsidRPr="10E55168">
              <w:rPr>
                <w:i w:val="0"/>
                <w:color w:val="000000" w:themeColor="text1"/>
                <w:lang w:val="es-CO"/>
              </w:rPr>
              <w:t>IEC 25010</w:t>
            </w:r>
          </w:p>
        </w:tc>
        <w:tc>
          <w:tcPr>
            <w:tcW w:w="4397" w:type="dxa"/>
          </w:tcPr>
          <w:p w:rsidRPr="003B211B" w:rsidR="23DFDBB3" w:rsidP="10E55168" w:rsidRDefault="23DFDBB3" w14:paraId="3129DA84" w14:textId="4130D06B">
            <w:pPr>
              <w:pStyle w:val="Comment0"/>
              <w:spacing w:line="259" w:lineRule="auto"/>
              <w:rPr>
                <w:i w:val="0"/>
                <w:color w:val="000000" w:themeColor="text1"/>
                <w:lang w:val="es-CO"/>
              </w:rPr>
            </w:pPr>
            <w:r w:rsidRPr="10E55168">
              <w:rPr>
                <w:i w:val="0"/>
                <w:color w:val="000000" w:themeColor="text1"/>
                <w:lang w:val="es-CO"/>
              </w:rPr>
              <w:t>Demostración del sistema completo y funcional. Corresponde al entregable técnico más importante</w:t>
            </w:r>
          </w:p>
          <w:p w:rsidR="23DFDBB3" w:rsidP="10E55168" w:rsidRDefault="23DFDBB3" w14:paraId="1758EF31" w14:textId="2A226770">
            <w:pPr>
              <w:pStyle w:val="Comment0"/>
              <w:spacing w:line="259" w:lineRule="auto"/>
              <w:rPr>
                <w:i w:val="0"/>
                <w:color w:val="000000" w:themeColor="text1"/>
              </w:rPr>
            </w:pPr>
            <w:proofErr w:type="spellStart"/>
            <w:r w:rsidRPr="10E55168">
              <w:rPr>
                <w:i w:val="0"/>
                <w:color w:val="000000" w:themeColor="text1"/>
              </w:rPr>
              <w:t>Entrega</w:t>
            </w:r>
            <w:proofErr w:type="spellEnd"/>
            <w:r w:rsidRPr="10E55168">
              <w:rPr>
                <w:i w:val="0"/>
                <w:color w:val="000000" w:themeColor="text1"/>
              </w:rPr>
              <w:t xml:space="preserve">: 25 de </w:t>
            </w:r>
            <w:proofErr w:type="spellStart"/>
            <w:r w:rsidRPr="10E55168">
              <w:rPr>
                <w:i w:val="0"/>
                <w:color w:val="000000" w:themeColor="text1"/>
              </w:rPr>
              <w:t>septiembre</w:t>
            </w:r>
            <w:proofErr w:type="spellEnd"/>
          </w:p>
        </w:tc>
      </w:tr>
      <w:tr w:rsidR="23DFDBB3" w:rsidTr="10E55168" w14:paraId="550D087F" w14:textId="77777777">
        <w:trPr>
          <w:trHeight w:val="300"/>
        </w:trPr>
        <w:tc>
          <w:tcPr>
            <w:tcW w:w="1919" w:type="dxa"/>
          </w:tcPr>
          <w:p w:rsidR="23DFDBB3" w:rsidP="10E55168" w:rsidRDefault="23DFDBB3" w14:paraId="6DC91D32" w14:textId="48C1FCC4">
            <w:pPr>
              <w:pStyle w:val="Comment0"/>
              <w:spacing w:line="259" w:lineRule="auto"/>
              <w:rPr>
                <w:i w:val="0"/>
                <w:color w:val="000000" w:themeColor="text1"/>
              </w:rPr>
            </w:pPr>
            <w:r w:rsidRPr="10E55168">
              <w:rPr>
                <w:i w:val="0"/>
                <w:color w:val="000000" w:themeColor="text1"/>
              </w:rPr>
              <w:t xml:space="preserve">Manual de </w:t>
            </w:r>
            <w:proofErr w:type="spellStart"/>
            <w:r w:rsidRPr="10E55168">
              <w:rPr>
                <w:i w:val="0"/>
                <w:color w:val="000000" w:themeColor="text1"/>
              </w:rPr>
              <w:t>usuario</w:t>
            </w:r>
            <w:proofErr w:type="spellEnd"/>
          </w:p>
        </w:tc>
        <w:tc>
          <w:tcPr>
            <w:tcW w:w="1954" w:type="dxa"/>
          </w:tcPr>
          <w:p w:rsidR="23DFDBB3" w:rsidP="10E55168" w:rsidRDefault="23DFDBB3" w14:paraId="74966F6E" w14:textId="4FEBFE63">
            <w:pPr>
              <w:pStyle w:val="Comment0"/>
              <w:spacing w:line="259" w:lineRule="auto"/>
              <w:rPr>
                <w:i w:val="0"/>
                <w:color w:val="000000" w:themeColor="text1"/>
                <w:lang w:val="es-CO"/>
              </w:rPr>
            </w:pPr>
            <w:r w:rsidRPr="10E55168">
              <w:rPr>
                <w:i w:val="0"/>
                <w:color w:val="000000" w:themeColor="text1"/>
                <w:lang w:val="es-CO"/>
              </w:rPr>
              <w:t>ISO/IEC 26514</w:t>
            </w:r>
          </w:p>
        </w:tc>
        <w:tc>
          <w:tcPr>
            <w:tcW w:w="4397" w:type="dxa"/>
          </w:tcPr>
          <w:p w:rsidRPr="003B211B" w:rsidR="23DFDBB3" w:rsidP="10E55168" w:rsidRDefault="23DFDBB3" w14:paraId="501CF9DF" w14:textId="79117E0A">
            <w:pPr>
              <w:pStyle w:val="Comment0"/>
              <w:spacing w:line="259" w:lineRule="auto"/>
              <w:rPr>
                <w:i w:val="0"/>
                <w:color w:val="000000" w:themeColor="text1"/>
                <w:lang w:val="es-CO"/>
              </w:rPr>
            </w:pPr>
            <w:r w:rsidRPr="10E55168">
              <w:rPr>
                <w:i w:val="0"/>
                <w:color w:val="000000" w:themeColor="text1"/>
                <w:lang w:val="es-CO"/>
              </w:rPr>
              <w:t>Guía operativa para el uso del sistema, orientada al usuario final</w:t>
            </w:r>
          </w:p>
          <w:p w:rsidR="23DFDBB3" w:rsidP="10E55168" w:rsidRDefault="23DFDBB3" w14:paraId="699262B1" w14:textId="1FC07681">
            <w:pPr>
              <w:pStyle w:val="Comment0"/>
              <w:spacing w:line="259" w:lineRule="auto"/>
              <w:rPr>
                <w:i w:val="0"/>
                <w:color w:val="000000" w:themeColor="text1"/>
              </w:rPr>
            </w:pPr>
            <w:proofErr w:type="spellStart"/>
            <w:r w:rsidRPr="10E55168">
              <w:rPr>
                <w:i w:val="0"/>
                <w:color w:val="000000" w:themeColor="text1"/>
              </w:rPr>
              <w:t>Entrega</w:t>
            </w:r>
            <w:proofErr w:type="spellEnd"/>
            <w:r w:rsidRPr="10E55168">
              <w:rPr>
                <w:i w:val="0"/>
                <w:color w:val="000000" w:themeColor="text1"/>
              </w:rPr>
              <w:t xml:space="preserve">: 27 de </w:t>
            </w:r>
            <w:proofErr w:type="spellStart"/>
            <w:r w:rsidRPr="10E55168">
              <w:rPr>
                <w:i w:val="0"/>
                <w:color w:val="000000" w:themeColor="text1"/>
              </w:rPr>
              <w:t>septiembre</w:t>
            </w:r>
            <w:proofErr w:type="spellEnd"/>
          </w:p>
        </w:tc>
      </w:tr>
      <w:tr w:rsidR="23DFDBB3" w:rsidTr="10E55168" w14:paraId="1AE1D8FE" w14:textId="77777777">
        <w:trPr>
          <w:trHeight w:val="300"/>
        </w:trPr>
        <w:tc>
          <w:tcPr>
            <w:tcW w:w="1919" w:type="dxa"/>
          </w:tcPr>
          <w:p w:rsidR="23DFDBB3" w:rsidP="10E55168" w:rsidRDefault="23DFDBB3" w14:paraId="2E46D51F" w14:textId="4AE502E9">
            <w:pPr>
              <w:pStyle w:val="Comment0"/>
              <w:spacing w:line="259" w:lineRule="auto"/>
              <w:rPr>
                <w:i w:val="0"/>
                <w:color w:val="000000" w:themeColor="text1"/>
              </w:rPr>
            </w:pPr>
            <w:r w:rsidRPr="10E55168">
              <w:rPr>
                <w:i w:val="0"/>
                <w:color w:val="000000" w:themeColor="text1"/>
              </w:rPr>
              <w:t xml:space="preserve">Manual </w:t>
            </w:r>
            <w:proofErr w:type="spellStart"/>
            <w:r w:rsidRPr="10E55168">
              <w:rPr>
                <w:i w:val="0"/>
                <w:color w:val="000000" w:themeColor="text1"/>
              </w:rPr>
              <w:t>técnico</w:t>
            </w:r>
            <w:proofErr w:type="spellEnd"/>
          </w:p>
        </w:tc>
        <w:tc>
          <w:tcPr>
            <w:tcW w:w="1954" w:type="dxa"/>
          </w:tcPr>
          <w:p w:rsidR="23DFDBB3" w:rsidP="10E55168" w:rsidRDefault="23DFDBB3" w14:paraId="25D2AAC0" w14:textId="1A98FF6F">
            <w:pPr>
              <w:pStyle w:val="Comment0"/>
              <w:spacing w:line="259" w:lineRule="auto"/>
              <w:rPr>
                <w:i w:val="0"/>
                <w:color w:val="000000" w:themeColor="text1"/>
                <w:lang w:val="es-CO"/>
              </w:rPr>
            </w:pPr>
            <w:r w:rsidRPr="10E55168">
              <w:rPr>
                <w:i w:val="0"/>
                <w:color w:val="000000" w:themeColor="text1"/>
                <w:lang w:val="es-CO"/>
              </w:rPr>
              <w:t>IEEE 1063</w:t>
            </w:r>
          </w:p>
        </w:tc>
        <w:tc>
          <w:tcPr>
            <w:tcW w:w="4397" w:type="dxa"/>
          </w:tcPr>
          <w:p w:rsidR="23DFDBB3" w:rsidP="10E55168" w:rsidRDefault="23DFDBB3" w14:paraId="0D3B7C88" w14:textId="0FC94788">
            <w:pPr>
              <w:pStyle w:val="Comment0"/>
              <w:spacing w:line="259" w:lineRule="auto"/>
              <w:rPr>
                <w:i w:val="0"/>
                <w:color w:val="000000" w:themeColor="text1"/>
              </w:rPr>
            </w:pPr>
            <w:r w:rsidRPr="10E55168">
              <w:rPr>
                <w:i w:val="0"/>
                <w:color w:val="000000" w:themeColor="text1"/>
                <w:lang w:val="es-CO"/>
              </w:rPr>
              <w:t xml:space="preserve">Incluye despliegue, mantenimiento, estructura y arquitectura del sistema. </w:t>
            </w:r>
            <w:proofErr w:type="spellStart"/>
            <w:r w:rsidRPr="10E55168">
              <w:rPr>
                <w:i w:val="0"/>
                <w:color w:val="000000" w:themeColor="text1"/>
              </w:rPr>
              <w:t>Dirigido</w:t>
            </w:r>
            <w:proofErr w:type="spellEnd"/>
            <w:r w:rsidRPr="10E55168">
              <w:rPr>
                <w:i w:val="0"/>
                <w:color w:val="000000" w:themeColor="text1"/>
              </w:rPr>
              <w:t xml:space="preserve"> a </w:t>
            </w:r>
            <w:proofErr w:type="spellStart"/>
            <w:r w:rsidRPr="10E55168">
              <w:rPr>
                <w:i w:val="0"/>
                <w:color w:val="000000" w:themeColor="text1"/>
              </w:rPr>
              <w:t>desarrolladores</w:t>
            </w:r>
            <w:proofErr w:type="spellEnd"/>
            <w:r w:rsidRPr="10E55168">
              <w:rPr>
                <w:i w:val="0"/>
                <w:color w:val="000000" w:themeColor="text1"/>
              </w:rPr>
              <w:t xml:space="preserve"> y </w:t>
            </w:r>
            <w:proofErr w:type="spellStart"/>
            <w:r w:rsidRPr="10E55168">
              <w:rPr>
                <w:i w:val="0"/>
                <w:color w:val="000000" w:themeColor="text1"/>
              </w:rPr>
              <w:t>administradores</w:t>
            </w:r>
            <w:proofErr w:type="spellEnd"/>
          </w:p>
          <w:p w:rsidR="23DFDBB3" w:rsidP="10E55168" w:rsidRDefault="23DFDBB3" w14:paraId="451BAFAE" w14:textId="40DFF45B">
            <w:pPr>
              <w:pStyle w:val="Comment0"/>
              <w:spacing w:line="259" w:lineRule="auto"/>
              <w:rPr>
                <w:i w:val="0"/>
                <w:color w:val="000000" w:themeColor="text1"/>
              </w:rPr>
            </w:pPr>
            <w:proofErr w:type="spellStart"/>
            <w:r w:rsidRPr="10E55168">
              <w:rPr>
                <w:i w:val="0"/>
                <w:color w:val="000000" w:themeColor="text1"/>
              </w:rPr>
              <w:t>Entrega</w:t>
            </w:r>
            <w:proofErr w:type="spellEnd"/>
            <w:r w:rsidRPr="10E55168">
              <w:rPr>
                <w:i w:val="0"/>
                <w:color w:val="000000" w:themeColor="text1"/>
              </w:rPr>
              <w:t xml:space="preserve">: 28 de </w:t>
            </w:r>
            <w:proofErr w:type="spellStart"/>
            <w:r w:rsidRPr="10E55168">
              <w:rPr>
                <w:i w:val="0"/>
                <w:color w:val="000000" w:themeColor="text1"/>
              </w:rPr>
              <w:t>septiembre</w:t>
            </w:r>
            <w:proofErr w:type="spellEnd"/>
          </w:p>
        </w:tc>
      </w:tr>
      <w:tr w:rsidR="23DFDBB3" w:rsidTr="10E55168" w14:paraId="4CA8A70B" w14:textId="77777777">
        <w:trPr>
          <w:trHeight w:val="300"/>
        </w:trPr>
        <w:tc>
          <w:tcPr>
            <w:tcW w:w="1919" w:type="dxa"/>
          </w:tcPr>
          <w:p w:rsidRPr="003B211B" w:rsidR="23DFDBB3" w:rsidP="10E55168" w:rsidRDefault="23DFDBB3" w14:paraId="2ADA246D" w14:textId="6E90C471">
            <w:pPr>
              <w:pStyle w:val="Comment0"/>
              <w:spacing w:line="259" w:lineRule="auto"/>
              <w:rPr>
                <w:i w:val="0"/>
                <w:color w:val="000000" w:themeColor="text1"/>
                <w:lang w:val="es-CO"/>
              </w:rPr>
            </w:pPr>
            <w:r w:rsidRPr="10E55168">
              <w:rPr>
                <w:i w:val="0"/>
                <w:color w:val="000000" w:themeColor="text1"/>
                <w:lang w:val="es-CO"/>
              </w:rPr>
              <w:t xml:space="preserve">Video de </w:t>
            </w:r>
            <w:proofErr w:type="spellStart"/>
            <w:r w:rsidRPr="10E55168">
              <w:rPr>
                <w:i w:val="0"/>
                <w:color w:val="000000" w:themeColor="text1"/>
                <w:lang w:val="es-CO"/>
              </w:rPr>
              <w:t>presentacion</w:t>
            </w:r>
            <w:proofErr w:type="spellEnd"/>
            <w:r w:rsidRPr="10E55168">
              <w:rPr>
                <w:i w:val="0"/>
                <w:color w:val="000000" w:themeColor="text1"/>
                <w:lang w:val="es-CO"/>
              </w:rPr>
              <w:t xml:space="preserve"> del Proyecto</w:t>
            </w:r>
          </w:p>
        </w:tc>
        <w:tc>
          <w:tcPr>
            <w:tcW w:w="1954" w:type="dxa"/>
          </w:tcPr>
          <w:p w:rsidR="23DFDBB3" w:rsidP="10E55168" w:rsidRDefault="23DFDBB3" w14:paraId="5EB2586B" w14:textId="143A7529">
            <w:pPr>
              <w:pStyle w:val="Comment0"/>
              <w:spacing w:line="259" w:lineRule="auto"/>
              <w:rPr>
                <w:i w:val="0"/>
                <w:color w:val="000000" w:themeColor="text1"/>
                <w:lang w:val="es-CO"/>
              </w:rPr>
            </w:pPr>
          </w:p>
        </w:tc>
        <w:tc>
          <w:tcPr>
            <w:tcW w:w="4397" w:type="dxa"/>
          </w:tcPr>
          <w:p w:rsidRPr="003B211B" w:rsidR="23DFDBB3" w:rsidP="10E55168" w:rsidRDefault="23DFDBB3" w14:paraId="4661271C" w14:textId="1969D37C">
            <w:pPr>
              <w:pStyle w:val="Comment0"/>
              <w:spacing w:line="259" w:lineRule="auto"/>
              <w:rPr>
                <w:i w:val="0"/>
                <w:color w:val="000000" w:themeColor="text1"/>
                <w:lang w:val="es-CO"/>
              </w:rPr>
            </w:pPr>
            <w:r w:rsidRPr="10E55168">
              <w:rPr>
                <w:i w:val="0"/>
                <w:color w:val="000000" w:themeColor="text1"/>
                <w:lang w:val="es-CO"/>
              </w:rPr>
              <w:t>Recurso audiovisual para comunicar el impacto y funcionamiento del proyecto,</w:t>
            </w:r>
          </w:p>
          <w:p w:rsidR="23DFDBB3" w:rsidP="10E55168" w:rsidRDefault="23DFDBB3" w14:paraId="58D10DDD" w14:textId="1D1AA2CF">
            <w:pPr>
              <w:pStyle w:val="Comment0"/>
              <w:spacing w:line="259" w:lineRule="auto"/>
              <w:rPr>
                <w:i w:val="0"/>
                <w:color w:val="000000" w:themeColor="text1"/>
              </w:rPr>
            </w:pPr>
            <w:proofErr w:type="spellStart"/>
            <w:r w:rsidRPr="10E55168">
              <w:rPr>
                <w:i w:val="0"/>
                <w:color w:val="000000" w:themeColor="text1"/>
              </w:rPr>
              <w:t>Entrega</w:t>
            </w:r>
            <w:proofErr w:type="spellEnd"/>
            <w:r w:rsidRPr="10E55168">
              <w:rPr>
                <w:i w:val="0"/>
                <w:color w:val="000000" w:themeColor="text1"/>
              </w:rPr>
              <w:t xml:space="preserve">: 29 de </w:t>
            </w:r>
            <w:proofErr w:type="spellStart"/>
            <w:r w:rsidRPr="10E55168">
              <w:rPr>
                <w:i w:val="0"/>
                <w:color w:val="000000" w:themeColor="text1"/>
              </w:rPr>
              <w:t>septiembre</w:t>
            </w:r>
            <w:proofErr w:type="spellEnd"/>
          </w:p>
        </w:tc>
      </w:tr>
    </w:tbl>
    <w:p w:rsidR="003A3903" w:rsidP="003A3903" w:rsidRDefault="003A3903" w14:paraId="3FB6B118" w14:textId="77777777">
      <w:pPr>
        <w:pStyle w:val="Comment0"/>
        <w:jc w:val="left"/>
        <w:rPr>
          <w:lang w:val="es-CO"/>
        </w:rPr>
      </w:pPr>
    </w:p>
    <w:p w:rsidRPr="00860D92" w:rsidR="003A3903" w:rsidP="003A3903" w:rsidRDefault="003A3903" w14:paraId="5EB4BDFC" w14:textId="77777777">
      <w:pPr>
        <w:pStyle w:val="Heading1"/>
        <w:rPr>
          <w:lang w:val="es-ES"/>
        </w:rPr>
      </w:pPr>
      <w:bookmarkStart w:name="_Toc476236583" w:id="20"/>
      <w:r w:rsidRPr="7369E627">
        <w:rPr>
          <w:lang w:val="es-ES"/>
        </w:rPr>
        <w:t>Análisis de impacto</w:t>
      </w:r>
      <w:bookmarkEnd w:id="20"/>
    </w:p>
    <w:p w:rsidR="003A3903" w:rsidP="003A3903" w:rsidRDefault="003A3903" w14:paraId="56E94556" w14:textId="45609736">
      <w:pPr>
        <w:rPr>
          <w:lang w:val="es-ES"/>
        </w:rPr>
      </w:pPr>
      <w:r w:rsidRPr="10E55168">
        <w:rPr>
          <w:rFonts w:ascii="Arial" w:hAnsi="Arial"/>
          <w:b/>
          <w:bCs/>
          <w:sz w:val="28"/>
          <w:szCs w:val="28"/>
          <w:lang w:val="es-ES"/>
        </w:rPr>
        <w:t>2.</w:t>
      </w:r>
      <w:r w:rsidRPr="10E55168" w:rsidR="50287EB1">
        <w:rPr>
          <w:rFonts w:ascii="Arial" w:hAnsi="Arial"/>
          <w:b/>
          <w:bCs/>
          <w:sz w:val="28"/>
          <w:szCs w:val="28"/>
          <w:lang w:val="es-ES"/>
        </w:rPr>
        <w:t xml:space="preserve"> </w:t>
      </w:r>
      <w:r w:rsidRPr="10E55168">
        <w:rPr>
          <w:rFonts w:ascii="Arial" w:hAnsi="Arial"/>
          <w:b/>
          <w:bCs/>
          <w:sz w:val="28"/>
          <w:szCs w:val="28"/>
          <w:lang w:val="es-ES"/>
        </w:rPr>
        <w:t>Impacto</w:t>
      </w:r>
    </w:p>
    <w:p w:rsidR="003A3903" w:rsidP="003A3903" w:rsidRDefault="26275B6D" w14:paraId="412590B2" w14:textId="4F5A7AA0">
      <w:pPr>
        <w:pStyle w:val="Comment0"/>
        <w:rPr>
          <w:lang w:val="es-CO"/>
        </w:rPr>
      </w:pPr>
      <w:r w:rsidRPr="1FB6BF92">
        <w:rPr>
          <w:rFonts w:ascii="Arial" w:hAnsi="Arial"/>
          <w:b/>
          <w:bCs/>
          <w:color w:val="auto"/>
          <w:sz w:val="24"/>
          <w:szCs w:val="24"/>
          <w:lang w:val="es-CO"/>
        </w:rPr>
        <w:t>2.1</w:t>
      </w:r>
      <w:r w:rsidRPr="1FB6BF92" w:rsidR="194D89CB">
        <w:rPr>
          <w:rFonts w:ascii="Arial" w:hAnsi="Arial"/>
          <w:b/>
          <w:bCs/>
          <w:color w:val="auto"/>
          <w:sz w:val="24"/>
          <w:szCs w:val="24"/>
          <w:lang w:val="es-CO"/>
        </w:rPr>
        <w:t xml:space="preserve"> </w:t>
      </w:r>
      <w:r w:rsidRPr="1FB6BF92">
        <w:rPr>
          <w:rFonts w:ascii="Arial" w:hAnsi="Arial"/>
          <w:b/>
          <w:bCs/>
          <w:color w:val="auto"/>
          <w:sz w:val="24"/>
          <w:szCs w:val="24"/>
          <w:lang w:val="es-CO"/>
        </w:rPr>
        <w:t>Impacto corto plazo</w:t>
      </w:r>
    </w:p>
    <w:p w:rsidR="3E371FE0" w:rsidP="1FB6BF92" w:rsidRDefault="3E371FE0" w14:paraId="3CB223A2" w14:textId="1B0A1E9A">
      <w:pPr>
        <w:pStyle w:val="Comment0"/>
        <w:spacing w:line="259" w:lineRule="auto"/>
        <w:rPr>
          <w:i w:val="0"/>
          <w:color w:val="000000" w:themeColor="text1"/>
          <w:lang w:val="es-EC"/>
        </w:rPr>
      </w:pPr>
      <w:r w:rsidRPr="1FB6BF92">
        <w:rPr>
          <w:i w:val="0"/>
          <w:color w:val="000000" w:themeColor="text1"/>
          <w:lang w:val="es-EC"/>
        </w:rPr>
        <w:t xml:space="preserve">En el corto plazo, la implementación del prototipo funcional </w:t>
      </w:r>
      <w:r w:rsidRPr="1FB6BF92" w:rsidR="50EB06D4">
        <w:rPr>
          <w:i w:val="0"/>
          <w:color w:val="000000" w:themeColor="text1"/>
          <w:lang w:val="es-EC"/>
        </w:rPr>
        <w:t xml:space="preserve">de la aplicación web </w:t>
      </w:r>
      <w:r w:rsidRPr="1FB6BF92">
        <w:rPr>
          <w:i w:val="0"/>
          <w:color w:val="000000" w:themeColor="text1"/>
          <w:lang w:val="es-EC"/>
        </w:rPr>
        <w:t xml:space="preserve">permitirá a las MIPYMES, como Productos </w:t>
      </w:r>
      <w:proofErr w:type="spellStart"/>
      <w:r w:rsidRPr="1FB6BF92">
        <w:rPr>
          <w:i w:val="0"/>
          <w:color w:val="000000" w:themeColor="text1"/>
          <w:lang w:val="es-EC"/>
        </w:rPr>
        <w:t>Naturela</w:t>
      </w:r>
      <w:proofErr w:type="spellEnd"/>
      <w:r w:rsidRPr="1FB6BF92">
        <w:rPr>
          <w:i w:val="0"/>
          <w:color w:val="000000" w:themeColor="text1"/>
          <w:lang w:val="es-EC"/>
        </w:rPr>
        <w:t xml:space="preserve"> S.A.S; evidenciar mejoras inmediatas en la eficiencia de sus procesos administrativos asociados a trámites regulatorios de alimentos ante el INVIMA. La digitalización del proceso permitirá eliminar la dependencia de hojas de cálculo y correos electrónicos, sustituyéndolos por una </w:t>
      </w:r>
      <w:r w:rsidRPr="1FB6BF92" w:rsidR="6A4FAC60">
        <w:rPr>
          <w:i w:val="0"/>
          <w:color w:val="000000" w:themeColor="text1"/>
          <w:lang w:val="es-EC"/>
        </w:rPr>
        <w:t xml:space="preserve">aplicación </w:t>
      </w:r>
      <w:r w:rsidRPr="1FB6BF92">
        <w:rPr>
          <w:i w:val="0"/>
          <w:color w:val="000000" w:themeColor="text1"/>
          <w:lang w:val="es-EC"/>
        </w:rPr>
        <w:t>centralizada que automatiza tareas repetitivas, como recordatorios de vencimientos y gestión documental.</w:t>
      </w:r>
    </w:p>
    <w:p w:rsidR="3E371FE0" w:rsidP="10E55168" w:rsidRDefault="3E371FE0" w14:paraId="375CE4E1" w14:textId="102F6E3E">
      <w:pPr>
        <w:pStyle w:val="Comment0"/>
        <w:spacing w:line="259" w:lineRule="auto"/>
        <w:rPr>
          <w:i w:val="0"/>
          <w:color w:val="000000" w:themeColor="text1"/>
          <w:lang w:val="es-EC"/>
        </w:rPr>
      </w:pPr>
      <w:r w:rsidRPr="10E55168">
        <w:rPr>
          <w:i w:val="0"/>
          <w:color w:val="000000" w:themeColor="text1"/>
          <w:lang w:val="es-EC"/>
        </w:rPr>
        <w:t xml:space="preserve">Este impacto inicial no solo se reflejará en la reducción de tiempos administrativos, sino también en una mejor organización interna, mayor trazabilidad de la documentación y disminución significativa de los errores en estos. Además, mediante la </w:t>
      </w:r>
      <w:r w:rsidRPr="10E55168" w:rsidR="5233066C">
        <w:rPr>
          <w:i w:val="0"/>
          <w:color w:val="000000" w:themeColor="text1"/>
          <w:lang w:val="es-EC"/>
        </w:rPr>
        <w:t xml:space="preserve">aplicación </w:t>
      </w:r>
      <w:r w:rsidRPr="10E55168">
        <w:rPr>
          <w:i w:val="0"/>
          <w:color w:val="000000" w:themeColor="text1"/>
          <w:lang w:val="es-EC"/>
        </w:rPr>
        <w:t xml:space="preserve">web se </w:t>
      </w:r>
      <w:r w:rsidRPr="10E55168" w:rsidR="1DA02B19">
        <w:rPr>
          <w:i w:val="0"/>
          <w:color w:val="000000" w:themeColor="text1"/>
          <w:lang w:val="es-EC"/>
        </w:rPr>
        <w:t xml:space="preserve">busca </w:t>
      </w:r>
      <w:r w:rsidRPr="10E55168">
        <w:rPr>
          <w:i w:val="0"/>
          <w:color w:val="000000" w:themeColor="text1"/>
          <w:lang w:val="es-EC"/>
        </w:rPr>
        <w:t>mejorar la eficacia a la hora de la gestión de los tramites</w:t>
      </w:r>
      <w:r w:rsidRPr="10E55168" w:rsidR="406CDE59">
        <w:rPr>
          <w:i w:val="0"/>
          <w:color w:val="000000" w:themeColor="text1"/>
          <w:lang w:val="es-EC"/>
        </w:rPr>
        <w:t>.</w:t>
      </w:r>
    </w:p>
    <w:p w:rsidR="3E2E9A3A" w:rsidP="10E55168" w:rsidRDefault="3E2E9A3A" w14:paraId="1CCC08D1" w14:textId="74C3C8CA">
      <w:pPr>
        <w:pStyle w:val="Comment0"/>
        <w:spacing w:line="259" w:lineRule="auto"/>
        <w:rPr>
          <w:i w:val="0"/>
          <w:color w:val="000000" w:themeColor="text1"/>
          <w:lang w:val="es-EC"/>
        </w:rPr>
      </w:pPr>
      <w:r w:rsidRPr="10E55168">
        <w:rPr>
          <w:i w:val="0"/>
          <w:color w:val="000000" w:themeColor="text1"/>
          <w:lang w:val="es-EC"/>
        </w:rPr>
        <w:t xml:space="preserve">Finalmente, </w:t>
      </w:r>
      <w:r w:rsidRPr="10E55168" w:rsidR="3E371FE0">
        <w:rPr>
          <w:i w:val="0"/>
          <w:color w:val="000000" w:themeColor="text1"/>
          <w:lang w:val="es-EC"/>
        </w:rPr>
        <w:t>la disminución de costos asociados al uso de herramientas externas, lo cual representa un ahorro operativo relevante para las MIPYMES. La empresa piloto actuará como validación real del prototipo, permitiendo recolectar indicadores clave de desempeño (</w:t>
      </w:r>
      <w:proofErr w:type="spellStart"/>
      <w:r w:rsidRPr="10E55168" w:rsidR="3E371FE0">
        <w:rPr>
          <w:i w:val="0"/>
          <w:color w:val="000000" w:themeColor="text1"/>
          <w:lang w:val="es-EC"/>
        </w:rPr>
        <w:t>KPIs</w:t>
      </w:r>
      <w:proofErr w:type="spellEnd"/>
      <w:r w:rsidRPr="10E55168" w:rsidR="3E371FE0">
        <w:rPr>
          <w:i w:val="0"/>
          <w:color w:val="000000" w:themeColor="text1"/>
          <w:lang w:val="es-EC"/>
        </w:rPr>
        <w:t>) como</w:t>
      </w:r>
      <w:r w:rsidRPr="10E55168" w:rsidR="34D400DF">
        <w:rPr>
          <w:i w:val="0"/>
          <w:color w:val="000000" w:themeColor="text1"/>
          <w:lang w:val="es-EC"/>
        </w:rPr>
        <w:t xml:space="preserve"> lo son; </w:t>
      </w:r>
      <w:r w:rsidRPr="10E55168" w:rsidR="493FDB31">
        <w:rPr>
          <w:i w:val="0"/>
          <w:color w:val="000000" w:themeColor="text1"/>
          <w:lang w:val="es-EC"/>
        </w:rPr>
        <w:t>tiempo necesario para realizar por completo un trámite regulatorio, d</w:t>
      </w:r>
      <w:r w:rsidRPr="10E55168" w:rsidR="3E371FE0">
        <w:rPr>
          <w:i w:val="0"/>
          <w:color w:val="000000" w:themeColor="text1"/>
          <w:lang w:val="es-EC"/>
        </w:rPr>
        <w:t>isminución en errores documentales y mejora en la percepción de los usuarios internos sobre el proceso.</w:t>
      </w:r>
    </w:p>
    <w:p w:rsidR="1FB6BF92" w:rsidP="1FB6BF92" w:rsidRDefault="1FB6BF92" w14:paraId="31693F7B" w14:textId="7C79D178">
      <w:pPr>
        <w:pStyle w:val="Comment0"/>
        <w:rPr>
          <w:i w:val="0"/>
          <w:color w:val="auto"/>
          <w:sz w:val="24"/>
          <w:szCs w:val="24"/>
          <w:lang w:val="es-CO" w:eastAsia="es-CO"/>
        </w:rPr>
      </w:pPr>
    </w:p>
    <w:p w:rsidR="316D3FDF" w:rsidP="316D3FDF" w:rsidRDefault="316D3FDF" w14:paraId="23EC1D3A" w14:textId="34A9B8B7">
      <w:pPr>
        <w:pStyle w:val="Comment0"/>
        <w:rPr>
          <w:i w:val="0"/>
          <w:color w:val="auto"/>
          <w:sz w:val="24"/>
          <w:szCs w:val="24"/>
          <w:lang w:val="es-CO" w:eastAsia="es-CO"/>
        </w:rPr>
      </w:pPr>
    </w:p>
    <w:p w:rsidR="003A3903" w:rsidP="003A3903" w:rsidRDefault="26275B6D" w14:paraId="27B529F8" w14:textId="77777777">
      <w:pPr>
        <w:pStyle w:val="Comment0"/>
        <w:rPr>
          <w:lang w:val="es-CO"/>
        </w:rPr>
      </w:pPr>
      <w:r w:rsidRPr="1FB6BF92">
        <w:rPr>
          <w:rFonts w:ascii="Arial" w:hAnsi="Arial"/>
          <w:b/>
          <w:bCs/>
          <w:color w:val="auto"/>
          <w:sz w:val="24"/>
          <w:szCs w:val="24"/>
          <w:lang w:val="es-CO"/>
        </w:rPr>
        <w:t>2.2 Impacto Mediano plazo</w:t>
      </w:r>
    </w:p>
    <w:p w:rsidR="26CD4711" w:rsidP="1FB6BF92" w:rsidRDefault="26CD4711" w14:paraId="6B952A00" w14:textId="43ECF88F">
      <w:pPr>
        <w:pStyle w:val="Comment0"/>
        <w:spacing w:line="259" w:lineRule="auto"/>
        <w:rPr>
          <w:i w:val="0"/>
          <w:color w:val="000000" w:themeColor="text1"/>
          <w:lang w:val="es-EC"/>
        </w:rPr>
      </w:pPr>
      <w:r w:rsidRPr="1FB6BF92">
        <w:rPr>
          <w:i w:val="0"/>
          <w:color w:val="000000" w:themeColor="text1"/>
          <w:lang w:val="es-EC"/>
        </w:rPr>
        <w:t>A mediano plazo, se proyecta la adopción progresiva del prototipo por parte de otras MIPYMES del sector de alimentos procesados en Colombia. La escalabilidad del prototipo permitiría la creación de un estándar digitalizado y automatizado para la gestión de trámites regulatorios, adaptado a las particularidades de empresas con recursos limitados, pero con gran potencial de crecimiento.</w:t>
      </w:r>
    </w:p>
    <w:p w:rsidR="26CD4711" w:rsidP="1FB6BF92" w:rsidRDefault="26CD4711" w14:paraId="78C2F04B" w14:textId="0D4DEFC1">
      <w:pPr>
        <w:pStyle w:val="Comment0"/>
        <w:spacing w:line="259" w:lineRule="auto"/>
        <w:rPr>
          <w:i w:val="0"/>
          <w:color w:val="000000" w:themeColor="text1"/>
          <w:lang w:val="es-EC"/>
        </w:rPr>
      </w:pPr>
      <w:r w:rsidRPr="1FB6BF92">
        <w:rPr>
          <w:i w:val="0"/>
          <w:color w:val="000000" w:themeColor="text1"/>
          <w:lang w:val="es-EC"/>
        </w:rPr>
        <w:t>La masificación de la solución generará una disminución sistemática en los tiempos de tramitación, al reducir la fricción existente entre las empresas y las entidades regulatorias que en este caso sería INVIMA. Asimismo, al consolidarse como una herramienta de uso común en el sector, se propiciará una mayor transparencia y trazabilidad en los procesos, promoviendo prácticas administrativas más eficientes, seguras y alineadas con los marcos normativos nacionales.</w:t>
      </w:r>
    </w:p>
    <w:p w:rsidR="26CD4711" w:rsidP="1FB6BF92" w:rsidRDefault="26CD4711" w14:paraId="47C31BD8" w14:textId="7A668CBC">
      <w:pPr>
        <w:pStyle w:val="Comment0"/>
        <w:spacing w:line="259" w:lineRule="auto"/>
        <w:rPr>
          <w:i w:val="0"/>
          <w:color w:val="000000" w:themeColor="text1"/>
          <w:lang w:val="es-EC"/>
        </w:rPr>
      </w:pPr>
      <w:r w:rsidRPr="1FB6BF92">
        <w:rPr>
          <w:i w:val="0"/>
          <w:color w:val="000000" w:themeColor="text1"/>
          <w:lang w:val="es-EC"/>
        </w:rPr>
        <w:t>El uso extendido del prototipo fomentará además la generación de redes colaborativas entre empresas que enfrentan problemáticas similares, permitiendo compartir mejores prácticas y experiencias partiendo de una base estandarizada</w:t>
      </w:r>
      <w:r w:rsidRPr="1FB6BF92" w:rsidR="7FA59FB5">
        <w:rPr>
          <w:i w:val="0"/>
          <w:color w:val="000000" w:themeColor="text1"/>
          <w:lang w:val="es-EC"/>
        </w:rPr>
        <w:t>, o</w:t>
      </w:r>
      <w:r w:rsidRPr="1FB6BF92" w:rsidR="3FA60176">
        <w:rPr>
          <w:i w:val="0"/>
          <w:color w:val="000000" w:themeColor="text1"/>
          <w:lang w:val="es-EC"/>
        </w:rPr>
        <w:t xml:space="preserve"> </w:t>
      </w:r>
      <w:r w:rsidRPr="1FB6BF92" w:rsidR="7FA59FB5">
        <w:rPr>
          <w:i w:val="0"/>
          <w:color w:val="000000" w:themeColor="text1"/>
          <w:lang w:val="es-EC"/>
        </w:rPr>
        <w:t xml:space="preserve">sea la </w:t>
      </w:r>
      <w:r w:rsidRPr="1FB6BF92">
        <w:rPr>
          <w:i w:val="0"/>
          <w:color w:val="000000" w:themeColor="text1"/>
          <w:lang w:val="es-EC"/>
        </w:rPr>
        <w:t>solución</w:t>
      </w:r>
      <w:r w:rsidRPr="1FB6BF92" w:rsidR="337ED297">
        <w:rPr>
          <w:i w:val="0"/>
          <w:color w:val="000000" w:themeColor="text1"/>
          <w:lang w:val="es-EC"/>
        </w:rPr>
        <w:t xml:space="preserve"> propuesta</w:t>
      </w:r>
      <w:r w:rsidRPr="1FB6BF92">
        <w:rPr>
          <w:i w:val="0"/>
          <w:color w:val="000000" w:themeColor="text1"/>
          <w:lang w:val="es-EC"/>
        </w:rPr>
        <w:t>.</w:t>
      </w:r>
    </w:p>
    <w:p w:rsidR="26CD4711" w:rsidP="1FB6BF92" w:rsidRDefault="26CD4711" w14:paraId="69A260C1" w14:textId="7DCEE2A5">
      <w:pPr>
        <w:pStyle w:val="Comment0"/>
        <w:spacing w:line="259" w:lineRule="auto"/>
        <w:rPr>
          <w:i w:val="0"/>
          <w:color w:val="000000" w:themeColor="text1"/>
          <w:lang w:val="es-EC"/>
        </w:rPr>
      </w:pPr>
      <w:r w:rsidRPr="1FB6BF92">
        <w:rPr>
          <w:i w:val="0"/>
          <w:color w:val="000000" w:themeColor="text1"/>
          <w:lang w:val="es-EC"/>
        </w:rPr>
        <w:t>En términos de política pública y apoyo institucional, el éxito del prototipo podría captar el interés de entidades como cámaras de comercio, asociaciones del sector agroalimentario y programas de desarrollo empresarial, quienes podrían impulsar su adopción como herramienta de apoyo en sus programas de formalización empresarial y mejora de la competitividad.</w:t>
      </w:r>
    </w:p>
    <w:p w:rsidR="1FB6BF92" w:rsidP="1FB6BF92" w:rsidRDefault="1FB6BF92" w14:paraId="75E3076C" w14:textId="3AB6909F">
      <w:pPr>
        <w:pStyle w:val="Comment0"/>
        <w:rPr>
          <w:i w:val="0"/>
          <w:color w:val="auto"/>
          <w:sz w:val="24"/>
          <w:szCs w:val="24"/>
          <w:lang w:val="es-CO" w:eastAsia="es-CO"/>
        </w:rPr>
      </w:pPr>
    </w:p>
    <w:p w:rsidR="003A3903" w:rsidP="003A3903" w:rsidRDefault="26275B6D" w14:paraId="69700B9A" w14:textId="77777777">
      <w:pPr>
        <w:pStyle w:val="Comment0"/>
        <w:rPr>
          <w:lang w:val="es-CO"/>
        </w:rPr>
      </w:pPr>
      <w:r w:rsidRPr="1FB6BF92">
        <w:rPr>
          <w:rFonts w:ascii="Arial" w:hAnsi="Arial"/>
          <w:b/>
          <w:bCs/>
          <w:color w:val="auto"/>
          <w:sz w:val="24"/>
          <w:szCs w:val="24"/>
          <w:lang w:val="es-CO"/>
        </w:rPr>
        <w:t>2.3 Impacto Largo plazo</w:t>
      </w:r>
    </w:p>
    <w:p w:rsidR="4315E291" w:rsidP="1FB6BF92" w:rsidRDefault="4315E291" w14:paraId="3903F935" w14:textId="39E15B0B">
      <w:pPr>
        <w:pStyle w:val="Comment0"/>
        <w:spacing w:line="259" w:lineRule="auto"/>
        <w:rPr>
          <w:i w:val="0"/>
          <w:color w:val="000000" w:themeColor="text1"/>
          <w:lang w:val="es-EC"/>
        </w:rPr>
      </w:pPr>
      <w:r w:rsidRPr="1FB6BF92">
        <w:rPr>
          <w:i w:val="0"/>
          <w:color w:val="000000" w:themeColor="text1"/>
          <w:lang w:val="es-EC"/>
        </w:rPr>
        <w:t xml:space="preserve">A largo plazo, </w:t>
      </w:r>
      <w:r w:rsidRPr="01333884" w:rsidR="167ABF1F">
        <w:rPr>
          <w:i w:val="0"/>
          <w:color w:val="000000" w:themeColor="text1"/>
          <w:lang w:val="es-EC"/>
        </w:rPr>
        <w:t xml:space="preserve">se espera que </w:t>
      </w:r>
      <w:r w:rsidRPr="1FB6BF92">
        <w:rPr>
          <w:i w:val="0"/>
          <w:color w:val="000000" w:themeColor="text1"/>
          <w:lang w:val="es-EC"/>
        </w:rPr>
        <w:t xml:space="preserve">la solución propuesta </w:t>
      </w:r>
      <w:r w:rsidRPr="01333884" w:rsidR="377850B1">
        <w:rPr>
          <w:i w:val="0"/>
          <w:color w:val="000000" w:themeColor="text1"/>
          <w:lang w:val="es-EC"/>
        </w:rPr>
        <w:t>sea</w:t>
      </w:r>
      <w:r w:rsidRPr="1FB6BF92">
        <w:rPr>
          <w:i w:val="0"/>
          <w:color w:val="000000" w:themeColor="text1"/>
          <w:lang w:val="es-EC"/>
        </w:rPr>
        <w:t xml:space="preserve"> un referente tanto nacional como internacional para la modernización del sector alimenticio en Colombia en lo concerniente a la gestión regulatoria y el cumplimiento normativo. Su implementación sostenida podría fomentar la transformación digital del sector, estableciendo una nueva forma de interacción entre las </w:t>
      </w:r>
      <w:r w:rsidRPr="01333884" w:rsidR="2126ADE9">
        <w:rPr>
          <w:i w:val="0"/>
          <w:color w:val="000000" w:themeColor="text1"/>
          <w:lang w:val="es-EC"/>
        </w:rPr>
        <w:t>MIPYMES</w:t>
      </w:r>
      <w:r w:rsidRPr="1FB6BF92">
        <w:rPr>
          <w:i w:val="0"/>
          <w:color w:val="000000" w:themeColor="text1"/>
          <w:lang w:val="es-EC"/>
        </w:rPr>
        <w:t xml:space="preserve"> y las entidades de control.</w:t>
      </w:r>
    </w:p>
    <w:p w:rsidR="4315E291" w:rsidP="1FB6BF92" w:rsidRDefault="4315E291" w14:paraId="101EA331" w14:textId="4BA801A2">
      <w:pPr>
        <w:pStyle w:val="Comment0"/>
        <w:spacing w:line="259" w:lineRule="auto"/>
        <w:rPr>
          <w:i w:val="0"/>
          <w:color w:val="000000" w:themeColor="text1"/>
          <w:lang w:val="es-EC"/>
        </w:rPr>
      </w:pPr>
      <w:r w:rsidRPr="1FB6BF92">
        <w:rPr>
          <w:i w:val="0"/>
          <w:color w:val="000000" w:themeColor="text1"/>
          <w:lang w:val="es-EC"/>
        </w:rPr>
        <w:t>La acumulación de datos estructurados a lo largo del tiempo (</w:t>
      </w:r>
      <w:proofErr w:type="spellStart"/>
      <w:r w:rsidRPr="1FB6BF92">
        <w:rPr>
          <w:i w:val="0"/>
          <w:color w:val="000000" w:themeColor="text1"/>
          <w:lang w:val="es-EC"/>
        </w:rPr>
        <w:t>big</w:t>
      </w:r>
      <w:proofErr w:type="spellEnd"/>
      <w:r w:rsidRPr="1FB6BF92">
        <w:rPr>
          <w:i w:val="0"/>
          <w:color w:val="000000" w:themeColor="text1"/>
          <w:lang w:val="es-EC"/>
        </w:rPr>
        <w:t xml:space="preserve"> data </w:t>
      </w:r>
      <w:proofErr w:type="spellStart"/>
      <w:r w:rsidRPr="01333884">
        <w:rPr>
          <w:i w:val="0"/>
          <w:color w:val="000000" w:themeColor="text1"/>
          <w:lang w:val="es-EC"/>
        </w:rPr>
        <w:t>regulator</w:t>
      </w:r>
      <w:r w:rsidRPr="01333884" w:rsidR="68EC20D7">
        <w:rPr>
          <w:i w:val="0"/>
          <w:color w:val="000000" w:themeColor="text1"/>
          <w:lang w:val="es-EC"/>
        </w:rPr>
        <w:t>y</w:t>
      </w:r>
      <w:proofErr w:type="spellEnd"/>
      <w:r w:rsidRPr="1FB6BF92">
        <w:rPr>
          <w:i w:val="0"/>
          <w:color w:val="000000" w:themeColor="text1"/>
          <w:lang w:val="es-EC"/>
        </w:rPr>
        <w:t xml:space="preserve">) </w:t>
      </w:r>
      <w:r w:rsidRPr="1FB6BF92" w:rsidR="04EF0CC1">
        <w:rPr>
          <w:i w:val="0"/>
          <w:color w:val="000000" w:themeColor="text1"/>
          <w:lang w:val="es-EC"/>
        </w:rPr>
        <w:t>puede permitir</w:t>
      </w:r>
      <w:r w:rsidRPr="1FB6BF92">
        <w:rPr>
          <w:i w:val="0"/>
          <w:color w:val="000000" w:themeColor="text1"/>
          <w:lang w:val="es-EC"/>
        </w:rPr>
        <w:t xml:space="preserve"> a la </w:t>
      </w:r>
      <w:r w:rsidRPr="1FB6BF92" w:rsidR="27A84A33">
        <w:rPr>
          <w:i w:val="0"/>
          <w:color w:val="000000" w:themeColor="text1"/>
          <w:lang w:val="es-EC"/>
        </w:rPr>
        <w:t xml:space="preserve">aplicación </w:t>
      </w:r>
      <w:r w:rsidRPr="1FB6BF92">
        <w:rPr>
          <w:i w:val="0"/>
          <w:color w:val="000000" w:themeColor="text1"/>
          <w:lang w:val="es-EC"/>
        </w:rPr>
        <w:t xml:space="preserve">evolucionar hacia </w:t>
      </w:r>
      <w:r w:rsidRPr="01333884">
        <w:rPr>
          <w:i w:val="0"/>
          <w:color w:val="000000" w:themeColor="text1"/>
          <w:lang w:val="es-EC"/>
        </w:rPr>
        <w:t>un</w:t>
      </w:r>
      <w:r w:rsidRPr="01333884" w:rsidR="5686A710">
        <w:rPr>
          <w:i w:val="0"/>
          <w:color w:val="000000" w:themeColor="text1"/>
          <w:lang w:val="es-EC"/>
        </w:rPr>
        <w:t>a etapa con mayor</w:t>
      </w:r>
      <w:r w:rsidRPr="1FB6BF92">
        <w:rPr>
          <w:i w:val="0"/>
          <w:color w:val="000000" w:themeColor="text1"/>
          <w:lang w:val="es-EC"/>
        </w:rPr>
        <w:t xml:space="preserve"> capacidad de análisis predictivo, identificación de cuellos de botella comunes, y sugerencia de mejoras normativas basadas en evidencia. Esto facilitaría la toma de decisiones estratégicas tanto para las empresas como para los entes reguladores, promoviendo una gestión basada en datos (data-</w:t>
      </w:r>
      <w:proofErr w:type="spellStart"/>
      <w:r w:rsidRPr="1FB6BF92">
        <w:rPr>
          <w:i w:val="0"/>
          <w:color w:val="000000" w:themeColor="text1"/>
          <w:lang w:val="es-EC"/>
        </w:rPr>
        <w:t>driven</w:t>
      </w:r>
      <w:proofErr w:type="spellEnd"/>
      <w:r w:rsidRPr="1FB6BF92">
        <w:rPr>
          <w:i w:val="0"/>
          <w:color w:val="000000" w:themeColor="text1"/>
          <w:lang w:val="es-EC"/>
        </w:rPr>
        <w:t xml:space="preserve"> </w:t>
      </w:r>
      <w:proofErr w:type="spellStart"/>
      <w:r w:rsidRPr="1FB6BF92">
        <w:rPr>
          <w:i w:val="0"/>
          <w:color w:val="000000" w:themeColor="text1"/>
          <w:lang w:val="es-EC"/>
        </w:rPr>
        <w:t>compliance</w:t>
      </w:r>
      <w:proofErr w:type="spellEnd"/>
      <w:r w:rsidRPr="1FB6BF92">
        <w:rPr>
          <w:i w:val="0"/>
          <w:color w:val="000000" w:themeColor="text1"/>
          <w:lang w:val="es-EC"/>
        </w:rPr>
        <w:t>).</w:t>
      </w:r>
    </w:p>
    <w:p w:rsidR="4315E291" w:rsidP="1FB6BF92" w:rsidRDefault="4315E291" w14:paraId="1BA36027" w14:textId="47AD10EB">
      <w:pPr>
        <w:pStyle w:val="Comment0"/>
        <w:spacing w:line="259" w:lineRule="auto"/>
        <w:rPr>
          <w:i w:val="0"/>
          <w:color w:val="000000" w:themeColor="text1"/>
          <w:lang w:val="es-EC"/>
        </w:rPr>
      </w:pPr>
      <w:r w:rsidRPr="1FB6BF92">
        <w:rPr>
          <w:i w:val="0"/>
          <w:color w:val="000000" w:themeColor="text1"/>
          <w:lang w:val="es-EC"/>
        </w:rPr>
        <w:t>Además, el uso masivo del prototipo podría incentivar a entidades gubernamentales, como el INVIMA, a adaptar o transformar sus propios canales y procesos digitales, buscando integraciones más eficientes con plataformas de terceros y reduciendo la burocracia institucional. Esta sinergia entre tecnología privada e instituciones públicas se alinea con los objetivos de gobierno digital y competitividad país.</w:t>
      </w:r>
    </w:p>
    <w:p w:rsidRPr="003B211B" w:rsidR="4315E291" w:rsidP="1FB6BF92" w:rsidRDefault="4315E291" w14:paraId="13685D7C" w14:textId="0AC5598E">
      <w:pPr>
        <w:spacing w:after="160" w:line="276" w:lineRule="auto"/>
        <w:rPr>
          <w:lang w:val="es-CO"/>
        </w:rPr>
      </w:pPr>
      <w:r w:rsidRPr="1FB6BF92">
        <w:rPr>
          <w:color w:val="000000" w:themeColor="text1"/>
          <w:szCs w:val="22"/>
          <w:lang w:val="es-EC"/>
        </w:rPr>
        <w:t xml:space="preserve">En este horizonte, el proyecto no solo contribuiría al fortalecimiento de las MIPYMES del sector </w:t>
      </w:r>
      <w:r w:rsidRPr="1FB6BF92" w:rsidR="790415F0">
        <w:rPr>
          <w:color w:val="000000" w:themeColor="text1"/>
          <w:szCs w:val="22"/>
          <w:lang w:val="es-EC"/>
        </w:rPr>
        <w:t>de alimentos procesados</w:t>
      </w:r>
      <w:r w:rsidRPr="1FB6BF92">
        <w:rPr>
          <w:color w:val="000000" w:themeColor="text1"/>
          <w:szCs w:val="22"/>
          <w:lang w:val="es-EC"/>
        </w:rPr>
        <w:t>, sino también a la sostenibilidad regulatoria, la innovación en procesos administrativos y la mejora de la calidad e inocuidad alimentaria a nivel nacional. Incluso podría ser replicado en otros sectores regulados, como cosméticos, medicamentos o dispositivos médicos, ampliando su alcance e impacto económico y social</w:t>
      </w:r>
      <w:r w:rsidRPr="1FB6BF92">
        <w:rPr>
          <w:rFonts w:ascii="Aptos" w:hAnsi="Aptos" w:eastAsia="Aptos" w:cs="Aptos"/>
          <w:sz w:val="24"/>
          <w:szCs w:val="24"/>
          <w:lang w:val="es-EC"/>
        </w:rPr>
        <w:t>.</w:t>
      </w:r>
    </w:p>
    <w:p w:rsidR="34D342E4" w:rsidP="1FB6BF92" w:rsidRDefault="34D342E4" w14:paraId="671C1DCA" w14:textId="1C15ED4F">
      <w:pPr>
        <w:spacing w:after="160" w:line="276" w:lineRule="auto"/>
        <w:rPr>
          <w:color w:val="000000" w:themeColor="text1"/>
          <w:szCs w:val="22"/>
          <w:lang w:val="es-EC"/>
        </w:rPr>
      </w:pPr>
      <w:r w:rsidRPr="1FB6BF92">
        <w:rPr>
          <w:color w:val="000000" w:themeColor="text1"/>
          <w:szCs w:val="22"/>
          <w:lang w:val="es-EC"/>
        </w:rPr>
        <w:t>Con miras a la sostenibilidad de la solución,</w:t>
      </w:r>
      <w:r w:rsidRPr="1FB6BF92" w:rsidR="2312BD27">
        <w:rPr>
          <w:color w:val="000000" w:themeColor="text1"/>
          <w:szCs w:val="22"/>
          <w:lang w:val="es-EC"/>
        </w:rPr>
        <w:t xml:space="preserve"> </w:t>
      </w:r>
      <w:r w:rsidRPr="1FB6BF92">
        <w:rPr>
          <w:color w:val="000000" w:themeColor="text1"/>
          <w:szCs w:val="22"/>
          <w:lang w:val="es-EC"/>
        </w:rPr>
        <w:t xml:space="preserve">se contempla un modelo de monetización basado en suscripción mensual con un esquema </w:t>
      </w:r>
      <w:proofErr w:type="spellStart"/>
      <w:r w:rsidRPr="1FB6BF92">
        <w:rPr>
          <w:color w:val="000000" w:themeColor="text1"/>
          <w:szCs w:val="22"/>
          <w:lang w:val="es-EC"/>
        </w:rPr>
        <w:t>freemium</w:t>
      </w:r>
      <w:proofErr w:type="spellEnd"/>
      <w:r w:rsidRPr="1FB6BF92">
        <w:rPr>
          <w:color w:val="000000" w:themeColor="text1"/>
          <w:szCs w:val="22"/>
          <w:lang w:val="es-EC"/>
        </w:rPr>
        <w:t>. La versión gratuita incluir</w:t>
      </w:r>
      <w:r w:rsidRPr="1FB6BF92" w:rsidR="5AA3EED7">
        <w:rPr>
          <w:color w:val="000000" w:themeColor="text1"/>
          <w:szCs w:val="22"/>
          <w:lang w:val="es-EC"/>
        </w:rPr>
        <w:t>ía</w:t>
      </w:r>
      <w:r w:rsidRPr="1FB6BF92">
        <w:rPr>
          <w:color w:val="000000" w:themeColor="text1"/>
          <w:szCs w:val="22"/>
          <w:lang w:val="es-EC"/>
        </w:rPr>
        <w:t xml:space="preserve"> funcionalidades básicas de gestión de trámites, mientras que los módulos avanzados (reportes personalizados, soporte técnico, control de versiones documental) estarán disponibles bajo una suscripción asequible diseñada para MIPYMES y emprendedores.</w:t>
      </w:r>
      <w:r w:rsidRPr="1FB6BF92" w:rsidR="0B68481C">
        <w:rPr>
          <w:color w:val="000000" w:themeColor="text1"/>
          <w:szCs w:val="22"/>
          <w:lang w:val="es-EC"/>
        </w:rPr>
        <w:t xml:space="preserve"> No obstante, se deja abierta la posibilidad </w:t>
      </w:r>
      <w:r w:rsidRPr="1FB6BF92" w:rsidR="555B1B8C">
        <w:rPr>
          <w:color w:val="000000" w:themeColor="text1"/>
          <w:szCs w:val="22"/>
          <w:lang w:val="es-EC"/>
        </w:rPr>
        <w:t>del establecimiento de u</w:t>
      </w:r>
      <w:r w:rsidRPr="1FB6BF92" w:rsidR="0B68481C">
        <w:rPr>
          <w:color w:val="000000" w:themeColor="text1"/>
          <w:szCs w:val="22"/>
          <w:lang w:val="es-EC"/>
        </w:rPr>
        <w:t>na alianza estrategia con un fabricante y distribuido</w:t>
      </w:r>
      <w:r w:rsidRPr="1FB6BF92" w:rsidR="2DBA8196">
        <w:rPr>
          <w:color w:val="000000" w:themeColor="text1"/>
          <w:szCs w:val="22"/>
          <w:lang w:val="es-EC"/>
        </w:rPr>
        <w:t>r</w:t>
      </w:r>
      <w:r w:rsidRPr="1FB6BF92" w:rsidR="0B68481C">
        <w:rPr>
          <w:color w:val="000000" w:themeColor="text1"/>
          <w:szCs w:val="22"/>
          <w:lang w:val="es-EC"/>
        </w:rPr>
        <w:t xml:space="preserve"> de software ya posicionado en el mercado, con el cual ya se han venido estableciendo contactos.</w:t>
      </w:r>
    </w:p>
    <w:p w:rsidR="1FB6BF92" w:rsidP="1FB6BF92" w:rsidRDefault="1FB6BF92" w14:paraId="3C8B8A96" w14:textId="40C53BC9">
      <w:pPr>
        <w:pStyle w:val="Comment0"/>
        <w:jc w:val="left"/>
        <w:rPr>
          <w:lang w:val="es-CO"/>
        </w:rPr>
      </w:pPr>
    </w:p>
    <w:p w:rsidRPr="005C4861" w:rsidR="003A3903" w:rsidP="003A3903" w:rsidRDefault="003A3903" w14:paraId="37A71823" w14:textId="77777777">
      <w:pPr>
        <w:pStyle w:val="Heading1"/>
      </w:pPr>
      <w:bookmarkStart w:name="_Ref235685430" w:id="21"/>
      <w:bookmarkStart w:name="_Toc476236584" w:id="22"/>
      <w:r w:rsidRPr="7369E627">
        <w:t>Proceso</w:t>
      </w:r>
      <w:bookmarkEnd w:id="21"/>
      <w:bookmarkEnd w:id="22"/>
    </w:p>
    <w:p w:rsidR="00252B25" w:rsidP="003A3903" w:rsidRDefault="00252B25" w14:paraId="67CA6609" w14:textId="77777777">
      <w:pPr>
        <w:pStyle w:val="Comment0"/>
        <w:rPr>
          <w:lang w:val="es-CO"/>
        </w:rPr>
      </w:pPr>
      <w:bookmarkStart w:name="_Toc512935113" w:id="23"/>
    </w:p>
    <w:p w:rsidRPr="0014358B" w:rsidR="0014358B" w:rsidP="0014358B" w:rsidRDefault="00B3539D" w14:paraId="2D4FD005" w14:textId="2BB27198">
      <w:pPr>
        <w:pStyle w:val="Comment0"/>
        <w:jc w:val="center"/>
        <w:rPr>
          <w:b/>
          <w:bCs/>
          <w:i w:val="0"/>
          <w:iCs/>
          <w:color w:val="auto"/>
          <w:lang w:val="es-CO"/>
        </w:rPr>
      </w:pPr>
      <w:r>
        <w:rPr>
          <w:b/>
          <w:bCs/>
          <w:i w:val="0"/>
          <w:iCs/>
          <w:color w:val="auto"/>
          <w:lang w:val="es-CO"/>
        </w:rPr>
        <w:t xml:space="preserve">METODOLOGÍA </w:t>
      </w:r>
      <w:r w:rsidR="00252B25">
        <w:rPr>
          <w:b/>
          <w:bCs/>
          <w:i w:val="0"/>
          <w:iCs/>
          <w:color w:val="auto"/>
          <w:lang w:val="es-CO"/>
        </w:rPr>
        <w:t xml:space="preserve">DE INVESTIGACIÓN </w:t>
      </w:r>
      <w:r>
        <w:rPr>
          <w:b/>
          <w:bCs/>
          <w:i w:val="0"/>
          <w:iCs/>
          <w:color w:val="auto"/>
          <w:lang w:val="es-CO"/>
        </w:rPr>
        <w:t xml:space="preserve">EN LA </w:t>
      </w:r>
      <w:r w:rsidR="00252B25">
        <w:rPr>
          <w:b/>
          <w:bCs/>
          <w:i w:val="0"/>
          <w:iCs/>
          <w:color w:val="auto"/>
          <w:lang w:val="es-CO"/>
        </w:rPr>
        <w:t>CIENCIA DEL DISEÑO</w:t>
      </w:r>
    </w:p>
    <w:p w:rsidR="003A3903" w:rsidP="003A3903" w:rsidRDefault="0014358B" w14:paraId="5867A382" w14:textId="0B88FE30">
      <w:pPr>
        <w:pStyle w:val="Comment0"/>
        <w:rPr>
          <w:lang w:val="es-CO"/>
        </w:rPr>
      </w:pPr>
      <w:r w:rsidRPr="0014358B">
        <w:rPr>
          <w:noProof/>
          <w:lang w:val="es-CO"/>
        </w:rPr>
        <w:drawing>
          <wp:inline distT="0" distB="0" distL="0" distR="0" wp14:anchorId="7150CDF1" wp14:editId="0A073680">
            <wp:extent cx="5257800" cy="1581150"/>
            <wp:effectExtent l="0" t="0" r="0" b="0"/>
            <wp:docPr id="1741242106"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42106" name="Imagen 1" descr="Diagrama&#10;&#10;El contenido generado por IA puede ser incorrecto."/>
                    <pic:cNvPicPr/>
                  </pic:nvPicPr>
                  <pic:blipFill>
                    <a:blip r:embed="rId21"/>
                    <a:stretch>
                      <a:fillRect/>
                    </a:stretch>
                  </pic:blipFill>
                  <pic:spPr>
                    <a:xfrm>
                      <a:off x="0" y="0"/>
                      <a:ext cx="5257800" cy="1581150"/>
                    </a:xfrm>
                    <a:prstGeom prst="rect">
                      <a:avLst/>
                    </a:prstGeom>
                  </pic:spPr>
                </pic:pic>
              </a:graphicData>
            </a:graphic>
          </wp:inline>
        </w:drawing>
      </w:r>
    </w:p>
    <w:p w:rsidRPr="008A6273" w:rsidR="001E236C" w:rsidP="001E236C" w:rsidRDefault="001E236C" w14:paraId="18F56914" w14:textId="7FC80E34">
      <w:pPr>
        <w:pStyle w:val="Comment0"/>
        <w:jc w:val="right"/>
        <w:rPr>
          <w:i w:val="0"/>
          <w:iCs/>
          <w:color w:val="auto"/>
        </w:rPr>
      </w:pPr>
      <w:r w:rsidRPr="008A6273">
        <w:rPr>
          <w:i w:val="0"/>
          <w:iCs/>
          <w:color w:val="auto"/>
        </w:rPr>
        <w:t xml:space="preserve">Fuente: </w:t>
      </w:r>
      <w:r w:rsidRPr="008A6273" w:rsidR="00412069">
        <w:rPr>
          <w:i w:val="0"/>
          <w:iCs/>
          <w:color w:val="auto"/>
        </w:rPr>
        <w:t xml:space="preserve">Peffers, </w:t>
      </w:r>
      <w:proofErr w:type="spellStart"/>
      <w:r w:rsidRPr="008A6273" w:rsidR="00A73A93">
        <w:rPr>
          <w:i w:val="0"/>
          <w:iCs/>
          <w:color w:val="auto"/>
        </w:rPr>
        <w:t>Tunna</w:t>
      </w:r>
      <w:r w:rsidRPr="008A6273" w:rsidR="004E091C">
        <w:rPr>
          <w:i w:val="0"/>
          <w:iCs/>
          <w:color w:val="auto"/>
        </w:rPr>
        <w:t>n</w:t>
      </w:r>
      <w:r w:rsidRPr="008A6273" w:rsidR="00A73A93">
        <w:rPr>
          <w:i w:val="0"/>
          <w:iCs/>
          <w:color w:val="auto"/>
        </w:rPr>
        <w:t>en</w:t>
      </w:r>
      <w:proofErr w:type="spellEnd"/>
      <w:r w:rsidRPr="008A6273" w:rsidR="004E091C">
        <w:rPr>
          <w:i w:val="0"/>
          <w:iCs/>
          <w:color w:val="auto"/>
        </w:rPr>
        <w:t xml:space="preserve">, </w:t>
      </w:r>
      <w:r w:rsidRPr="008A6273" w:rsidR="00D75AB6">
        <w:rPr>
          <w:i w:val="0"/>
          <w:iCs/>
          <w:color w:val="auto"/>
        </w:rPr>
        <w:t xml:space="preserve">Rothenberger, </w:t>
      </w:r>
      <w:proofErr w:type="spellStart"/>
      <w:r w:rsidRPr="008A6273" w:rsidR="008A6273">
        <w:rPr>
          <w:i w:val="0"/>
          <w:iCs/>
          <w:color w:val="auto"/>
        </w:rPr>
        <w:t>C</w:t>
      </w:r>
      <w:r w:rsidR="008A6273">
        <w:rPr>
          <w:i w:val="0"/>
          <w:iCs/>
          <w:color w:val="auto"/>
        </w:rPr>
        <w:t>hart</w:t>
      </w:r>
      <w:r w:rsidR="0067594F">
        <w:rPr>
          <w:i w:val="0"/>
          <w:iCs/>
          <w:color w:val="auto"/>
        </w:rPr>
        <w:t>terje</w:t>
      </w:r>
      <w:r w:rsidR="00913388">
        <w:rPr>
          <w:i w:val="0"/>
          <w:iCs/>
          <w:color w:val="auto"/>
        </w:rPr>
        <w:t>e</w:t>
      </w:r>
      <w:proofErr w:type="spellEnd"/>
      <w:r w:rsidR="00DA7B0A">
        <w:rPr>
          <w:i w:val="0"/>
          <w:iCs/>
          <w:color w:val="auto"/>
        </w:rPr>
        <w:t xml:space="preserve"> (2007)</w:t>
      </w:r>
    </w:p>
    <w:p w:rsidR="003A3903" w:rsidP="003A3903" w:rsidRDefault="003A3903" w14:paraId="1AF89ECD" w14:textId="4C0962A5">
      <w:pPr>
        <w:pStyle w:val="Comment0"/>
        <w:rPr>
          <w:i w:val="0"/>
          <w:color w:val="auto"/>
          <w:sz w:val="24"/>
          <w:szCs w:val="24"/>
          <w:lang w:val="es-CO" w:eastAsia="es-CO"/>
        </w:rPr>
      </w:pPr>
      <w:r w:rsidRPr="001C6B80">
        <w:rPr>
          <w:i w:val="0"/>
          <w:color w:val="auto"/>
          <w:sz w:val="24"/>
          <w:szCs w:val="24"/>
          <w:lang w:val="es-CO" w:eastAsia="es-CO"/>
        </w:rPr>
        <w:t>La metodología principal del proyecto será la investigación en la ciencia del diseño, lo que no solo permitirá un desarrollo más rápido y eficiente en la investigación, sino también una implementación más organizada y ágil del prototipo funcional propuesto.</w:t>
      </w:r>
    </w:p>
    <w:p w:rsidR="00DA7B0A" w:rsidP="3DA3AFD8" w:rsidRDefault="00C6061C" w14:paraId="4D0A246B" w14:textId="5DA16C69">
      <w:pPr>
        <w:pStyle w:val="Comment0"/>
        <w:rPr>
          <w:i w:val="0"/>
          <w:color w:val="auto"/>
          <w:sz w:val="24"/>
          <w:szCs w:val="24"/>
          <w:lang w:val="es-CO" w:eastAsia="es-CO"/>
        </w:rPr>
      </w:pPr>
      <w:r w:rsidRPr="3DA3AFD8">
        <w:rPr>
          <w:i w:val="0"/>
          <w:color w:val="auto"/>
          <w:sz w:val="24"/>
          <w:szCs w:val="24"/>
          <w:lang w:val="es-CO" w:eastAsia="es-CO"/>
        </w:rPr>
        <w:t xml:space="preserve">Teniendo en cuenta esta metodología </w:t>
      </w:r>
      <w:r w:rsidRPr="3DA3AFD8" w:rsidR="00A652A0">
        <w:rPr>
          <w:i w:val="0"/>
          <w:color w:val="auto"/>
          <w:sz w:val="24"/>
          <w:szCs w:val="24"/>
          <w:lang w:val="es-CO" w:eastAsia="es-CO"/>
        </w:rPr>
        <w:t xml:space="preserve">el proyecto se llevará a cabo mediante 4 fases metodológicas, cada una asociada a su objetivo </w:t>
      </w:r>
      <w:r w:rsidRPr="3DA3AFD8" w:rsidR="6DB4555E">
        <w:rPr>
          <w:i w:val="0"/>
          <w:color w:val="auto"/>
          <w:sz w:val="24"/>
          <w:szCs w:val="24"/>
          <w:lang w:val="es-CO" w:eastAsia="es-CO"/>
        </w:rPr>
        <w:t>específico</w:t>
      </w:r>
      <w:r w:rsidRPr="3DA3AFD8" w:rsidR="00A652A0">
        <w:rPr>
          <w:i w:val="0"/>
          <w:color w:val="auto"/>
          <w:sz w:val="24"/>
          <w:szCs w:val="24"/>
          <w:lang w:val="es-CO" w:eastAsia="es-CO"/>
        </w:rPr>
        <w:t xml:space="preserve"> correspondiente, estas bases se dividen </w:t>
      </w:r>
      <w:r w:rsidR="0040402E">
        <w:rPr>
          <w:i w:val="0"/>
          <w:color w:val="auto"/>
          <w:sz w:val="24"/>
          <w:szCs w:val="24"/>
          <w:lang w:val="es-CO" w:eastAsia="es-CO"/>
        </w:rPr>
        <w:t>el diseño de la solución</w:t>
      </w:r>
      <w:r w:rsidRPr="3DA3AFD8" w:rsidR="00076F71">
        <w:rPr>
          <w:i w:val="0"/>
          <w:color w:val="auto"/>
          <w:sz w:val="24"/>
          <w:szCs w:val="24"/>
          <w:lang w:val="es-CO" w:eastAsia="es-CO"/>
        </w:rPr>
        <w:t>, el desarrollo del prototipo</w:t>
      </w:r>
      <w:r w:rsidR="0040402E">
        <w:rPr>
          <w:i w:val="0"/>
          <w:color w:val="auto"/>
          <w:sz w:val="24"/>
          <w:szCs w:val="24"/>
          <w:lang w:val="es-CO" w:eastAsia="es-CO"/>
        </w:rPr>
        <w:t>, la implementación y</w:t>
      </w:r>
      <w:r w:rsidRPr="3DA3AFD8" w:rsidR="00076F71">
        <w:rPr>
          <w:i w:val="0"/>
          <w:color w:val="auto"/>
          <w:sz w:val="24"/>
          <w:szCs w:val="24"/>
          <w:lang w:val="es-CO" w:eastAsia="es-CO"/>
        </w:rPr>
        <w:t xml:space="preserve"> la evaluación </w:t>
      </w:r>
      <w:r w:rsidRPr="3DA3AFD8" w:rsidR="00C0692C">
        <w:rPr>
          <w:i w:val="0"/>
          <w:color w:val="auto"/>
          <w:sz w:val="24"/>
          <w:szCs w:val="24"/>
          <w:lang w:val="es-CO" w:eastAsia="es-CO"/>
        </w:rPr>
        <w:t>de este</w:t>
      </w:r>
      <w:r w:rsidRPr="3DA3AFD8" w:rsidR="00076F71">
        <w:rPr>
          <w:i w:val="0"/>
          <w:color w:val="auto"/>
          <w:sz w:val="24"/>
          <w:szCs w:val="24"/>
          <w:lang w:val="es-CO" w:eastAsia="es-CO"/>
        </w:rPr>
        <w:t>.</w:t>
      </w:r>
    </w:p>
    <w:p w:rsidRPr="0049727E" w:rsidR="00DA7B0A" w:rsidP="003A3903" w:rsidRDefault="00DA7B0A" w14:paraId="7DEA4154" w14:textId="77777777">
      <w:pPr>
        <w:pStyle w:val="Comment0"/>
        <w:rPr>
          <w:i w:val="0"/>
          <w:color w:val="auto"/>
          <w:sz w:val="24"/>
          <w:szCs w:val="24"/>
          <w:lang w:val="es-CO" w:eastAsia="es-CO"/>
        </w:rPr>
      </w:pPr>
    </w:p>
    <w:p w:rsidR="003A3903" w:rsidP="003A3903" w:rsidRDefault="003A3903" w14:paraId="4EF0D984" w14:textId="7C1FA4C9">
      <w:pPr>
        <w:pStyle w:val="Heading2"/>
        <w:rPr>
          <w:lang w:val="es-CO"/>
        </w:rPr>
      </w:pPr>
      <w:bookmarkStart w:name="_Toc476236585" w:id="24"/>
      <w:bookmarkEnd w:id="23"/>
      <w:r>
        <w:rPr>
          <w:lang w:val="es-CO"/>
        </w:rPr>
        <w:t xml:space="preserve">Fase metodológica </w:t>
      </w:r>
      <w:bookmarkEnd w:id="24"/>
      <w:r w:rsidR="008137E5">
        <w:rPr>
          <w:lang w:val="es-CO"/>
        </w:rPr>
        <w:t>1</w:t>
      </w:r>
      <w:r w:rsidR="009816A7">
        <w:rPr>
          <w:lang w:val="es-CO"/>
        </w:rPr>
        <w:t xml:space="preserve"> </w:t>
      </w:r>
    </w:p>
    <w:p w:rsidRPr="00F22258" w:rsidR="005B2318" w:rsidP="003A3903" w:rsidRDefault="00F22258" w14:paraId="75D7DE2D" w14:textId="4854EE97">
      <w:pPr>
        <w:rPr>
          <w:sz w:val="24"/>
          <w:szCs w:val="24"/>
          <w:lang w:val="es-CO" w:eastAsia="es-CO"/>
        </w:rPr>
      </w:pPr>
      <w:r w:rsidRPr="00F22258">
        <w:rPr>
          <w:sz w:val="24"/>
          <w:szCs w:val="24"/>
          <w:lang w:val="es-CO" w:eastAsia="es-CO"/>
        </w:rPr>
        <w:t>Para desarrollar el prototipo de la manera más eficiente posible y garantizar que cumpla con los atributos de calidad más importantes, el primer paso es diseñar la solución. Este diseño abarca todos los aspectos del prototipo, desde la arquitectura hasta las interfaces de usuario.</w:t>
      </w:r>
    </w:p>
    <w:p w:rsidRPr="005C4861" w:rsidR="003A3903" w:rsidP="003A3903" w:rsidRDefault="003A3903" w14:paraId="414BD1D3" w14:textId="77777777">
      <w:pPr>
        <w:pStyle w:val="Heading3"/>
        <w:rPr>
          <w:lang w:val="es-CO"/>
        </w:rPr>
      </w:pPr>
      <w:bookmarkStart w:name="_Toc476236586" w:id="25"/>
      <w:r>
        <w:rPr>
          <w:lang w:val="es-CO"/>
        </w:rPr>
        <w:t>Método</w:t>
      </w:r>
      <w:bookmarkEnd w:id="25"/>
    </w:p>
    <w:p w:rsidRPr="00221089" w:rsidR="004A1E08" w:rsidP="003A3903" w:rsidRDefault="00221089" w14:paraId="30CE9291" w14:textId="064D852C">
      <w:pPr>
        <w:pStyle w:val="Comment0"/>
        <w:rPr>
          <w:i w:val="0"/>
          <w:color w:val="auto"/>
          <w:sz w:val="24"/>
          <w:szCs w:val="24"/>
          <w:lang w:val="es-CO" w:eastAsia="es-CO"/>
        </w:rPr>
      </w:pPr>
      <w:r w:rsidRPr="00221089">
        <w:rPr>
          <w:i w:val="0"/>
          <w:color w:val="auto"/>
          <w:sz w:val="24"/>
          <w:szCs w:val="24"/>
          <w:lang w:val="es-CO" w:eastAsia="es-CO"/>
        </w:rPr>
        <w:t>En esta fase, el objetivo principal es definir el punto de partida a partir del cual se desglosará todo el proyecto, identificando los atributos de calidad y realizando una investigación sobre los patrones de arquitectura que mejor los satisfacen. Por otro lado, también se busca definir los principios de diseño que permitan que la solución sea fácilmente adaptable a cualquier empresa.</w:t>
      </w:r>
    </w:p>
    <w:p w:rsidRPr="00667C9A" w:rsidR="00963734" w:rsidP="003A3903" w:rsidRDefault="00963734" w14:paraId="18BEF2A9" w14:textId="5864197D">
      <w:pPr>
        <w:pStyle w:val="Comment0"/>
        <w:rPr>
          <w:i w:val="0"/>
          <w:color w:val="auto"/>
          <w:sz w:val="24"/>
          <w:szCs w:val="24"/>
          <w:lang w:val="es-CO" w:eastAsia="es-CO"/>
        </w:rPr>
      </w:pPr>
      <w:r>
        <w:rPr>
          <w:i w:val="0"/>
          <w:color w:val="auto"/>
          <w:sz w:val="24"/>
          <w:szCs w:val="24"/>
          <w:lang w:val="es-CO" w:eastAsia="es-CO"/>
        </w:rPr>
        <w:t xml:space="preserve">Esta fase se va a realizar mediante la metodología KANBAN, ya que permite tener una visión </w:t>
      </w:r>
      <w:r w:rsidR="004A1E08">
        <w:rPr>
          <w:i w:val="0"/>
          <w:color w:val="auto"/>
          <w:sz w:val="24"/>
          <w:szCs w:val="24"/>
          <w:lang w:val="es-CO" w:eastAsia="es-CO"/>
        </w:rPr>
        <w:t>más</w:t>
      </w:r>
      <w:r>
        <w:rPr>
          <w:i w:val="0"/>
          <w:color w:val="auto"/>
          <w:sz w:val="24"/>
          <w:szCs w:val="24"/>
          <w:lang w:val="es-CO" w:eastAsia="es-CO"/>
        </w:rPr>
        <w:t xml:space="preserve"> amplia </w:t>
      </w:r>
      <w:r w:rsidR="004A1E08">
        <w:rPr>
          <w:i w:val="0"/>
          <w:color w:val="auto"/>
          <w:sz w:val="24"/>
          <w:szCs w:val="24"/>
          <w:lang w:val="es-CO" w:eastAsia="es-CO"/>
        </w:rPr>
        <w:t>del contexto del problema y facilita el seguimiento de las actividades propuestas para esta fase.</w:t>
      </w:r>
    </w:p>
    <w:p w:rsidRPr="005C4861" w:rsidR="003A3903" w:rsidP="003A3903" w:rsidRDefault="003A3903" w14:paraId="541394CA" w14:textId="77777777">
      <w:pPr>
        <w:pStyle w:val="Heading3"/>
        <w:rPr>
          <w:lang w:val="es-CO"/>
        </w:rPr>
      </w:pPr>
      <w:bookmarkStart w:name="_Toc476236587" w:id="26"/>
      <w:r>
        <w:rPr>
          <w:lang w:val="es-CO"/>
        </w:rPr>
        <w:t>Actividades</w:t>
      </w:r>
      <w:bookmarkEnd w:id="26"/>
    </w:p>
    <w:p w:rsidR="003E7496" w:rsidP="00B47DE4" w:rsidRDefault="003A3903" w14:paraId="491852A6" w14:textId="45010908">
      <w:pPr>
        <w:pStyle w:val="Comment0"/>
        <w:numPr>
          <w:ilvl w:val="0"/>
          <w:numId w:val="10"/>
        </w:numPr>
        <w:rPr>
          <w:i w:val="0"/>
          <w:color w:val="000000" w:themeColor="text1"/>
          <w:sz w:val="24"/>
          <w:szCs w:val="24"/>
          <w:lang w:val="es-CO"/>
        </w:rPr>
      </w:pPr>
      <w:bookmarkStart w:name="_Toc512935115" w:id="27"/>
      <w:bookmarkStart w:name="_Toc517251146" w:id="28"/>
      <w:r w:rsidRPr="01333884">
        <w:rPr>
          <w:i w:val="0"/>
          <w:color w:val="000000" w:themeColor="text1"/>
          <w:sz w:val="24"/>
          <w:szCs w:val="24"/>
          <w:lang w:val="es-CO"/>
        </w:rPr>
        <w:t xml:space="preserve">Identificar </w:t>
      </w:r>
      <w:r w:rsidRPr="01333884" w:rsidR="00B47DE4">
        <w:rPr>
          <w:i w:val="0"/>
          <w:color w:val="000000" w:themeColor="text1"/>
          <w:sz w:val="24"/>
          <w:szCs w:val="24"/>
          <w:lang w:val="es-CO"/>
        </w:rPr>
        <w:t>y priorizar los atributos de calidad.</w:t>
      </w:r>
    </w:p>
    <w:p w:rsidR="00B47DE4" w:rsidP="00B47DE4" w:rsidRDefault="00FD08EE" w14:paraId="2AAC7EA6" w14:textId="43552B12">
      <w:pPr>
        <w:pStyle w:val="Comment0"/>
        <w:numPr>
          <w:ilvl w:val="0"/>
          <w:numId w:val="10"/>
        </w:numPr>
        <w:rPr>
          <w:i w:val="0"/>
          <w:iCs/>
          <w:color w:val="000000" w:themeColor="text1"/>
          <w:sz w:val="24"/>
          <w:szCs w:val="21"/>
          <w:lang w:val="es-CO"/>
        </w:rPr>
      </w:pPr>
      <w:r>
        <w:rPr>
          <w:i w:val="0"/>
          <w:iCs/>
          <w:color w:val="000000" w:themeColor="text1"/>
          <w:sz w:val="24"/>
          <w:szCs w:val="21"/>
          <w:lang w:val="es-CO"/>
        </w:rPr>
        <w:t>Analizar patrones de arquitectura.</w:t>
      </w:r>
    </w:p>
    <w:p w:rsidR="00FD08EE" w:rsidP="00B47DE4" w:rsidRDefault="007D405F" w14:paraId="12B6B372" w14:textId="47A0372A">
      <w:pPr>
        <w:pStyle w:val="Comment0"/>
        <w:numPr>
          <w:ilvl w:val="0"/>
          <w:numId w:val="10"/>
        </w:numPr>
        <w:rPr>
          <w:i w:val="0"/>
          <w:iCs/>
          <w:color w:val="000000" w:themeColor="text1"/>
          <w:sz w:val="24"/>
          <w:szCs w:val="21"/>
          <w:lang w:val="es-CO"/>
        </w:rPr>
      </w:pPr>
      <w:r>
        <w:rPr>
          <w:i w:val="0"/>
          <w:iCs/>
          <w:color w:val="000000" w:themeColor="text1"/>
          <w:sz w:val="24"/>
          <w:szCs w:val="21"/>
          <w:lang w:val="es-CO"/>
        </w:rPr>
        <w:t>Elaborar el esquema general de la arquitectura</w:t>
      </w:r>
      <w:r w:rsidR="00334820">
        <w:rPr>
          <w:i w:val="0"/>
          <w:iCs/>
          <w:color w:val="000000" w:themeColor="text1"/>
          <w:sz w:val="24"/>
          <w:szCs w:val="21"/>
          <w:lang w:val="es-CO"/>
        </w:rPr>
        <w:t>.</w:t>
      </w:r>
    </w:p>
    <w:p w:rsidR="00334820" w:rsidP="00B47DE4" w:rsidRDefault="00334820" w14:paraId="59F9ED72" w14:textId="26ADBD59">
      <w:pPr>
        <w:pStyle w:val="Comment0"/>
        <w:numPr>
          <w:ilvl w:val="0"/>
          <w:numId w:val="10"/>
        </w:numPr>
        <w:rPr>
          <w:i w:val="0"/>
          <w:iCs/>
          <w:color w:val="000000" w:themeColor="text1"/>
          <w:sz w:val="24"/>
          <w:szCs w:val="21"/>
          <w:lang w:val="es-CO"/>
        </w:rPr>
      </w:pPr>
      <w:r>
        <w:rPr>
          <w:i w:val="0"/>
          <w:iCs/>
          <w:color w:val="000000" w:themeColor="text1"/>
          <w:sz w:val="24"/>
          <w:szCs w:val="21"/>
          <w:lang w:val="es-CO"/>
        </w:rPr>
        <w:t>Determinar tecnologías y herramientas necesarias.</w:t>
      </w:r>
    </w:p>
    <w:p w:rsidRPr="00F56BCA" w:rsidR="00DE0E85" w:rsidP="00F56BCA" w:rsidRDefault="00DE0E85" w14:paraId="7AB8F715" w14:textId="2A2409C7">
      <w:pPr>
        <w:pStyle w:val="Comment0"/>
        <w:numPr>
          <w:ilvl w:val="0"/>
          <w:numId w:val="10"/>
        </w:numPr>
        <w:rPr>
          <w:i w:val="0"/>
          <w:iCs/>
          <w:color w:val="000000" w:themeColor="text1"/>
          <w:sz w:val="24"/>
          <w:szCs w:val="21"/>
          <w:lang w:val="es-CO"/>
        </w:rPr>
      </w:pPr>
      <w:r>
        <w:rPr>
          <w:i w:val="0"/>
          <w:iCs/>
          <w:color w:val="000000" w:themeColor="text1"/>
          <w:sz w:val="24"/>
          <w:szCs w:val="21"/>
          <w:lang w:val="es-CO"/>
        </w:rPr>
        <w:t>Realizar los mockups de</w:t>
      </w:r>
      <w:r w:rsidR="00F56BCA">
        <w:rPr>
          <w:i w:val="0"/>
          <w:iCs/>
          <w:color w:val="000000" w:themeColor="text1"/>
          <w:sz w:val="24"/>
          <w:szCs w:val="21"/>
          <w:lang w:val="es-CO"/>
        </w:rPr>
        <w:t xml:space="preserve"> </w:t>
      </w:r>
      <w:r>
        <w:rPr>
          <w:i w:val="0"/>
          <w:iCs/>
          <w:color w:val="000000" w:themeColor="text1"/>
          <w:sz w:val="24"/>
          <w:szCs w:val="21"/>
          <w:lang w:val="es-CO"/>
        </w:rPr>
        <w:t>l</w:t>
      </w:r>
      <w:r w:rsidR="00F56BCA">
        <w:rPr>
          <w:i w:val="0"/>
          <w:iCs/>
          <w:color w:val="000000" w:themeColor="text1"/>
          <w:sz w:val="24"/>
          <w:szCs w:val="21"/>
          <w:lang w:val="es-CO"/>
        </w:rPr>
        <w:t>a interfaz</w:t>
      </w:r>
      <w:r>
        <w:rPr>
          <w:i w:val="0"/>
          <w:iCs/>
          <w:color w:val="000000" w:themeColor="text1"/>
          <w:sz w:val="24"/>
          <w:szCs w:val="21"/>
          <w:lang w:val="es-CO"/>
        </w:rPr>
        <w:t xml:space="preserve"> </w:t>
      </w:r>
      <w:r w:rsidR="00F56BCA">
        <w:rPr>
          <w:i w:val="0"/>
          <w:iCs/>
          <w:color w:val="000000" w:themeColor="text1"/>
          <w:sz w:val="24"/>
          <w:szCs w:val="21"/>
          <w:lang w:val="es-CO"/>
        </w:rPr>
        <w:t xml:space="preserve">del </w:t>
      </w:r>
      <w:r>
        <w:rPr>
          <w:i w:val="0"/>
          <w:iCs/>
          <w:color w:val="000000" w:themeColor="text1"/>
          <w:sz w:val="24"/>
          <w:szCs w:val="21"/>
          <w:lang w:val="es-CO"/>
        </w:rPr>
        <w:t>sistema.</w:t>
      </w:r>
    </w:p>
    <w:p w:rsidRPr="007247CC" w:rsidR="003A3903" w:rsidP="003E7496" w:rsidRDefault="003A3903" w14:paraId="0D0DCE9B" w14:textId="5D9DF793">
      <w:pPr>
        <w:pStyle w:val="Comment0"/>
        <w:ind w:left="720"/>
        <w:rPr>
          <w:i w:val="0"/>
          <w:iCs/>
          <w:color w:val="000000" w:themeColor="text1"/>
          <w:sz w:val="24"/>
          <w:szCs w:val="21"/>
          <w:lang w:val="es-CO"/>
        </w:rPr>
      </w:pPr>
    </w:p>
    <w:p w:rsidRPr="005C4861" w:rsidR="003A3903" w:rsidP="003A3903" w:rsidRDefault="003A3903" w14:paraId="65BBC2E2" w14:textId="0A32A33F">
      <w:pPr>
        <w:pStyle w:val="Heading3"/>
        <w:rPr>
          <w:lang w:val="es-CO"/>
        </w:rPr>
      </w:pPr>
      <w:bookmarkStart w:name="_Toc476236588" w:id="29"/>
      <w:r>
        <w:rPr>
          <w:lang w:val="es-CO"/>
        </w:rPr>
        <w:t>Resultados esperados</w:t>
      </w:r>
      <w:bookmarkEnd w:id="29"/>
    </w:p>
    <w:p w:rsidRPr="00AD628C" w:rsidR="00AD628C" w:rsidP="003A3903" w:rsidRDefault="00FF6FDE" w14:paraId="5A6B946D" w14:textId="681E2E95">
      <w:pPr>
        <w:pStyle w:val="Comment0"/>
        <w:rPr>
          <w:i w:val="0"/>
          <w:iCs/>
          <w:color w:val="auto"/>
          <w:sz w:val="24"/>
          <w:szCs w:val="22"/>
          <w:lang w:val="es-CO"/>
        </w:rPr>
      </w:pPr>
      <w:r>
        <w:rPr>
          <w:i w:val="0"/>
          <w:iCs/>
          <w:color w:val="auto"/>
          <w:sz w:val="24"/>
          <w:szCs w:val="22"/>
          <w:lang w:val="es-CO"/>
        </w:rPr>
        <w:t xml:space="preserve">El resultado esperado de esta fase metodológica es </w:t>
      </w:r>
      <w:r w:rsidR="00F56BCA">
        <w:rPr>
          <w:i w:val="0"/>
          <w:iCs/>
          <w:color w:val="auto"/>
          <w:sz w:val="24"/>
          <w:szCs w:val="22"/>
          <w:lang w:val="es-CO"/>
        </w:rPr>
        <w:t xml:space="preserve">definir </w:t>
      </w:r>
      <w:r w:rsidR="00FC4CEC">
        <w:rPr>
          <w:i w:val="0"/>
          <w:iCs/>
          <w:color w:val="auto"/>
          <w:sz w:val="24"/>
          <w:szCs w:val="22"/>
          <w:lang w:val="es-CO"/>
        </w:rPr>
        <w:t>todo el diseño del sistema para así agilizar y evitar errores críticos en la fase de desarrollo</w:t>
      </w:r>
      <w:r w:rsidR="005D1BE7">
        <w:rPr>
          <w:i w:val="0"/>
          <w:iCs/>
          <w:color w:val="auto"/>
          <w:sz w:val="24"/>
          <w:szCs w:val="22"/>
          <w:lang w:val="es-CO"/>
        </w:rPr>
        <w:t>, dando así cumplimiento al primer objetivo específico.</w:t>
      </w:r>
    </w:p>
    <w:p w:rsidR="003A3903" w:rsidP="003A3903" w:rsidRDefault="003A3903" w14:paraId="26E4542B" w14:textId="2A9B8CE6">
      <w:pPr>
        <w:pStyle w:val="Heading2"/>
        <w:rPr>
          <w:lang w:val="es-CO"/>
        </w:rPr>
      </w:pPr>
      <w:bookmarkStart w:name="_Toc476236589" w:id="30"/>
      <w:bookmarkEnd w:id="27"/>
      <w:bookmarkEnd w:id="28"/>
      <w:r>
        <w:rPr>
          <w:lang w:val="es-CO"/>
        </w:rPr>
        <w:t xml:space="preserve">Fase metodológica </w:t>
      </w:r>
      <w:bookmarkEnd w:id="30"/>
      <w:r w:rsidR="008137E5">
        <w:rPr>
          <w:lang w:val="es-CO"/>
        </w:rPr>
        <w:t>2</w:t>
      </w:r>
    </w:p>
    <w:p w:rsidRPr="008137E5" w:rsidR="008137E5" w:rsidP="008137E5" w:rsidRDefault="00062F9B" w14:paraId="2059C19E" w14:textId="7F6F8E9F">
      <w:pPr>
        <w:rPr>
          <w:sz w:val="24"/>
          <w:szCs w:val="22"/>
          <w:lang w:val="es-CO"/>
        </w:rPr>
      </w:pPr>
      <w:r w:rsidRPr="00062F9B">
        <w:rPr>
          <w:sz w:val="24"/>
          <w:szCs w:val="22"/>
          <w:lang w:val="es-CO"/>
        </w:rPr>
        <w:t>En la segunda fase metodológica, se pretende desarrollar el prototipo funcional de la aplicación, el cual permitirá gestionar los trámites regulatorios de las empresas del sector de alimentos procesados en Colombia, en alineación con las decisiones arquitectónicas y de diseño definidas en la fase anterio</w:t>
      </w:r>
      <w:r>
        <w:rPr>
          <w:sz w:val="24"/>
          <w:szCs w:val="22"/>
          <w:lang w:val="es-CO"/>
        </w:rPr>
        <w:t>r</w:t>
      </w:r>
      <w:r w:rsidR="00BA19CE">
        <w:rPr>
          <w:sz w:val="24"/>
          <w:szCs w:val="22"/>
          <w:lang w:val="es-CO"/>
        </w:rPr>
        <w:t>.</w:t>
      </w:r>
    </w:p>
    <w:p w:rsidR="003A3903" w:rsidP="003A3903" w:rsidRDefault="003A3903" w14:paraId="1511191A" w14:textId="77777777">
      <w:pPr>
        <w:pStyle w:val="Heading3"/>
        <w:rPr>
          <w:lang w:val="es-CO"/>
        </w:rPr>
      </w:pPr>
      <w:bookmarkStart w:name="_Toc476236590" w:id="31"/>
      <w:r>
        <w:rPr>
          <w:lang w:val="es-CO"/>
        </w:rPr>
        <w:t>Método</w:t>
      </w:r>
      <w:bookmarkEnd w:id="31"/>
    </w:p>
    <w:p w:rsidRPr="00DB28AD" w:rsidR="00DB2CBC" w:rsidP="00DB2CBC" w:rsidRDefault="00062F9B" w14:paraId="31F2ED36" w14:textId="0956FBA4">
      <w:pPr>
        <w:rPr>
          <w:sz w:val="24"/>
          <w:szCs w:val="22"/>
          <w:lang w:val="es-CO"/>
        </w:rPr>
      </w:pPr>
      <w:r>
        <w:rPr>
          <w:sz w:val="24"/>
          <w:szCs w:val="22"/>
          <w:lang w:val="es-CO"/>
        </w:rPr>
        <w:t>Una de las metodologías más populares para el desarrollo de software es la metodología SCRUM, lo que busca esta metodología es agilizar y reducir errores en el desarrollo de software, de igual manera es flexible y adaptable a los cambios en el proyecto. Esta es una de las razones principales que llevaron a la elección de esta metodología para el desarrollo del prototipo.</w:t>
      </w:r>
    </w:p>
    <w:p w:rsidR="003A3903" w:rsidP="003A3903" w:rsidRDefault="003A3903" w14:paraId="4BFCC539" w14:textId="77777777">
      <w:pPr>
        <w:pStyle w:val="Heading3"/>
        <w:rPr>
          <w:lang w:val="es-CO"/>
        </w:rPr>
      </w:pPr>
      <w:bookmarkStart w:name="_Toc476236591" w:id="32"/>
      <w:r>
        <w:rPr>
          <w:lang w:val="es-CO"/>
        </w:rPr>
        <w:t>Actividades</w:t>
      </w:r>
      <w:bookmarkEnd w:id="32"/>
    </w:p>
    <w:p w:rsidRPr="005E27B1" w:rsidR="004D0F34" w:rsidP="004D0F34" w:rsidRDefault="004D0F34" w14:paraId="56B965ED" w14:textId="7C8BA929">
      <w:pPr>
        <w:pStyle w:val="ListParagraph"/>
        <w:numPr>
          <w:ilvl w:val="0"/>
          <w:numId w:val="34"/>
        </w:numPr>
        <w:rPr>
          <w:lang w:val="es-CO"/>
        </w:rPr>
      </w:pPr>
      <w:bookmarkStart w:name="_Toc476236592" w:id="33"/>
      <w:r>
        <w:rPr>
          <w:sz w:val="24"/>
          <w:szCs w:val="22"/>
          <w:lang w:val="es-CO"/>
        </w:rPr>
        <w:t>Definir plazos para el diseño, implementación y pruebas de cada sprint</w:t>
      </w:r>
      <w:r w:rsidR="00BF2BFD">
        <w:rPr>
          <w:sz w:val="24"/>
          <w:szCs w:val="22"/>
          <w:lang w:val="es-CO"/>
        </w:rPr>
        <w:t>.</w:t>
      </w:r>
    </w:p>
    <w:p w:rsidRPr="00BF2BFD" w:rsidR="004D0F34" w:rsidP="004D0F34" w:rsidRDefault="004D0F34" w14:paraId="21880F2A" w14:textId="2790E41B">
      <w:pPr>
        <w:pStyle w:val="ListParagraph"/>
        <w:numPr>
          <w:ilvl w:val="0"/>
          <w:numId w:val="34"/>
        </w:numPr>
        <w:rPr>
          <w:lang w:val="es-CO"/>
        </w:rPr>
      </w:pPr>
      <w:r>
        <w:rPr>
          <w:sz w:val="24"/>
          <w:szCs w:val="22"/>
          <w:lang w:val="es-CO"/>
        </w:rPr>
        <w:t>Definir</w:t>
      </w:r>
      <w:r w:rsidR="00BF2BFD">
        <w:rPr>
          <w:sz w:val="24"/>
          <w:szCs w:val="22"/>
          <w:lang w:val="es-CO"/>
        </w:rPr>
        <w:t xml:space="preserve"> tamaños de los desarrollos.</w:t>
      </w:r>
    </w:p>
    <w:p w:rsidRPr="009C68E4" w:rsidR="00BF2BFD" w:rsidP="004D0F34" w:rsidRDefault="00BF2BFD" w14:paraId="01AF5913" w14:textId="49CF0F75">
      <w:pPr>
        <w:pStyle w:val="ListParagraph"/>
        <w:numPr>
          <w:ilvl w:val="0"/>
          <w:numId w:val="34"/>
        </w:numPr>
        <w:rPr>
          <w:lang w:val="es-CO"/>
        </w:rPr>
      </w:pPr>
      <w:r>
        <w:rPr>
          <w:sz w:val="24"/>
          <w:szCs w:val="22"/>
          <w:lang w:val="es-CO"/>
        </w:rPr>
        <w:t>Definir fechas para cada sprint.</w:t>
      </w:r>
    </w:p>
    <w:p w:rsidRPr="005E27B1" w:rsidR="009C68E4" w:rsidP="004D0F34" w:rsidRDefault="009C68E4" w14:paraId="13862806" w14:textId="77003CFF">
      <w:pPr>
        <w:pStyle w:val="ListParagraph"/>
        <w:numPr>
          <w:ilvl w:val="0"/>
          <w:numId w:val="34"/>
        </w:numPr>
        <w:rPr>
          <w:lang w:val="es-CO"/>
        </w:rPr>
      </w:pPr>
      <w:r>
        <w:rPr>
          <w:sz w:val="24"/>
          <w:szCs w:val="22"/>
          <w:lang w:val="es-CO"/>
        </w:rPr>
        <w:t>Documentar cada parte del proceso.</w:t>
      </w:r>
    </w:p>
    <w:p w:rsidR="003A3903" w:rsidP="003A3903" w:rsidRDefault="003A3903" w14:paraId="3B270030" w14:textId="77777777">
      <w:pPr>
        <w:pStyle w:val="Heading3"/>
        <w:rPr>
          <w:lang w:val="es-CO"/>
        </w:rPr>
      </w:pPr>
      <w:r>
        <w:rPr>
          <w:lang w:val="es-CO"/>
        </w:rPr>
        <w:t>Resultados esperados</w:t>
      </w:r>
      <w:bookmarkEnd w:id="33"/>
    </w:p>
    <w:p w:rsidRPr="009C68E4" w:rsidR="0070514E" w:rsidP="0070514E" w:rsidRDefault="009C68E4" w14:paraId="1C5971B4" w14:textId="501D375C">
      <w:pPr>
        <w:rPr>
          <w:sz w:val="24"/>
          <w:szCs w:val="24"/>
          <w:lang w:val="es-CO"/>
        </w:rPr>
      </w:pPr>
      <w:r w:rsidRPr="1FB6BF92">
        <w:rPr>
          <w:sz w:val="24"/>
          <w:szCs w:val="24"/>
          <w:lang w:val="es-CO"/>
        </w:rPr>
        <w:t xml:space="preserve">El resultado que se busca obtener tras finalizar esta fase es </w:t>
      </w:r>
      <w:r w:rsidRPr="1FB6BF92" w:rsidR="009F5F5A">
        <w:rPr>
          <w:sz w:val="24"/>
          <w:szCs w:val="24"/>
          <w:lang w:val="es-CO"/>
        </w:rPr>
        <w:t>poder implementar</w:t>
      </w:r>
      <w:r w:rsidRPr="1FB6BF92">
        <w:rPr>
          <w:sz w:val="24"/>
          <w:szCs w:val="24"/>
          <w:lang w:val="es-CO"/>
        </w:rPr>
        <w:t xml:space="preserve"> el prototipo funcional de la aplicación, garantizando que se puedan cumplir tanto los requisitos funcionales del sistema, como los no funcionales, incluyendo mecanismos de seguridad como la autenticación, cifrado de datos en tránsito y en reposo, y gestión de roles diferenciados para asegurar control de acceso y trazabilidad del sistema</w:t>
      </w:r>
      <w:r>
        <w:rPr>
          <w:sz w:val="24"/>
          <w:szCs w:val="24"/>
          <w:lang w:val="es-CO"/>
        </w:rPr>
        <w:t>.</w:t>
      </w:r>
    </w:p>
    <w:p w:rsidRPr="0070514E" w:rsidR="003C209F" w:rsidP="0070514E" w:rsidRDefault="003C209F" w14:paraId="0EC5AD7E" w14:textId="77777777">
      <w:pPr>
        <w:rPr>
          <w:sz w:val="24"/>
          <w:szCs w:val="22"/>
          <w:lang w:val="es-CO"/>
        </w:rPr>
      </w:pPr>
    </w:p>
    <w:p w:rsidR="003A3903" w:rsidP="003A3903" w:rsidRDefault="003A3903" w14:paraId="623EFB2A" w14:textId="43974976">
      <w:pPr>
        <w:pStyle w:val="Heading2"/>
        <w:rPr>
          <w:lang w:val="es-CO"/>
        </w:rPr>
      </w:pPr>
      <w:bookmarkStart w:name="_Toc476236593" w:id="34"/>
      <w:r>
        <w:rPr>
          <w:lang w:val="es-CO"/>
        </w:rPr>
        <w:t xml:space="preserve">Fase metodológica </w:t>
      </w:r>
      <w:bookmarkEnd w:id="34"/>
      <w:r w:rsidR="00223B85">
        <w:rPr>
          <w:lang w:val="es-CO"/>
        </w:rPr>
        <w:t>3</w:t>
      </w:r>
    </w:p>
    <w:p w:rsidRPr="003C209F" w:rsidR="003C209F" w:rsidP="003C209F" w:rsidRDefault="003C209F" w14:paraId="43A6B2E5" w14:textId="2B81AB55">
      <w:pPr>
        <w:rPr>
          <w:sz w:val="24"/>
          <w:szCs w:val="22"/>
          <w:lang w:val="es-CO"/>
        </w:rPr>
      </w:pPr>
      <w:r>
        <w:rPr>
          <w:sz w:val="24"/>
          <w:szCs w:val="22"/>
          <w:lang w:val="es-CO"/>
        </w:rPr>
        <w:t>En la tercera fase metodológica</w:t>
      </w:r>
      <w:r w:rsidR="00CB472B">
        <w:rPr>
          <w:sz w:val="24"/>
          <w:szCs w:val="22"/>
          <w:lang w:val="es-CO"/>
        </w:rPr>
        <w:t>, lo que</w:t>
      </w:r>
      <w:r>
        <w:rPr>
          <w:sz w:val="24"/>
          <w:szCs w:val="22"/>
          <w:lang w:val="es-CO"/>
        </w:rPr>
        <w:t xml:space="preserve"> </w:t>
      </w:r>
      <w:r w:rsidR="0008252C">
        <w:rPr>
          <w:sz w:val="24"/>
          <w:szCs w:val="22"/>
          <w:lang w:val="es-CO"/>
        </w:rPr>
        <w:t>se pretende</w:t>
      </w:r>
      <w:r w:rsidR="002F6747">
        <w:rPr>
          <w:sz w:val="24"/>
          <w:szCs w:val="22"/>
          <w:lang w:val="es-CO"/>
        </w:rPr>
        <w:t xml:space="preserve"> </w:t>
      </w:r>
      <w:r w:rsidR="00CB472B">
        <w:rPr>
          <w:sz w:val="24"/>
          <w:szCs w:val="22"/>
          <w:lang w:val="es-CO"/>
        </w:rPr>
        <w:t>alcanzar,</w:t>
      </w:r>
      <w:r w:rsidR="002F6747">
        <w:rPr>
          <w:sz w:val="24"/>
          <w:szCs w:val="22"/>
          <w:lang w:val="es-CO"/>
        </w:rPr>
        <w:t xml:space="preserve"> es </w:t>
      </w:r>
      <w:r w:rsidR="009F5F5A">
        <w:rPr>
          <w:sz w:val="24"/>
          <w:szCs w:val="22"/>
          <w:lang w:val="es-CO"/>
        </w:rPr>
        <w:t>la implementación del prototipo en un c</w:t>
      </w:r>
      <w:r w:rsidR="00B87512">
        <w:rPr>
          <w:sz w:val="24"/>
          <w:szCs w:val="22"/>
          <w:lang w:val="es-CO"/>
        </w:rPr>
        <w:t xml:space="preserve">ontexto real, se le va a otorgar a una </w:t>
      </w:r>
      <w:r w:rsidRPr="1FB6BF92" w:rsidR="005E2126">
        <w:rPr>
          <w:color w:val="000000" w:themeColor="text1"/>
          <w:szCs w:val="22"/>
          <w:lang w:val="es-EC"/>
        </w:rPr>
        <w:t xml:space="preserve">MIPYME </w:t>
      </w:r>
      <w:r w:rsidR="00B87512">
        <w:rPr>
          <w:sz w:val="24"/>
          <w:szCs w:val="22"/>
          <w:lang w:val="es-CO"/>
        </w:rPr>
        <w:t>del sector</w:t>
      </w:r>
      <w:r w:rsidR="00F9268A">
        <w:rPr>
          <w:sz w:val="24"/>
          <w:szCs w:val="22"/>
          <w:lang w:val="es-CO"/>
        </w:rPr>
        <w:t xml:space="preserve"> una versión del software</w:t>
      </w:r>
      <w:r w:rsidR="00243190">
        <w:rPr>
          <w:sz w:val="24"/>
          <w:szCs w:val="22"/>
          <w:lang w:val="es-CO"/>
        </w:rPr>
        <w:t xml:space="preserve"> para poder evaluar el desempeño </w:t>
      </w:r>
      <w:r w:rsidR="008E2B90">
        <w:rPr>
          <w:sz w:val="24"/>
          <w:szCs w:val="22"/>
          <w:lang w:val="es-CO"/>
        </w:rPr>
        <w:t>de este</w:t>
      </w:r>
      <w:r w:rsidR="00243190">
        <w:rPr>
          <w:sz w:val="24"/>
          <w:szCs w:val="22"/>
          <w:lang w:val="es-CO"/>
        </w:rPr>
        <w:t xml:space="preserve"> en la práctica</w:t>
      </w:r>
      <w:r w:rsidR="00C034CE">
        <w:rPr>
          <w:sz w:val="24"/>
          <w:szCs w:val="22"/>
          <w:lang w:val="es-CO"/>
        </w:rPr>
        <w:t>.</w:t>
      </w:r>
    </w:p>
    <w:p w:rsidR="003A3903" w:rsidP="003A3903" w:rsidRDefault="003A3903" w14:paraId="25367046" w14:textId="77777777">
      <w:pPr>
        <w:pStyle w:val="Heading3"/>
        <w:rPr>
          <w:lang w:val="es-CO"/>
        </w:rPr>
      </w:pPr>
      <w:bookmarkStart w:name="_Toc476236594" w:id="35"/>
      <w:r>
        <w:rPr>
          <w:lang w:val="es-CO"/>
        </w:rPr>
        <w:t>Método</w:t>
      </w:r>
      <w:bookmarkEnd w:id="35"/>
    </w:p>
    <w:p w:rsidRPr="00C034CE" w:rsidR="00C034CE" w:rsidP="00C034CE" w:rsidRDefault="00C63574" w14:paraId="372AF679" w14:textId="3C1BCEE4">
      <w:pPr>
        <w:rPr>
          <w:sz w:val="24"/>
          <w:szCs w:val="22"/>
          <w:lang w:val="es-CO"/>
        </w:rPr>
      </w:pPr>
      <w:r w:rsidRPr="00C63574">
        <w:rPr>
          <w:sz w:val="24"/>
          <w:szCs w:val="22"/>
          <w:lang w:val="es-CO"/>
        </w:rPr>
        <w:t>Dentro de la metodología de investigación en la ciencia del diseño, la implementación es una de las etapas más críticas. En esta fase, se busca que el prototipo sea utilizado y aprobado por los usuarios finales, ya que son ellos quienes se beneficiarán directamente del uso de la solución</w:t>
      </w:r>
      <w:r w:rsidR="0062387D">
        <w:rPr>
          <w:sz w:val="24"/>
          <w:szCs w:val="22"/>
          <w:lang w:val="es-CO"/>
        </w:rPr>
        <w:t>.</w:t>
      </w:r>
      <w:r w:rsidR="00091817">
        <w:rPr>
          <w:sz w:val="24"/>
          <w:szCs w:val="22"/>
          <w:lang w:val="es-CO"/>
        </w:rPr>
        <w:t xml:space="preserve"> </w:t>
      </w:r>
    </w:p>
    <w:p w:rsidR="003A3903" w:rsidP="003A3903" w:rsidRDefault="003A3903" w14:paraId="347DE421" w14:textId="77777777">
      <w:pPr>
        <w:pStyle w:val="Heading3"/>
        <w:rPr>
          <w:lang w:val="es-CO"/>
        </w:rPr>
      </w:pPr>
      <w:bookmarkStart w:name="_Toc476236595" w:id="36"/>
      <w:r>
        <w:rPr>
          <w:lang w:val="es-CO"/>
        </w:rPr>
        <w:t>Actividades</w:t>
      </w:r>
      <w:bookmarkEnd w:id="36"/>
    </w:p>
    <w:p w:rsidRPr="00810995" w:rsidR="00C63574" w:rsidP="00C63574" w:rsidRDefault="00C63574" w14:paraId="44AE4497" w14:textId="77777777">
      <w:pPr>
        <w:pStyle w:val="ListParagraph"/>
        <w:numPr>
          <w:ilvl w:val="0"/>
          <w:numId w:val="35"/>
        </w:numPr>
        <w:rPr>
          <w:lang w:val="es-CO"/>
        </w:rPr>
      </w:pPr>
      <w:bookmarkStart w:name="_Toc476236596" w:id="37"/>
      <w:r>
        <w:rPr>
          <w:sz w:val="24"/>
          <w:szCs w:val="22"/>
          <w:lang w:val="es-CO"/>
        </w:rPr>
        <w:t>Demostrar el prototipo con casos de uso reales.</w:t>
      </w:r>
    </w:p>
    <w:p w:rsidRPr="00DC2EB8" w:rsidR="00C63574" w:rsidP="00C63574" w:rsidRDefault="00C63574" w14:paraId="6C8A2FE4" w14:textId="77777777">
      <w:pPr>
        <w:pStyle w:val="ListParagraph"/>
        <w:numPr>
          <w:ilvl w:val="0"/>
          <w:numId w:val="35"/>
        </w:numPr>
        <w:rPr>
          <w:lang w:val="es-CO"/>
        </w:rPr>
      </w:pPr>
      <w:r w:rsidRPr="23DFDBB3">
        <w:rPr>
          <w:sz w:val="24"/>
          <w:szCs w:val="24"/>
          <w:lang w:val="es-CO"/>
        </w:rPr>
        <w:t>Capacitar al personal de la empresa piloto. sobre el uso correcto de la aplicación.</w:t>
      </w:r>
    </w:p>
    <w:p w:rsidRPr="0086487D" w:rsidR="00DC2EB8" w:rsidP="00DC2EB8" w:rsidRDefault="00DC2EB8" w14:paraId="26C1D2D8" w14:textId="77777777">
      <w:pPr>
        <w:pStyle w:val="ListParagraph"/>
        <w:numPr>
          <w:ilvl w:val="0"/>
          <w:numId w:val="35"/>
        </w:numPr>
        <w:rPr>
          <w:lang w:val="es-CO"/>
        </w:rPr>
      </w:pPr>
      <w:r>
        <w:rPr>
          <w:sz w:val="24"/>
          <w:szCs w:val="22"/>
          <w:lang w:val="es-CO"/>
        </w:rPr>
        <w:t>Recolectar datos cuantitativos y cualitativos.</w:t>
      </w:r>
    </w:p>
    <w:p w:rsidRPr="001418A7" w:rsidR="00DC2EB8" w:rsidP="00C63574" w:rsidRDefault="00DC2EB8" w14:paraId="57BE6130" w14:textId="3C89BD21">
      <w:pPr>
        <w:pStyle w:val="ListParagraph"/>
        <w:numPr>
          <w:ilvl w:val="0"/>
          <w:numId w:val="35"/>
        </w:numPr>
        <w:rPr>
          <w:lang w:val="es-CO"/>
        </w:rPr>
      </w:pPr>
      <w:r>
        <w:rPr>
          <w:sz w:val="24"/>
          <w:szCs w:val="22"/>
          <w:lang w:val="es-CO"/>
        </w:rPr>
        <w:t>Documentar el funcionamiento técnico de la aplicación.</w:t>
      </w:r>
    </w:p>
    <w:p w:rsidR="003A3903" w:rsidP="003A3903" w:rsidRDefault="003A3903" w14:paraId="5CA59064" w14:textId="77777777">
      <w:pPr>
        <w:pStyle w:val="Heading3"/>
        <w:rPr>
          <w:lang w:val="es-CO"/>
        </w:rPr>
      </w:pPr>
      <w:r>
        <w:rPr>
          <w:lang w:val="es-CO"/>
        </w:rPr>
        <w:t>Resultados esperados</w:t>
      </w:r>
      <w:bookmarkEnd w:id="37"/>
    </w:p>
    <w:p w:rsidR="6FE94707" w:rsidP="1FB6BF92" w:rsidRDefault="6FE94707" w14:paraId="519338BF" w14:textId="1A1DE327">
      <w:pPr>
        <w:rPr>
          <w:sz w:val="24"/>
          <w:szCs w:val="24"/>
          <w:lang w:val="es-CO"/>
        </w:rPr>
      </w:pPr>
      <w:r w:rsidRPr="1FB6BF92">
        <w:rPr>
          <w:sz w:val="24"/>
          <w:szCs w:val="24"/>
          <w:lang w:val="es-CO"/>
        </w:rPr>
        <w:t xml:space="preserve">El resultado que se busca obtener tras finalizar esta fase es </w:t>
      </w:r>
      <w:r w:rsidR="00DC2EB8">
        <w:rPr>
          <w:sz w:val="24"/>
          <w:szCs w:val="24"/>
          <w:lang w:val="es-CO"/>
        </w:rPr>
        <w:t>implementar</w:t>
      </w:r>
      <w:r w:rsidRPr="1FB6BF92">
        <w:rPr>
          <w:sz w:val="24"/>
          <w:szCs w:val="24"/>
          <w:lang w:val="es-CO"/>
        </w:rPr>
        <w:t xml:space="preserve"> el prototipo funcional de la aplicación</w:t>
      </w:r>
      <w:r w:rsidR="00DC2EB8">
        <w:rPr>
          <w:sz w:val="24"/>
          <w:szCs w:val="24"/>
          <w:lang w:val="es-CO"/>
        </w:rPr>
        <w:t xml:space="preserve"> con una empresa del sector, recopilar datos y experiencias de los usuarios para poder evaluarlo correctamente bajo diferentes criterios</w:t>
      </w:r>
      <w:r w:rsidR="009A1BFF">
        <w:rPr>
          <w:sz w:val="24"/>
          <w:szCs w:val="24"/>
          <w:lang w:val="es-CO"/>
        </w:rPr>
        <w:t>, con esto se busca dar cumplimiento al tercer objetivo específico</w:t>
      </w:r>
      <w:r w:rsidRPr="1FB6BF92" w:rsidR="10A97B8C">
        <w:rPr>
          <w:sz w:val="24"/>
          <w:szCs w:val="24"/>
          <w:lang w:val="es-CO"/>
        </w:rPr>
        <w:t>.</w:t>
      </w:r>
    </w:p>
    <w:p w:rsidR="00223B85" w:rsidP="00223B85" w:rsidRDefault="00223B85" w14:paraId="5247C43E" w14:textId="77777777">
      <w:pPr>
        <w:rPr>
          <w:lang w:val="es-CO"/>
        </w:rPr>
      </w:pPr>
    </w:p>
    <w:p w:rsidR="00223B85" w:rsidP="00223B85" w:rsidRDefault="00223B85" w14:paraId="6C5C627A" w14:textId="35EEEF02">
      <w:pPr>
        <w:pStyle w:val="Heading2"/>
        <w:rPr>
          <w:lang w:val="es-CO"/>
        </w:rPr>
      </w:pPr>
      <w:r>
        <w:rPr>
          <w:lang w:val="es-CO"/>
        </w:rPr>
        <w:t>Fase metodológica 4</w:t>
      </w:r>
    </w:p>
    <w:p w:rsidRPr="00270D97" w:rsidR="00270D97" w:rsidP="00270D97" w:rsidRDefault="00270D97" w14:paraId="5EEF81B2" w14:textId="35191ABF">
      <w:pPr>
        <w:rPr>
          <w:sz w:val="24"/>
          <w:szCs w:val="22"/>
          <w:lang w:val="es-CO"/>
        </w:rPr>
      </w:pPr>
      <w:r>
        <w:rPr>
          <w:sz w:val="24"/>
          <w:szCs w:val="22"/>
          <w:lang w:val="es-CO"/>
        </w:rPr>
        <w:t>La última fase metodológica pretende poder</w:t>
      </w:r>
      <w:r w:rsidR="00844D1A">
        <w:rPr>
          <w:sz w:val="24"/>
          <w:szCs w:val="22"/>
          <w:lang w:val="es-CO"/>
        </w:rPr>
        <w:t xml:space="preserve"> hacer </w:t>
      </w:r>
      <w:r w:rsidR="00BA3134">
        <w:rPr>
          <w:sz w:val="24"/>
          <w:szCs w:val="22"/>
          <w:lang w:val="es-CO"/>
        </w:rPr>
        <w:t xml:space="preserve">la </w:t>
      </w:r>
      <w:r>
        <w:rPr>
          <w:sz w:val="24"/>
          <w:szCs w:val="22"/>
          <w:lang w:val="es-CO"/>
        </w:rPr>
        <w:t>evalua</w:t>
      </w:r>
      <w:r w:rsidR="00BA3134">
        <w:rPr>
          <w:sz w:val="24"/>
          <w:szCs w:val="22"/>
          <w:lang w:val="es-CO"/>
        </w:rPr>
        <w:t>ción</w:t>
      </w:r>
      <w:r>
        <w:rPr>
          <w:sz w:val="24"/>
          <w:szCs w:val="22"/>
          <w:lang w:val="es-CO"/>
        </w:rPr>
        <w:t xml:space="preserve"> </w:t>
      </w:r>
      <w:r w:rsidR="005D29BF">
        <w:rPr>
          <w:sz w:val="24"/>
          <w:szCs w:val="22"/>
          <w:lang w:val="es-CO"/>
        </w:rPr>
        <w:t>d</w:t>
      </w:r>
      <w:r>
        <w:rPr>
          <w:sz w:val="24"/>
          <w:szCs w:val="22"/>
          <w:lang w:val="es-CO"/>
        </w:rPr>
        <w:t xml:space="preserve">el desempeño de la solución propuesta en un escenario real de </w:t>
      </w:r>
      <w:r w:rsidR="00342F31">
        <w:rPr>
          <w:sz w:val="24"/>
          <w:szCs w:val="22"/>
          <w:lang w:val="es-CO"/>
        </w:rPr>
        <w:t xml:space="preserve">ejecución con empresas del sector, </w:t>
      </w:r>
      <w:r w:rsidR="0054283C">
        <w:rPr>
          <w:sz w:val="24"/>
          <w:szCs w:val="22"/>
          <w:lang w:val="es-CO"/>
        </w:rPr>
        <w:t xml:space="preserve">y </w:t>
      </w:r>
      <w:r w:rsidR="00335AF5">
        <w:rPr>
          <w:sz w:val="24"/>
          <w:szCs w:val="22"/>
          <w:lang w:val="es-CO"/>
        </w:rPr>
        <w:t>la comunicación de los resultados obtenidos con el prototipo en funcionamiento</w:t>
      </w:r>
      <w:r w:rsidR="00DA3F3F">
        <w:rPr>
          <w:sz w:val="24"/>
          <w:szCs w:val="22"/>
          <w:lang w:val="es-CO"/>
        </w:rPr>
        <w:t>.</w:t>
      </w:r>
      <w:r w:rsidR="005D29BF">
        <w:rPr>
          <w:sz w:val="24"/>
          <w:szCs w:val="22"/>
          <w:lang w:val="es-CO"/>
        </w:rPr>
        <w:t xml:space="preserve"> En esta fase se van a analizar los resultados obtenidos con la implementación de la solución con la empresa seleccionada</w:t>
      </w:r>
      <w:r w:rsidR="00F9198D">
        <w:rPr>
          <w:sz w:val="24"/>
          <w:szCs w:val="22"/>
          <w:lang w:val="es-CO"/>
        </w:rPr>
        <w:t>, para poder planificar cuales podrían ser esos desarrollos futuros para el mantenimiento del sistema.</w:t>
      </w:r>
    </w:p>
    <w:p w:rsidR="00223B85" w:rsidP="00223B85" w:rsidRDefault="00223B85" w14:paraId="2F3AD6FC" w14:textId="77777777">
      <w:pPr>
        <w:pStyle w:val="Heading3"/>
        <w:rPr>
          <w:lang w:val="es-CO"/>
        </w:rPr>
      </w:pPr>
      <w:r>
        <w:rPr>
          <w:lang w:val="es-CO"/>
        </w:rPr>
        <w:t>Método</w:t>
      </w:r>
    </w:p>
    <w:p w:rsidRPr="00DA3F3F" w:rsidR="00DA3F3F" w:rsidP="00DA3F3F" w:rsidRDefault="00DA3F3F" w14:paraId="0639E8C0" w14:textId="32E09464">
      <w:pPr>
        <w:rPr>
          <w:sz w:val="24"/>
          <w:szCs w:val="24"/>
          <w:lang w:val="es-CO"/>
        </w:rPr>
      </w:pPr>
      <w:r w:rsidRPr="3DA3AFD8">
        <w:rPr>
          <w:sz w:val="24"/>
          <w:szCs w:val="24"/>
          <w:lang w:val="es-CO"/>
        </w:rPr>
        <w:t xml:space="preserve">El método que se va a implementar consiste en </w:t>
      </w:r>
      <w:r w:rsidR="00F9198D">
        <w:rPr>
          <w:sz w:val="24"/>
          <w:szCs w:val="24"/>
          <w:lang w:val="es-CO"/>
        </w:rPr>
        <w:t>dos</w:t>
      </w:r>
      <w:r w:rsidRPr="3DA3AFD8">
        <w:rPr>
          <w:sz w:val="24"/>
          <w:szCs w:val="24"/>
          <w:lang w:val="es-CO"/>
        </w:rPr>
        <w:t xml:space="preserve"> partes fundamentales, </w:t>
      </w:r>
      <w:r w:rsidRPr="3DA3AFD8" w:rsidR="006F5E49">
        <w:rPr>
          <w:sz w:val="24"/>
          <w:szCs w:val="24"/>
          <w:lang w:val="es-CO"/>
        </w:rPr>
        <w:t xml:space="preserve">la evaluación y la comunicación. </w:t>
      </w:r>
      <w:r w:rsidR="00F9198D">
        <w:rPr>
          <w:sz w:val="24"/>
          <w:szCs w:val="24"/>
          <w:lang w:val="es-CO"/>
        </w:rPr>
        <w:t>L</w:t>
      </w:r>
      <w:r w:rsidRPr="3DA3AFD8" w:rsidR="00BD3497">
        <w:rPr>
          <w:sz w:val="24"/>
          <w:szCs w:val="24"/>
          <w:lang w:val="es-CO"/>
        </w:rPr>
        <w:t xml:space="preserve">a evaluación consiste en monitorear, durante un determinado periodo de tiempo, el desempeño de la aplicación </w:t>
      </w:r>
      <w:r w:rsidRPr="23DFDBB3" w:rsidR="23DFDBB3">
        <w:rPr>
          <w:sz w:val="24"/>
          <w:szCs w:val="24"/>
          <w:lang w:val="es-CO"/>
        </w:rPr>
        <w:t xml:space="preserve">en </w:t>
      </w:r>
      <w:r w:rsidRPr="003B211B" w:rsidR="23DFDBB3">
        <w:rPr>
          <w:lang w:val="es-CO"/>
        </w:rPr>
        <w:t>una MIPYME colombiana del sector de alimentos procesados;</w:t>
      </w:r>
      <w:r w:rsidRPr="3DA3AFD8" w:rsidR="00B1640E">
        <w:rPr>
          <w:sz w:val="24"/>
          <w:szCs w:val="24"/>
          <w:lang w:val="es-CO"/>
        </w:rPr>
        <w:t xml:space="preserve"> se </w:t>
      </w:r>
      <w:r w:rsidRPr="3DA3AFD8" w:rsidR="00D14F7D">
        <w:rPr>
          <w:sz w:val="24"/>
          <w:szCs w:val="24"/>
          <w:lang w:val="es-CO"/>
        </w:rPr>
        <w:t xml:space="preserve">busca identificar si existe una mejora significativa en el proceso asociado a este </w:t>
      </w:r>
      <w:r w:rsidRPr="3DA3AFD8" w:rsidR="11748FF3">
        <w:rPr>
          <w:sz w:val="24"/>
          <w:szCs w:val="24"/>
          <w:lang w:val="es-CO"/>
        </w:rPr>
        <w:t>trámite</w:t>
      </w:r>
      <w:r w:rsidRPr="3DA3AFD8" w:rsidR="00D14F7D">
        <w:rPr>
          <w:sz w:val="24"/>
          <w:szCs w:val="24"/>
          <w:lang w:val="es-CO"/>
        </w:rPr>
        <w:t xml:space="preserve"> con la ayuda de la aplicación. </w:t>
      </w:r>
      <w:r w:rsidRPr="3DA3AFD8" w:rsidR="00E26CAD">
        <w:rPr>
          <w:sz w:val="24"/>
          <w:szCs w:val="24"/>
          <w:lang w:val="es-CO"/>
        </w:rPr>
        <w:t>Por último, la parte de la comunicación no solo se centra en publicar los resultados obtenidos de la evaluación sino también documentar todo el proceso y los manuales de usuario de la aplicación.</w:t>
      </w:r>
    </w:p>
    <w:p w:rsidRPr="00F9198D" w:rsidR="00810995" w:rsidP="00F9198D" w:rsidRDefault="00223B85" w14:paraId="1CECA7B2" w14:textId="05E2D5D3">
      <w:pPr>
        <w:pStyle w:val="Heading3"/>
        <w:rPr>
          <w:lang w:val="es-CO"/>
        </w:rPr>
      </w:pPr>
      <w:r>
        <w:rPr>
          <w:lang w:val="es-CO"/>
        </w:rPr>
        <w:t>Actividades</w:t>
      </w:r>
    </w:p>
    <w:p w:rsidRPr="00F9198D" w:rsidR="00F9198D" w:rsidP="00F9198D" w:rsidRDefault="00713545" w14:paraId="1469C8A5" w14:textId="77777777">
      <w:pPr>
        <w:pStyle w:val="ListParagraph"/>
        <w:numPr>
          <w:ilvl w:val="0"/>
          <w:numId w:val="37"/>
        </w:numPr>
        <w:rPr>
          <w:lang w:val="es-CO"/>
        </w:rPr>
      </w:pPr>
      <w:r w:rsidRPr="00F9198D">
        <w:rPr>
          <w:sz w:val="24"/>
          <w:szCs w:val="22"/>
          <w:lang w:val="es-CO"/>
        </w:rPr>
        <w:t>Establecer criterios e indicadores de evaluación.</w:t>
      </w:r>
    </w:p>
    <w:p w:rsidRPr="00F9198D" w:rsidR="00F9198D" w:rsidP="00F9198D" w:rsidRDefault="00F9198D" w14:paraId="564A0890" w14:textId="4B9C3EC7">
      <w:pPr>
        <w:pStyle w:val="ListParagraph"/>
        <w:numPr>
          <w:ilvl w:val="0"/>
          <w:numId w:val="37"/>
        </w:numPr>
        <w:rPr>
          <w:lang w:val="es-CO"/>
        </w:rPr>
      </w:pPr>
      <w:r>
        <w:rPr>
          <w:sz w:val="24"/>
          <w:szCs w:val="22"/>
          <w:lang w:val="es-CO"/>
        </w:rPr>
        <w:t>Analizar los datos obtenidos en la implementación</w:t>
      </w:r>
      <w:r w:rsidR="00BB651D">
        <w:rPr>
          <w:sz w:val="24"/>
          <w:szCs w:val="22"/>
          <w:lang w:val="es-CO"/>
        </w:rPr>
        <w:t>.</w:t>
      </w:r>
    </w:p>
    <w:p w:rsidRPr="00BB651D" w:rsidR="0086487D" w:rsidP="00F9198D" w:rsidRDefault="0086487D" w14:paraId="461C1551" w14:textId="568631EB">
      <w:pPr>
        <w:pStyle w:val="ListParagraph"/>
        <w:numPr>
          <w:ilvl w:val="0"/>
          <w:numId w:val="37"/>
        </w:numPr>
        <w:rPr>
          <w:lang w:val="es-CO"/>
        </w:rPr>
      </w:pPr>
      <w:r>
        <w:rPr>
          <w:sz w:val="24"/>
          <w:szCs w:val="22"/>
          <w:lang w:val="es-CO"/>
        </w:rPr>
        <w:t>Redactar un informe con los resultados obtenidos.</w:t>
      </w:r>
    </w:p>
    <w:p w:rsidRPr="00713545" w:rsidR="00BB651D" w:rsidP="00F9198D" w:rsidRDefault="00BB651D" w14:paraId="47FD5A7D" w14:textId="50F55254">
      <w:pPr>
        <w:pStyle w:val="ListParagraph"/>
        <w:numPr>
          <w:ilvl w:val="0"/>
          <w:numId w:val="37"/>
        </w:numPr>
        <w:rPr>
          <w:lang w:val="es-CO"/>
        </w:rPr>
      </w:pPr>
      <w:r>
        <w:rPr>
          <w:sz w:val="24"/>
          <w:szCs w:val="22"/>
          <w:lang w:val="es-CO"/>
        </w:rPr>
        <w:t>Definir desarrollos y mejoras fututas al sistema.</w:t>
      </w:r>
    </w:p>
    <w:p w:rsidRPr="005C4861" w:rsidR="00223B85" w:rsidP="00223B85" w:rsidRDefault="00223B85" w14:paraId="2DEE82CB" w14:textId="77777777">
      <w:pPr>
        <w:pStyle w:val="Heading3"/>
        <w:rPr>
          <w:lang w:val="es-CO"/>
        </w:rPr>
      </w:pPr>
      <w:r>
        <w:rPr>
          <w:lang w:val="es-CO"/>
        </w:rPr>
        <w:t>Resultados esperados</w:t>
      </w:r>
    </w:p>
    <w:p w:rsidRPr="007A0943" w:rsidR="00223B85" w:rsidP="00223B85" w:rsidRDefault="007A0943" w14:paraId="0FD7FEF3" w14:textId="7535FB94">
      <w:pPr>
        <w:rPr>
          <w:sz w:val="24"/>
          <w:szCs w:val="24"/>
          <w:lang w:val="es-CO"/>
        </w:rPr>
      </w:pPr>
      <w:r w:rsidRPr="23DFDBB3">
        <w:rPr>
          <w:sz w:val="24"/>
          <w:szCs w:val="24"/>
          <w:lang w:val="es-CO"/>
        </w:rPr>
        <w:t xml:space="preserve">El resultado esperado de esta fase metodológica es </w:t>
      </w:r>
      <w:r w:rsidRPr="23DFDBB3" w:rsidR="00915EB0">
        <w:rPr>
          <w:sz w:val="24"/>
          <w:szCs w:val="24"/>
          <w:lang w:val="es-CO"/>
        </w:rPr>
        <w:t xml:space="preserve">poder obtener </w:t>
      </w:r>
      <w:r w:rsidRPr="23DFDBB3" w:rsidR="004963C8">
        <w:rPr>
          <w:sz w:val="24"/>
          <w:szCs w:val="24"/>
          <w:lang w:val="es-CO"/>
        </w:rPr>
        <w:t xml:space="preserve">evidencia sobre el impacto y efectividad del prototipo en un entorno real de operación, identificando mejoras en el proceso de gestión de trámites regulatorios de la empresa </w:t>
      </w:r>
      <w:r w:rsidRPr="23DFDBB3" w:rsidR="23DFDBB3">
        <w:rPr>
          <w:sz w:val="24"/>
          <w:szCs w:val="24"/>
          <w:lang w:val="es-CO"/>
        </w:rPr>
        <w:t>piloto</w:t>
      </w:r>
      <w:r w:rsidRPr="23DFDBB3" w:rsidR="004963C8">
        <w:rPr>
          <w:sz w:val="24"/>
          <w:szCs w:val="24"/>
          <w:lang w:val="es-CO"/>
        </w:rPr>
        <w:t>, a través de indicadores clave de desempeño, retroalimentación de los usuarios y análisis comparativo frente al proceso tradicional.</w:t>
      </w:r>
    </w:p>
    <w:p w:rsidRPr="00223B85" w:rsidR="00223B85" w:rsidP="00223B85" w:rsidRDefault="00223B85" w14:paraId="0F4AC485" w14:textId="77777777">
      <w:pPr>
        <w:rPr>
          <w:lang w:val="es-CO"/>
        </w:rPr>
      </w:pPr>
    </w:p>
    <w:p w:rsidR="003A3903" w:rsidP="003A3903" w:rsidRDefault="003A3903" w14:paraId="56A13454" w14:textId="77777777">
      <w:pPr>
        <w:rPr>
          <w:lang w:val="es-CO"/>
        </w:rPr>
      </w:pPr>
    </w:p>
    <w:p w:rsidRPr="0039326F" w:rsidR="003A3903" w:rsidP="003A3903" w:rsidRDefault="003A3903" w14:paraId="016158DB" w14:textId="77777777">
      <w:pPr>
        <w:rPr>
          <w:lang w:val="es-ES"/>
        </w:rPr>
      </w:pPr>
    </w:p>
    <w:p w:rsidRPr="00D042D3" w:rsidR="003A3903" w:rsidP="003A3903" w:rsidRDefault="003A3903" w14:paraId="0E9A70F9" w14:textId="77777777">
      <w:pPr>
        <w:pStyle w:val="Heading1"/>
      </w:pPr>
      <w:bookmarkStart w:name="_Toc476236597" w:id="38"/>
      <w:r w:rsidRPr="7369E627">
        <w:t>Aspectos generales del proyecto</w:t>
      </w:r>
      <w:bookmarkEnd w:id="38"/>
    </w:p>
    <w:p w:rsidR="003A3903" w:rsidP="003A3903" w:rsidRDefault="003A3903" w14:paraId="55ECC8C3" w14:textId="77777777">
      <w:pPr>
        <w:pStyle w:val="Heading2"/>
        <w:rPr>
          <w:lang w:val="es-ES"/>
        </w:rPr>
      </w:pPr>
      <w:bookmarkStart w:name="_Toc476236598" w:id="39"/>
      <w:r>
        <w:rPr>
          <w:lang w:val="es-ES"/>
        </w:rPr>
        <w:t>Compromiso de apoyo de la Institución</w:t>
      </w:r>
      <w:bookmarkEnd w:id="39"/>
      <w:r>
        <w:rPr>
          <w:lang w:val="es-ES"/>
        </w:rPr>
        <w:t xml:space="preserve"> </w:t>
      </w:r>
    </w:p>
    <w:p w:rsidR="003A3903" w:rsidP="003A3903" w:rsidRDefault="003A3903" w14:paraId="77DED10B" w14:textId="77777777">
      <w:pPr>
        <w:rPr>
          <w:i/>
          <w:color w:val="000080"/>
          <w:lang w:val="es-ES"/>
        </w:rPr>
      </w:pPr>
      <w:r>
        <w:rPr>
          <w:i/>
          <w:color w:val="000080"/>
          <w:lang w:val="es-ES"/>
        </w:rPr>
        <w:t>Cuando el proyecto de grado se realiza en una Institución, se debe adicionar una carta en donde la Institución se compromete a apoyar al estudiante con los recursos que éste necesita para realizar y finalizar adecuadamente su proyecto de grado. Estos recursos pueden ser: datos, plataforma tecnológica, asesoría, etc.</w:t>
      </w:r>
    </w:p>
    <w:p w:rsidR="003A3903" w:rsidP="003A3903" w:rsidRDefault="003A3903" w14:paraId="3A06803E" w14:textId="77777777">
      <w:pPr>
        <w:pStyle w:val="Heading2"/>
        <w:rPr>
          <w:lang w:val="es-ES"/>
        </w:rPr>
      </w:pPr>
      <w:bookmarkStart w:name="_Toc476236599" w:id="40"/>
      <w:r>
        <w:rPr>
          <w:lang w:val="es-ES"/>
        </w:rPr>
        <w:t>Derechos patrimoniales</w:t>
      </w:r>
      <w:bookmarkEnd w:id="40"/>
    </w:p>
    <w:p w:rsidR="003A3903" w:rsidP="003A3903" w:rsidRDefault="003A3903" w14:paraId="26729E12" w14:textId="77777777">
      <w:pPr>
        <w:rPr>
          <w:i/>
          <w:color w:val="000080"/>
          <w:lang w:val="es-ES"/>
        </w:rPr>
      </w:pPr>
      <w:r>
        <w:rPr>
          <w:i/>
          <w:color w:val="000080"/>
          <w:lang w:val="es-ES"/>
        </w:rPr>
        <w:t>Los derechos morales de toda producción intelectual, en este caso, derivada de los trabajos de grado, siempre será del estudiante.  Cuando el proyecto de grado se realiza en una Institución, se debe aclarar a quién le corresponden los derechos patrimoniales. Si el producto es un software, explicar el tipo de licenciamiento que se dejará para la Universidad. Si es una ayuda didáctica o si es un producto que aporta a un problema que responde a un trabajo de varias personas en un grupo de investigación se deberá ser explícito de que los derechos patrimoniales son de la Universidad.</w:t>
      </w:r>
    </w:p>
    <w:p w:rsidRPr="005C4861" w:rsidR="003A3903" w:rsidP="7369E627" w:rsidRDefault="003A3903" w14:paraId="1626E053" w14:textId="77777777">
      <w:pPr>
        <w:pStyle w:val="Heading1"/>
      </w:pPr>
      <w:r w:rsidRPr="00467881">
        <w:rPr>
          <w:lang w:val="es-ES"/>
        </w:rPr>
        <w:tab/>
      </w:r>
      <w:bookmarkStart w:name="_Toc476236600" w:id="41"/>
      <w:r w:rsidRPr="7369E627">
        <w:t>Marco teórico</w:t>
      </w:r>
      <w:bookmarkEnd w:id="41"/>
    </w:p>
    <w:p w:rsidRPr="00553761" w:rsidR="003A3903" w:rsidP="01333884" w:rsidRDefault="003A3903" w14:paraId="38DA76F6" w14:textId="56590B40">
      <w:pPr>
        <w:pStyle w:val="Heading2"/>
        <w:rPr>
          <w:lang w:val="es-CO"/>
        </w:rPr>
      </w:pPr>
      <w:bookmarkStart w:name="_Toc476236601" w:id="42"/>
      <w:r>
        <w:rPr>
          <w:lang w:val="es-CO"/>
        </w:rPr>
        <w:t>Fundamentos y conceptos relevantes para el proyecto.</w:t>
      </w:r>
      <w:bookmarkEnd w:id="42"/>
      <w:r w:rsidRPr="01333884">
        <w:rPr>
          <w:lang w:val="es-CO"/>
        </w:rPr>
        <w:t xml:space="preserve"> </w:t>
      </w:r>
    </w:p>
    <w:p w:rsidR="003A3903" w:rsidP="003A3903" w:rsidRDefault="003A3903" w14:paraId="3012985B" w14:textId="77777777">
      <w:pPr>
        <w:pStyle w:val="Comment0"/>
        <w:rPr>
          <w:i w:val="0"/>
          <w:color w:val="auto"/>
          <w:sz w:val="24"/>
          <w:szCs w:val="24"/>
          <w:lang w:val="es-CO"/>
        </w:rPr>
      </w:pPr>
      <w:r w:rsidRPr="6707A8D7">
        <w:rPr>
          <w:i w:val="0"/>
          <w:color w:val="auto"/>
          <w:sz w:val="24"/>
          <w:szCs w:val="24"/>
          <w:lang w:val="es-CO"/>
        </w:rPr>
        <w:t>Para comprender la propuesta de este proyecto, es necesario abordar algunos conceptos fundamentales relacionados con la gestión de trámites regulatorios, tecnologías SaaS y sistemas de automatización.</w:t>
      </w:r>
    </w:p>
    <w:p w:rsidR="003A3903" w:rsidP="003A3903" w:rsidRDefault="003A3903" w14:paraId="546B9E7E" w14:textId="77777777">
      <w:pPr>
        <w:pStyle w:val="Heading3"/>
      </w:pPr>
      <w:r>
        <w:t xml:space="preserve">Software </w:t>
      </w:r>
      <w:proofErr w:type="spellStart"/>
      <w:r>
        <w:t>como</w:t>
      </w:r>
      <w:proofErr w:type="spellEnd"/>
      <w:r>
        <w:t xml:space="preserve"> </w:t>
      </w:r>
      <w:proofErr w:type="spellStart"/>
      <w:r>
        <w:t>Servicio</w:t>
      </w:r>
      <w:proofErr w:type="spellEnd"/>
      <w:r>
        <w:t xml:space="preserve"> (SaaS)</w:t>
      </w:r>
    </w:p>
    <w:p w:rsidR="003A3903" w:rsidP="00992C29" w:rsidRDefault="003A3903" w14:paraId="3FAC33E5" w14:textId="2A7B22E6">
      <w:pPr>
        <w:spacing w:before="240" w:after="240"/>
        <w:rPr>
          <w:sz w:val="28"/>
          <w:szCs w:val="28"/>
          <w:lang w:val="es-ES"/>
        </w:rPr>
      </w:pPr>
      <w:r w:rsidRPr="1A22A285">
        <w:rPr>
          <w:sz w:val="24"/>
          <w:szCs w:val="24"/>
          <w:lang w:val="es-ES"/>
        </w:rPr>
        <w:t xml:space="preserve">El modelo SaaS (Software as a </w:t>
      </w:r>
      <w:proofErr w:type="spellStart"/>
      <w:r w:rsidRPr="1A22A285">
        <w:rPr>
          <w:sz w:val="24"/>
          <w:szCs w:val="24"/>
          <w:lang w:val="es-ES"/>
        </w:rPr>
        <w:t>Service</w:t>
      </w:r>
      <w:proofErr w:type="spellEnd"/>
      <w:r w:rsidRPr="1A22A285">
        <w:rPr>
          <w:sz w:val="24"/>
          <w:szCs w:val="24"/>
          <w:lang w:val="es-ES"/>
        </w:rPr>
        <w:t>) permite a los usuarios acceder a aplicaciones</w:t>
      </w:r>
      <w:r w:rsidR="00992C29">
        <w:rPr>
          <w:sz w:val="24"/>
          <w:szCs w:val="24"/>
          <w:lang w:val="es-ES"/>
        </w:rPr>
        <w:t xml:space="preserve"> </w:t>
      </w:r>
      <w:r w:rsidRPr="1A22A285">
        <w:rPr>
          <w:sz w:val="24"/>
          <w:szCs w:val="24"/>
          <w:lang w:val="es-ES"/>
        </w:rPr>
        <w:t xml:space="preserve">a través de internet sin necesidad de instalar software en sus dispositivos </w:t>
      </w:r>
      <w:r w:rsidRPr="1A22A285" w:rsidR="000B7F8A">
        <w:rPr>
          <w:sz w:val="24"/>
          <w:szCs w:val="24"/>
          <w:lang w:val="es-ES"/>
        </w:rPr>
        <w:t>locales</w:t>
      </w:r>
      <w:r w:rsidR="000B7F8A">
        <w:rPr>
          <w:sz w:val="24"/>
          <w:szCs w:val="24"/>
          <w:lang w:val="es-ES"/>
        </w:rPr>
        <w:t xml:space="preserve"> [</w:t>
      </w:r>
      <w:r w:rsidR="00992C29">
        <w:rPr>
          <w:sz w:val="24"/>
          <w:szCs w:val="24"/>
          <w:lang w:val="es-ES"/>
        </w:rPr>
        <w:t>4</w:t>
      </w:r>
      <w:r w:rsidR="000B7F8A">
        <w:rPr>
          <w:sz w:val="24"/>
          <w:szCs w:val="24"/>
          <w:lang w:val="es-ES"/>
        </w:rPr>
        <w:t>]</w:t>
      </w:r>
      <w:r w:rsidRPr="1A22A285">
        <w:rPr>
          <w:sz w:val="24"/>
          <w:szCs w:val="24"/>
          <w:lang w:val="es-ES"/>
        </w:rPr>
        <w:t xml:space="preserve">. Las principales ventajas de este modelo incluyen la reducción de costos en infraestructura, la accesibilidad desde cualquier ubicación y la actualización constante de las herramientas sin intervención del usuario. En este proyecto, SaaS es clave para ofrecer una solución escalable y accesible a pequeñas empresas del sector de alimentos </w:t>
      </w:r>
      <w:r w:rsidRPr="1A22A285" w:rsidR="00AD1E7A">
        <w:rPr>
          <w:sz w:val="24"/>
          <w:szCs w:val="24"/>
          <w:lang w:val="es-ES"/>
        </w:rPr>
        <w:t>procesados</w:t>
      </w:r>
      <w:r w:rsidR="00AD1E7A">
        <w:rPr>
          <w:sz w:val="24"/>
          <w:szCs w:val="24"/>
          <w:lang w:val="es-ES"/>
        </w:rPr>
        <w:t xml:space="preserve"> [</w:t>
      </w:r>
      <w:r w:rsidR="00C1118E">
        <w:rPr>
          <w:sz w:val="24"/>
          <w:szCs w:val="24"/>
          <w:lang w:val="es-ES"/>
        </w:rPr>
        <w:t>5]</w:t>
      </w:r>
      <w:r w:rsidRPr="1A22A285">
        <w:rPr>
          <w:sz w:val="24"/>
          <w:szCs w:val="24"/>
          <w:lang w:val="es-ES"/>
        </w:rPr>
        <w:t>.</w:t>
      </w:r>
    </w:p>
    <w:p w:rsidR="003A3903" w:rsidP="003A3903" w:rsidRDefault="003A3903" w14:paraId="4C4FB627" w14:textId="77777777">
      <w:pPr>
        <w:pStyle w:val="Heading3"/>
        <w:rPr>
          <w:lang w:val="es-ES"/>
        </w:rPr>
      </w:pPr>
      <w:r w:rsidRPr="145688AB">
        <w:rPr>
          <w:lang w:val="es-ES"/>
        </w:rPr>
        <w:t>Trámites regulatorios en la industria de alimentos</w:t>
      </w:r>
    </w:p>
    <w:p w:rsidR="003A3903" w:rsidP="003A3903" w:rsidRDefault="003A3903" w14:paraId="290BC778" w14:textId="650D0538">
      <w:pPr>
        <w:spacing w:before="240" w:after="240"/>
        <w:rPr>
          <w:sz w:val="24"/>
          <w:szCs w:val="24"/>
          <w:lang w:val="es-ES"/>
        </w:rPr>
      </w:pPr>
      <w:r w:rsidRPr="1A22A285">
        <w:rPr>
          <w:sz w:val="24"/>
          <w:szCs w:val="24"/>
          <w:lang w:val="es-ES"/>
        </w:rPr>
        <w:t>Los trámites regulatorios son los procedimientos administrativos requeridos por entidades gubernamentales, como el INVIMA en Colombia</w:t>
      </w:r>
      <w:r w:rsidR="000B7F8A">
        <w:rPr>
          <w:sz w:val="24"/>
          <w:szCs w:val="24"/>
          <w:lang w:val="es-ES"/>
        </w:rPr>
        <w:t xml:space="preserve">, </w:t>
      </w:r>
      <w:r w:rsidRPr="1A22A285">
        <w:rPr>
          <w:sz w:val="24"/>
          <w:szCs w:val="24"/>
          <w:lang w:val="es-ES"/>
        </w:rPr>
        <w:t xml:space="preserve">para garantizar que los productos alimenticios cumplan con normativas de calidad, seguridad y </w:t>
      </w:r>
      <w:r w:rsidRPr="1A22A285" w:rsidR="000B7F8A">
        <w:rPr>
          <w:sz w:val="24"/>
          <w:szCs w:val="24"/>
          <w:lang w:val="es-ES"/>
        </w:rPr>
        <w:t>etiquetado</w:t>
      </w:r>
      <w:r w:rsidR="000B7F8A">
        <w:rPr>
          <w:sz w:val="24"/>
          <w:szCs w:val="24"/>
          <w:lang w:val="es-ES"/>
        </w:rPr>
        <w:t xml:space="preserve"> [6]</w:t>
      </w:r>
      <w:r w:rsidRPr="1A22A285">
        <w:rPr>
          <w:sz w:val="24"/>
          <w:szCs w:val="24"/>
          <w:lang w:val="es-ES"/>
        </w:rPr>
        <w:t xml:space="preserve">. Actualmente, muchas empresas gestionan estos trámites de manera manual, lo que genera errores, demoras y altos costos </w:t>
      </w:r>
      <w:r w:rsidRPr="1A22A285" w:rsidR="00AD1E7A">
        <w:rPr>
          <w:sz w:val="24"/>
          <w:szCs w:val="24"/>
          <w:lang w:val="es-ES"/>
        </w:rPr>
        <w:t>operativos</w:t>
      </w:r>
      <w:r w:rsidRPr="1A22A285">
        <w:rPr>
          <w:sz w:val="24"/>
          <w:szCs w:val="24"/>
          <w:lang w:val="es-ES"/>
        </w:rPr>
        <w:t>.</w:t>
      </w:r>
      <w:r w:rsidRPr="07ADB6A9">
        <w:rPr>
          <w:lang w:val="es-ES"/>
        </w:rPr>
        <w:t xml:space="preserve"> </w:t>
      </w:r>
    </w:p>
    <w:p w:rsidR="003A3903" w:rsidP="003A3903" w:rsidRDefault="003A3903" w14:paraId="43EFFD24" w14:textId="77777777">
      <w:pPr>
        <w:pStyle w:val="Heading3"/>
        <w:rPr>
          <w:bCs/>
          <w:szCs w:val="24"/>
          <w:lang w:val="es-ES"/>
        </w:rPr>
      </w:pPr>
      <w:r w:rsidRPr="1346BA29">
        <w:rPr>
          <w:bCs/>
          <w:szCs w:val="24"/>
          <w:lang w:val="es-ES"/>
        </w:rPr>
        <w:t>Automatización de procesos administrativos</w:t>
      </w:r>
    </w:p>
    <w:p w:rsidR="003A3903" w:rsidP="2FABBCB0" w:rsidRDefault="003A3903" w14:paraId="68CF30E8" w14:textId="2EAC2EB6">
      <w:pPr>
        <w:spacing w:before="240" w:after="240"/>
        <w:rPr>
          <w:lang w:val="es-ES"/>
        </w:rPr>
      </w:pPr>
      <w:r w:rsidRPr="2FABBCB0">
        <w:rPr>
          <w:lang w:val="es-ES"/>
        </w:rPr>
        <w:t>La automatización de procesos administrativos se refiere a la utilización de tecnología para agilizar tareas repetitivas, minimizar errores y optimizar tiempos de respuesta</w:t>
      </w:r>
      <w:r w:rsidR="00AD1E7A">
        <w:rPr>
          <w:lang w:val="es-ES"/>
        </w:rPr>
        <w:t xml:space="preserve"> </w:t>
      </w:r>
      <w:r w:rsidR="00AD1E7A">
        <w:rPr>
          <w:sz w:val="24"/>
          <w:szCs w:val="24"/>
          <w:lang w:val="es-ES"/>
        </w:rPr>
        <w:t>[7]</w:t>
      </w:r>
      <w:r w:rsidRPr="2FABBCB0">
        <w:rPr>
          <w:lang w:val="es-ES"/>
        </w:rPr>
        <w:t>. En el caso de los trámites regulatorios, esto implica la digitalización de documentos, la generación de alertas automáticas y la integración con bases de datos oficiales.</w:t>
      </w:r>
    </w:p>
    <w:p w:rsidR="454604A6" w:rsidP="2FABBCB0" w:rsidRDefault="454604A6" w14:paraId="02AC6BDA" w14:textId="21AF18A2">
      <w:pPr>
        <w:pStyle w:val="Heading3"/>
        <w:spacing w:line="259" w:lineRule="auto"/>
      </w:pPr>
      <w:r w:rsidRPr="2FABBCB0">
        <w:rPr>
          <w:lang w:val="es-ES"/>
        </w:rPr>
        <w:t>INVIMA</w:t>
      </w:r>
    </w:p>
    <w:p w:rsidRPr="003B211B" w:rsidR="454604A6" w:rsidP="75E84027" w:rsidRDefault="454604A6" w14:paraId="64022065" w14:textId="44EF473A">
      <w:pPr>
        <w:spacing w:before="240" w:after="240" w:line="259" w:lineRule="auto"/>
        <w:rPr>
          <w:lang w:val="es-CO"/>
        </w:rPr>
      </w:pPr>
      <w:r w:rsidRPr="75E84027">
        <w:rPr>
          <w:szCs w:val="22"/>
          <w:lang w:val="es-ES"/>
        </w:rPr>
        <w:t>El Instituto Nacional de Vigilancia de Medicamentos y Alimentos (INVIMA) es una entidad técnica y científica del orden nacional, adscrita al Ministerio de Salud y Protección Social de Colombia</w:t>
      </w:r>
      <w:r w:rsidR="00B52CAE">
        <w:rPr>
          <w:szCs w:val="22"/>
          <w:lang w:val="es-ES"/>
        </w:rPr>
        <w:t xml:space="preserve"> [</w:t>
      </w:r>
      <w:r w:rsidR="006D3E67">
        <w:rPr>
          <w:szCs w:val="22"/>
          <w:lang w:val="es-ES"/>
        </w:rPr>
        <w:t>8</w:t>
      </w:r>
      <w:r w:rsidR="00B52CAE">
        <w:rPr>
          <w:szCs w:val="22"/>
          <w:lang w:val="es-ES"/>
        </w:rPr>
        <w:t>]</w:t>
      </w:r>
      <w:r w:rsidRPr="75E84027">
        <w:rPr>
          <w:szCs w:val="22"/>
          <w:lang w:val="es-ES"/>
        </w:rPr>
        <w:t>. Su objetivo es actuar como autoridad sanitaria en materia de vigilancia y control de calidad de productos como medicamentos, alimentos, bebidas, cosméticos, dispositivos médicos, entre otros, con el fin de proteger y promover la salud de la población colombiana.</w:t>
      </w:r>
    </w:p>
    <w:p w:rsidR="003A3903" w:rsidP="003A3903" w:rsidRDefault="003A3903" w14:paraId="20CB46B5" w14:textId="77777777">
      <w:pPr>
        <w:pStyle w:val="Heading3"/>
        <w:spacing w:line="259" w:lineRule="auto"/>
        <w:rPr>
          <w:lang w:val="es-ES"/>
        </w:rPr>
      </w:pPr>
      <w:r w:rsidRPr="2FABBCB0">
        <w:rPr>
          <w:lang w:val="es-ES"/>
        </w:rPr>
        <w:t>Aplicación web</w:t>
      </w:r>
    </w:p>
    <w:p w:rsidRPr="003B211B" w:rsidR="6CC8E66B" w:rsidRDefault="6CC8E66B" w14:paraId="4BE2A567" w14:textId="6486804A">
      <w:pPr>
        <w:rPr>
          <w:lang w:val="es-CO"/>
        </w:rPr>
      </w:pPr>
      <w:r w:rsidRPr="2FABBCB0">
        <w:rPr>
          <w:szCs w:val="22"/>
          <w:lang w:val="es-ES"/>
        </w:rPr>
        <w:t>Una aplicación web es un programa informático al que se accede y se ejecuta a través de un navegador web</w:t>
      </w:r>
      <w:r w:rsidR="00B52CAE">
        <w:rPr>
          <w:szCs w:val="22"/>
          <w:lang w:val="es-ES"/>
        </w:rPr>
        <w:t xml:space="preserve"> [</w:t>
      </w:r>
      <w:r w:rsidR="006D3E67">
        <w:rPr>
          <w:szCs w:val="22"/>
          <w:lang w:val="es-ES"/>
        </w:rPr>
        <w:t>9</w:t>
      </w:r>
      <w:r w:rsidR="00B52CAE">
        <w:rPr>
          <w:szCs w:val="22"/>
          <w:lang w:val="es-ES"/>
        </w:rPr>
        <w:t>]</w:t>
      </w:r>
      <w:r w:rsidRPr="2FABBCB0">
        <w:rPr>
          <w:szCs w:val="22"/>
          <w:lang w:val="es-ES"/>
        </w:rPr>
        <w:t>. Estas aplicaciones están alojadas en servidores remotos y permiten a los usuarios interactuar con ellas sin necesidad de instalar software adicional en sus dispositivos. Ejemplos comunes de aplicaciones web incluyen servicios de correo electrónico, plataformas de comercio electrónico y herramientas de colaboración en línea.</w:t>
      </w:r>
    </w:p>
    <w:p w:rsidR="6CC8E66B" w:rsidP="2FABBCB0" w:rsidRDefault="6CC8E66B" w14:paraId="2C611BDF" w14:textId="1FE7EF93">
      <w:pPr>
        <w:pStyle w:val="Heading3"/>
        <w:spacing w:line="259" w:lineRule="auto"/>
        <w:rPr>
          <w:lang w:val="es-ES"/>
        </w:rPr>
      </w:pPr>
      <w:r w:rsidRPr="2FABBCB0">
        <w:rPr>
          <w:lang w:val="es-ES"/>
        </w:rPr>
        <w:t xml:space="preserve">Cloud </w:t>
      </w:r>
      <w:proofErr w:type="spellStart"/>
      <w:r w:rsidRPr="2FABBCB0">
        <w:rPr>
          <w:lang w:val="es-ES"/>
        </w:rPr>
        <w:t>computing</w:t>
      </w:r>
      <w:proofErr w:type="spellEnd"/>
    </w:p>
    <w:p w:rsidRPr="003B211B" w:rsidR="6CC8E66B" w:rsidRDefault="595A54E7" w14:paraId="54716D98" w14:textId="44A3D76F">
      <w:pPr>
        <w:rPr>
          <w:lang w:val="es-CO"/>
        </w:rPr>
      </w:pPr>
      <w:r w:rsidRPr="1FB6BF92">
        <w:rPr>
          <w:lang w:val="es-ES"/>
        </w:rPr>
        <w:t xml:space="preserve">La computación en la nube, o </w:t>
      </w:r>
      <w:proofErr w:type="spellStart"/>
      <w:r w:rsidRPr="1FB6BF92">
        <w:rPr>
          <w:lang w:val="es-ES"/>
        </w:rPr>
        <w:t>cloud</w:t>
      </w:r>
      <w:proofErr w:type="spellEnd"/>
      <w:r w:rsidRPr="1FB6BF92">
        <w:rPr>
          <w:lang w:val="es-ES"/>
        </w:rPr>
        <w:t xml:space="preserve"> </w:t>
      </w:r>
      <w:proofErr w:type="spellStart"/>
      <w:r w:rsidRPr="1FB6BF92">
        <w:rPr>
          <w:lang w:val="es-ES"/>
        </w:rPr>
        <w:t>computing</w:t>
      </w:r>
      <w:proofErr w:type="spellEnd"/>
      <w:r w:rsidRPr="1FB6BF92">
        <w:rPr>
          <w:lang w:val="es-ES"/>
        </w:rPr>
        <w:t>, se refiere a la entrega de servicios informáticos, como servidores, almacenamiento, bases de datos, redes, software y análisis, a través de Internet</w:t>
      </w:r>
      <w:r w:rsidR="00B52CAE">
        <w:rPr>
          <w:lang w:val="es-ES"/>
        </w:rPr>
        <w:t xml:space="preserve"> [</w:t>
      </w:r>
      <w:r w:rsidR="006D3E67">
        <w:rPr>
          <w:lang w:val="es-ES"/>
        </w:rPr>
        <w:t>10</w:t>
      </w:r>
      <w:r w:rsidR="00B52CAE">
        <w:rPr>
          <w:lang w:val="es-ES"/>
        </w:rPr>
        <w:t>]</w:t>
      </w:r>
      <w:r w:rsidRPr="1FB6BF92">
        <w:rPr>
          <w:lang w:val="es-ES"/>
        </w:rPr>
        <w:t>. Este modelo permite a las empresas y usuarios acceder a recursos tecnológicos bajo demanda, sin necesidad de poseer y mantener infraestructuras físicas, lo que facilita la escalabilidad, flexibilidad y reducción de costos operativos.</w:t>
      </w:r>
    </w:p>
    <w:p w:rsidR="1FB6BF92" w:rsidP="1FB6BF92" w:rsidRDefault="1FB6BF92" w14:paraId="29861A9D" w14:textId="57F67D95">
      <w:pPr>
        <w:rPr>
          <w:lang w:val="es-ES"/>
        </w:rPr>
      </w:pPr>
    </w:p>
    <w:p w:rsidR="3E868359" w:rsidP="1FB6BF92" w:rsidRDefault="3E868359" w14:paraId="4F1A7ABD" w14:textId="03E4D4D6">
      <w:pPr>
        <w:pStyle w:val="Heading3"/>
        <w:spacing w:line="259" w:lineRule="auto"/>
        <w:rPr>
          <w:lang w:val="es-ES"/>
        </w:rPr>
      </w:pPr>
      <w:r w:rsidRPr="1FB6BF92">
        <w:rPr>
          <w:lang w:val="es-ES"/>
        </w:rPr>
        <w:t>Seguridad de la información y gestión de acceso</w:t>
      </w:r>
    </w:p>
    <w:p w:rsidR="3E868359" w:rsidP="1FB6BF92" w:rsidRDefault="3E868359" w14:paraId="068823AD" w14:textId="18847873">
      <w:pPr>
        <w:spacing w:line="259" w:lineRule="auto"/>
        <w:rPr>
          <w:lang w:val="es-ES"/>
        </w:rPr>
      </w:pPr>
      <w:r w:rsidRPr="1FB6BF92">
        <w:rPr>
          <w:lang w:val="es-ES"/>
        </w:rPr>
        <w:t xml:space="preserve">La solución utilizará los servicios de autenticación de Azure Active </w:t>
      </w:r>
      <w:proofErr w:type="spellStart"/>
      <w:r w:rsidRPr="1FB6BF92">
        <w:rPr>
          <w:lang w:val="es-ES"/>
        </w:rPr>
        <w:t>Directory</w:t>
      </w:r>
      <w:proofErr w:type="spellEnd"/>
      <w:r w:rsidRPr="1FB6BF92">
        <w:rPr>
          <w:lang w:val="es-ES"/>
        </w:rPr>
        <w:t xml:space="preserve"> B2C, lo cual permite gestionar el ingreso de usuarios según perfiles definidos</w:t>
      </w:r>
      <w:r w:rsidR="00B52CAE">
        <w:rPr>
          <w:lang w:val="es-ES"/>
        </w:rPr>
        <w:t xml:space="preserve"> [1</w:t>
      </w:r>
      <w:r w:rsidR="006D3E67">
        <w:rPr>
          <w:lang w:val="es-ES"/>
        </w:rPr>
        <w:t>1</w:t>
      </w:r>
      <w:r w:rsidR="00B52CAE">
        <w:rPr>
          <w:lang w:val="es-ES"/>
        </w:rPr>
        <w:t>]</w:t>
      </w:r>
      <w:r w:rsidRPr="1FB6BF92">
        <w:rPr>
          <w:lang w:val="es-ES"/>
        </w:rPr>
        <w:t>. Además, se implementarán prácticas como cifrado TLS, almacenamiento seguro y control de logs de auditoría, siguiendo estándares como ISO/IEC 27001.</w:t>
      </w:r>
    </w:p>
    <w:p w:rsidR="003A3903" w:rsidP="003A3903" w:rsidRDefault="003A3903" w14:paraId="2BA621F1" w14:textId="77777777">
      <w:pPr>
        <w:spacing w:before="240" w:after="240"/>
        <w:rPr>
          <w:lang w:val="es-ES"/>
        </w:rPr>
      </w:pPr>
    </w:p>
    <w:p w:rsidR="003A3903" w:rsidP="003A3903" w:rsidRDefault="003A3903" w14:paraId="1F70D380" w14:textId="77777777">
      <w:pPr>
        <w:pStyle w:val="Heading2"/>
        <w:rPr>
          <w:lang w:val="es-CO"/>
        </w:rPr>
      </w:pPr>
      <w:r>
        <w:rPr>
          <w:lang w:val="es-CO"/>
        </w:rPr>
        <w:t>Análisis de alternativas de solución</w:t>
      </w:r>
    </w:p>
    <w:p w:rsidR="003A3903" w:rsidP="003A3903" w:rsidRDefault="003A3903" w14:paraId="466E8AC6" w14:textId="77777777">
      <w:pPr>
        <w:pStyle w:val="Heading3"/>
        <w:rPr>
          <w:lang w:val="es-CO"/>
        </w:rPr>
      </w:pPr>
      <w:r>
        <w:rPr>
          <w:lang w:val="es-CO"/>
        </w:rPr>
        <w:t>Alternativas de solución e impacto</w:t>
      </w:r>
    </w:p>
    <w:p w:rsidR="003A3903" w:rsidP="00867EC8" w:rsidRDefault="00867EC8" w14:paraId="2BA5626E" w14:textId="3040A255">
      <w:pPr>
        <w:pStyle w:val="Heading4"/>
        <w:rPr>
          <w:lang w:val="es-CO"/>
        </w:rPr>
      </w:pPr>
      <w:r w:rsidRPr="2FABBCB0">
        <w:rPr>
          <w:lang w:val="es-CO"/>
        </w:rPr>
        <w:t xml:space="preserve"> </w:t>
      </w:r>
      <w:r w:rsidRPr="2FABBCB0" w:rsidR="003A3903">
        <w:rPr>
          <w:lang w:val="es-CO"/>
        </w:rPr>
        <w:t xml:space="preserve">Alternativa </w:t>
      </w:r>
      <w:r w:rsidRPr="2FABBCB0" w:rsidR="7BF384FC">
        <w:rPr>
          <w:lang w:val="es-CO"/>
        </w:rPr>
        <w:t>1</w:t>
      </w:r>
      <w:r w:rsidRPr="2FABBCB0" w:rsidR="003A3903">
        <w:rPr>
          <w:lang w:val="es-CO"/>
        </w:rPr>
        <w:t>: Implementación de un ERP genérico</w:t>
      </w:r>
    </w:p>
    <w:p w:rsidRPr="00B22D66" w:rsidR="003A3903" w:rsidP="003A3903" w:rsidRDefault="003A3903" w14:paraId="02BDED42" w14:textId="1DE5FD82">
      <w:pPr>
        <w:spacing w:before="240" w:after="240"/>
        <w:rPr>
          <w:lang w:val="es-CO"/>
        </w:rPr>
      </w:pPr>
      <w:r w:rsidRPr="2F069919">
        <w:rPr>
          <w:lang w:val="es-CO"/>
        </w:rPr>
        <w:t xml:space="preserve">Un </w:t>
      </w:r>
      <w:r w:rsidRPr="2F069919">
        <w:rPr>
          <w:b/>
          <w:bCs/>
          <w:lang w:val="es-CO"/>
        </w:rPr>
        <w:t xml:space="preserve">ERP (Enterprise </w:t>
      </w:r>
      <w:proofErr w:type="spellStart"/>
      <w:r w:rsidRPr="2F069919">
        <w:rPr>
          <w:b/>
          <w:bCs/>
          <w:lang w:val="es-CO"/>
        </w:rPr>
        <w:t>Resource</w:t>
      </w:r>
      <w:proofErr w:type="spellEnd"/>
      <w:r w:rsidRPr="2F069919">
        <w:rPr>
          <w:b/>
          <w:bCs/>
          <w:lang w:val="es-CO"/>
        </w:rPr>
        <w:t xml:space="preserve"> </w:t>
      </w:r>
      <w:proofErr w:type="spellStart"/>
      <w:r w:rsidRPr="2F069919">
        <w:rPr>
          <w:b/>
          <w:bCs/>
          <w:lang w:val="es-CO"/>
        </w:rPr>
        <w:t>Planning</w:t>
      </w:r>
      <w:proofErr w:type="spellEnd"/>
      <w:r w:rsidRPr="2F069919">
        <w:rPr>
          <w:b/>
          <w:bCs/>
          <w:lang w:val="es-CO"/>
        </w:rPr>
        <w:t>)</w:t>
      </w:r>
      <w:r w:rsidRPr="2F069919">
        <w:rPr>
          <w:lang w:val="es-CO"/>
        </w:rPr>
        <w:t xml:space="preserve"> especializado en el sector alimenticio podría integrarse para gestionar los trámites regulatorios</w:t>
      </w:r>
      <w:r w:rsidR="006D3E67">
        <w:rPr>
          <w:lang w:val="es-CO"/>
        </w:rPr>
        <w:t xml:space="preserve"> [12]</w:t>
      </w:r>
      <w:r w:rsidRPr="2F069919">
        <w:rPr>
          <w:lang w:val="es-CO"/>
        </w:rPr>
        <w:t>.</w:t>
      </w:r>
    </w:p>
    <w:p w:rsidR="003A3903" w:rsidP="00557108" w:rsidRDefault="003A3903" w14:paraId="4B43A18B" w14:textId="0C84E6DB">
      <w:pPr>
        <w:pStyle w:val="ListParagraph"/>
        <w:numPr>
          <w:ilvl w:val="0"/>
          <w:numId w:val="7"/>
        </w:numPr>
        <w:spacing w:before="240" w:after="240"/>
        <w:rPr>
          <w:lang w:val="es-CO"/>
        </w:rPr>
      </w:pPr>
      <w:r w:rsidRPr="2FABBCB0">
        <w:rPr>
          <w:b/>
          <w:bCs/>
          <w:lang w:val="es-CO"/>
        </w:rPr>
        <w:t>Impacto técnico:</w:t>
      </w:r>
      <w:r w:rsidRPr="2FABBCB0">
        <w:rPr>
          <w:lang w:val="es-CO"/>
        </w:rPr>
        <w:t xml:space="preserve"> Alta escalabilidad y robustez, pero requiere configuración</w:t>
      </w:r>
      <w:r w:rsidRPr="2FABBCB0" w:rsidR="7D2EACE9">
        <w:rPr>
          <w:lang w:val="es-CO"/>
        </w:rPr>
        <w:t>, personalización</w:t>
      </w:r>
      <w:r w:rsidRPr="2FABBCB0">
        <w:rPr>
          <w:lang w:val="es-CO"/>
        </w:rPr>
        <w:t xml:space="preserve"> y adaptación.</w:t>
      </w:r>
    </w:p>
    <w:p w:rsidR="003A3903" w:rsidP="00557108" w:rsidRDefault="003A3903" w14:paraId="7C991D8C" w14:textId="77777777">
      <w:pPr>
        <w:pStyle w:val="ListParagraph"/>
        <w:numPr>
          <w:ilvl w:val="0"/>
          <w:numId w:val="7"/>
        </w:numPr>
        <w:spacing w:before="240" w:after="240"/>
        <w:rPr>
          <w:lang w:val="es-CO"/>
        </w:rPr>
      </w:pPr>
      <w:r w:rsidRPr="2F069919">
        <w:rPr>
          <w:b/>
          <w:bCs/>
          <w:lang w:val="es-CO"/>
        </w:rPr>
        <w:t xml:space="preserve">Impacto en </w:t>
      </w:r>
      <w:proofErr w:type="spellStart"/>
      <w:r w:rsidRPr="2F069919">
        <w:rPr>
          <w:b/>
          <w:bCs/>
          <w:lang w:val="es-CO"/>
        </w:rPr>
        <w:t>stakeholders</w:t>
      </w:r>
      <w:proofErr w:type="spellEnd"/>
      <w:r w:rsidRPr="2F069919">
        <w:rPr>
          <w:b/>
          <w:bCs/>
          <w:lang w:val="es-CO"/>
        </w:rPr>
        <w:t>:</w:t>
      </w:r>
      <w:r w:rsidRPr="2F069919">
        <w:rPr>
          <w:lang w:val="es-CO"/>
        </w:rPr>
        <w:t xml:space="preserve"> Integración con otras áreas de la empresa (finanzas, logística), pero con una curva de aprendizaje elevada.</w:t>
      </w:r>
    </w:p>
    <w:p w:rsidR="003A3903" w:rsidP="00557108" w:rsidRDefault="003A3903" w14:paraId="190F82B7" w14:textId="77777777">
      <w:pPr>
        <w:pStyle w:val="ListParagraph"/>
        <w:numPr>
          <w:ilvl w:val="0"/>
          <w:numId w:val="7"/>
        </w:numPr>
        <w:spacing w:before="240" w:after="240"/>
        <w:rPr>
          <w:lang w:val="es-CO"/>
        </w:rPr>
      </w:pPr>
      <w:r w:rsidRPr="2F069919">
        <w:rPr>
          <w:b/>
          <w:bCs/>
          <w:lang w:val="es-CO"/>
        </w:rPr>
        <w:t>Impacto económico:</w:t>
      </w:r>
      <w:r w:rsidRPr="2F069919">
        <w:rPr>
          <w:lang w:val="es-CO"/>
        </w:rPr>
        <w:t xml:space="preserve"> Alta inversión inicial, con posibles beneficios a largo plazo.</w:t>
      </w:r>
    </w:p>
    <w:p w:rsidR="003A3903" w:rsidP="00867EC8" w:rsidRDefault="00867EC8" w14:paraId="03166DE4" w14:textId="1594E70F">
      <w:pPr>
        <w:pStyle w:val="Heading4"/>
        <w:rPr>
          <w:lang w:val="es-CO"/>
        </w:rPr>
      </w:pPr>
      <w:r w:rsidRPr="2FABBCB0">
        <w:rPr>
          <w:lang w:val="es-CO"/>
        </w:rPr>
        <w:t xml:space="preserve"> </w:t>
      </w:r>
      <w:r w:rsidRPr="2FABBCB0" w:rsidR="003A3903">
        <w:rPr>
          <w:lang w:val="es-CO"/>
        </w:rPr>
        <w:t xml:space="preserve">Alternativa </w:t>
      </w:r>
      <w:r w:rsidRPr="2FABBCB0" w:rsidR="661220F8">
        <w:rPr>
          <w:lang w:val="es-CO"/>
        </w:rPr>
        <w:t>2</w:t>
      </w:r>
      <w:r w:rsidRPr="2FABBCB0" w:rsidR="003A3903">
        <w:rPr>
          <w:lang w:val="es-CO"/>
        </w:rPr>
        <w:t>: Uso de herramientas de gestión documental</w:t>
      </w:r>
    </w:p>
    <w:p w:rsidRPr="00B22D66" w:rsidR="003A3903" w:rsidP="003A3903" w:rsidRDefault="003A3903" w14:paraId="0E827B47" w14:textId="04E1CA9B">
      <w:pPr>
        <w:spacing w:before="240" w:after="240"/>
        <w:rPr>
          <w:lang w:val="es-CO"/>
        </w:rPr>
      </w:pPr>
      <w:r w:rsidRPr="2F069919">
        <w:rPr>
          <w:lang w:val="es-CO"/>
        </w:rPr>
        <w:t xml:space="preserve">Plataformas como </w:t>
      </w:r>
      <w:r w:rsidRPr="2F069919">
        <w:rPr>
          <w:b/>
          <w:bCs/>
          <w:lang w:val="es-CO"/>
        </w:rPr>
        <w:t>Google Drive, Microsoft SharePoint o Alfresco</w:t>
      </w:r>
      <w:r w:rsidRPr="2F069919">
        <w:rPr>
          <w:lang w:val="es-CO"/>
        </w:rPr>
        <w:t xml:space="preserve"> permiten organizar documentos y establecer flujos de aprobación</w:t>
      </w:r>
      <w:r w:rsidR="006D3E67">
        <w:rPr>
          <w:lang w:val="es-CO"/>
        </w:rPr>
        <w:t xml:space="preserve"> [13]</w:t>
      </w:r>
      <w:r w:rsidRPr="2F069919">
        <w:rPr>
          <w:lang w:val="es-CO"/>
        </w:rPr>
        <w:t>.</w:t>
      </w:r>
    </w:p>
    <w:p w:rsidR="003A3903" w:rsidP="00557108" w:rsidRDefault="003A3903" w14:paraId="3EC01628" w14:textId="77777777">
      <w:pPr>
        <w:pStyle w:val="ListParagraph"/>
        <w:numPr>
          <w:ilvl w:val="0"/>
          <w:numId w:val="6"/>
        </w:numPr>
        <w:spacing w:before="240" w:after="240"/>
        <w:rPr>
          <w:lang w:val="es-CO"/>
        </w:rPr>
      </w:pPr>
      <w:r w:rsidRPr="2F069919">
        <w:rPr>
          <w:b/>
          <w:bCs/>
          <w:lang w:val="es-CO"/>
        </w:rPr>
        <w:t>Impacto técnico:</w:t>
      </w:r>
      <w:r w:rsidRPr="2F069919">
        <w:rPr>
          <w:lang w:val="es-CO"/>
        </w:rPr>
        <w:t xml:space="preserve"> Baja complejidad, pero sin integración con sistemas reguladores.</w:t>
      </w:r>
    </w:p>
    <w:p w:rsidR="003A3903" w:rsidP="00557108" w:rsidRDefault="003A3903" w14:paraId="6A1ED252" w14:textId="77777777">
      <w:pPr>
        <w:pStyle w:val="ListParagraph"/>
        <w:numPr>
          <w:ilvl w:val="0"/>
          <w:numId w:val="6"/>
        </w:numPr>
        <w:spacing w:before="240" w:after="240"/>
        <w:rPr>
          <w:lang w:val="es-CO"/>
        </w:rPr>
      </w:pPr>
      <w:r w:rsidRPr="2F069919">
        <w:rPr>
          <w:b/>
          <w:bCs/>
          <w:lang w:val="es-CO"/>
        </w:rPr>
        <w:t xml:space="preserve">Impacto en </w:t>
      </w:r>
      <w:proofErr w:type="spellStart"/>
      <w:r w:rsidRPr="2F069919">
        <w:rPr>
          <w:b/>
          <w:bCs/>
          <w:lang w:val="es-CO"/>
        </w:rPr>
        <w:t>stakeholders</w:t>
      </w:r>
      <w:proofErr w:type="spellEnd"/>
      <w:r w:rsidRPr="2F069919">
        <w:rPr>
          <w:b/>
          <w:bCs/>
          <w:lang w:val="es-CO"/>
        </w:rPr>
        <w:t>:</w:t>
      </w:r>
      <w:r w:rsidRPr="2F069919">
        <w:rPr>
          <w:lang w:val="es-CO"/>
        </w:rPr>
        <w:t xml:space="preserve"> Mejora el almacenamiento de documentos, pero sin automatización de trámites.</w:t>
      </w:r>
    </w:p>
    <w:p w:rsidR="003A3903" w:rsidP="2FABBCB0" w:rsidRDefault="003A3903" w14:paraId="69B73C91" w14:textId="7268F77E">
      <w:pPr>
        <w:pStyle w:val="ListParagraph"/>
        <w:numPr>
          <w:ilvl w:val="0"/>
          <w:numId w:val="6"/>
        </w:numPr>
        <w:spacing w:before="240" w:after="240"/>
        <w:rPr>
          <w:lang w:val="es-CO"/>
        </w:rPr>
      </w:pPr>
      <w:r w:rsidRPr="2FABBCB0">
        <w:rPr>
          <w:b/>
          <w:bCs/>
          <w:lang w:val="es-CO"/>
        </w:rPr>
        <w:t>Impacto económico:</w:t>
      </w:r>
      <w:r w:rsidRPr="2FABBCB0">
        <w:rPr>
          <w:lang w:val="es-CO"/>
        </w:rPr>
        <w:t xml:space="preserve"> Bajo costo de implementación, pero sin optimización en la gestión de procesos.</w:t>
      </w:r>
    </w:p>
    <w:p w:rsidR="3A3AC28E" w:rsidP="2FABBCB0" w:rsidRDefault="3A3AC28E" w14:paraId="4B6DE5DC" w14:textId="31E0F2A1">
      <w:pPr>
        <w:pStyle w:val="Heading4"/>
        <w:rPr>
          <w:lang w:val="es-CO"/>
        </w:rPr>
      </w:pPr>
      <w:r w:rsidRPr="2FABBCB0">
        <w:rPr>
          <w:lang w:val="es-CO"/>
        </w:rPr>
        <w:t xml:space="preserve">Alternativa 3: Implementación de un software especializado en gestión de </w:t>
      </w:r>
      <w:r w:rsidRPr="2FABBCB0" w:rsidR="00A0BCE5">
        <w:rPr>
          <w:lang w:val="es-CO"/>
        </w:rPr>
        <w:t xml:space="preserve">eficiente de tramites </w:t>
      </w:r>
    </w:p>
    <w:p w:rsidR="3A3AC28E" w:rsidP="2FABBCB0" w:rsidRDefault="3A3AC28E" w14:paraId="37DF1275" w14:textId="2FD1C5D3">
      <w:pPr>
        <w:spacing w:before="240" w:after="240"/>
        <w:rPr>
          <w:lang w:val="es-CO"/>
        </w:rPr>
      </w:pPr>
      <w:r w:rsidRPr="2FABBCB0">
        <w:rPr>
          <w:lang w:val="es-CO"/>
        </w:rPr>
        <w:t xml:space="preserve">La adopción de un software diseñado específicamente para la gestión </w:t>
      </w:r>
      <w:r w:rsidRPr="2FABBCB0" w:rsidR="3721696B">
        <w:rPr>
          <w:lang w:val="es-CO"/>
        </w:rPr>
        <w:t xml:space="preserve">tramites regulatorios y </w:t>
      </w:r>
      <w:proofErr w:type="spellStart"/>
      <w:r w:rsidRPr="2FABBCB0" w:rsidR="3721696B">
        <w:rPr>
          <w:lang w:val="es-CO"/>
        </w:rPr>
        <w:t>sanitatios</w:t>
      </w:r>
      <w:proofErr w:type="spellEnd"/>
      <w:r w:rsidRPr="2FABBCB0">
        <w:rPr>
          <w:lang w:val="es-CO"/>
        </w:rPr>
        <w:t xml:space="preserve"> </w:t>
      </w:r>
      <w:r w:rsidRPr="2FABBCB0" w:rsidR="07A3C32E">
        <w:rPr>
          <w:lang w:val="es-CO"/>
        </w:rPr>
        <w:t>para</w:t>
      </w:r>
      <w:r w:rsidRPr="2FABBCB0">
        <w:rPr>
          <w:lang w:val="es-CO"/>
        </w:rPr>
        <w:t xml:space="preserve"> </w:t>
      </w:r>
      <w:r w:rsidRPr="2FABBCB0" w:rsidR="4EEDADE7">
        <w:rPr>
          <w:lang w:val="es-CO"/>
        </w:rPr>
        <w:t xml:space="preserve">las MIPYMES de </w:t>
      </w:r>
      <w:r w:rsidRPr="2FABBCB0">
        <w:rPr>
          <w:lang w:val="es-CO"/>
        </w:rPr>
        <w:t xml:space="preserve">la industria alimentaria permite centralizar y automatizar los procesos relacionados con el cumplimiento normativo. Estas soluciones ofrecen funcionalidades como control de documentos, gestión de auditorías, trazabilidad de productos y monitoreo en tiempo real de los parámetros críticos de producción. </w:t>
      </w:r>
    </w:p>
    <w:p w:rsidR="3A3AC28E" w:rsidP="2FABBCB0" w:rsidRDefault="3A3AC28E" w14:paraId="1403E858" w14:textId="0D395ADB">
      <w:pPr>
        <w:pStyle w:val="ListParagraph"/>
        <w:numPr>
          <w:ilvl w:val="0"/>
          <w:numId w:val="1"/>
        </w:numPr>
        <w:spacing w:before="240" w:after="240"/>
        <w:rPr>
          <w:szCs w:val="22"/>
          <w:lang w:val="es-CO"/>
        </w:rPr>
      </w:pPr>
      <w:r w:rsidRPr="2FABBCB0">
        <w:rPr>
          <w:b/>
          <w:bCs/>
          <w:lang w:val="es-CO"/>
        </w:rPr>
        <w:t>Impacto técnico:</w:t>
      </w:r>
      <w:r w:rsidRPr="2FABBCB0">
        <w:rPr>
          <w:lang w:val="es-CO"/>
        </w:rPr>
        <w:t xml:space="preserve"> Alto, ya que estas soluciones están diseñadas para integrarse con los sistemas existentes en la organización, proporcionando una plataforma robusta y escalable que mejora la eficiencia operativa y asegura el cumplimiento de las normativas vigentes. </w:t>
      </w:r>
    </w:p>
    <w:p w:rsidR="3A3AC28E" w:rsidP="2FABBCB0" w:rsidRDefault="3A3AC28E" w14:paraId="7B6A2641" w14:textId="1C8C3434">
      <w:pPr>
        <w:pStyle w:val="ListParagraph"/>
        <w:numPr>
          <w:ilvl w:val="0"/>
          <w:numId w:val="1"/>
        </w:numPr>
        <w:spacing w:before="240" w:after="240"/>
        <w:rPr>
          <w:szCs w:val="22"/>
          <w:lang w:val="es-CO"/>
        </w:rPr>
      </w:pPr>
      <w:r w:rsidRPr="2FABBCB0">
        <w:rPr>
          <w:b/>
          <w:bCs/>
          <w:lang w:val="es-CO"/>
        </w:rPr>
        <w:t xml:space="preserve">Impacto en </w:t>
      </w:r>
      <w:proofErr w:type="spellStart"/>
      <w:r w:rsidRPr="2FABBCB0">
        <w:rPr>
          <w:b/>
          <w:bCs/>
          <w:lang w:val="es-CO"/>
        </w:rPr>
        <w:t>stakeholders</w:t>
      </w:r>
      <w:proofErr w:type="spellEnd"/>
      <w:r w:rsidRPr="2FABBCB0">
        <w:rPr>
          <w:b/>
          <w:bCs/>
          <w:lang w:val="es-CO"/>
        </w:rPr>
        <w:t>:</w:t>
      </w:r>
      <w:r w:rsidRPr="2FABBCB0">
        <w:rPr>
          <w:lang w:val="es-CO"/>
        </w:rPr>
        <w:t xml:space="preserve"> Positivo, debido a la mejora en la gestión de la calidad y la seguridad alimentaria, lo que incrementa la confianza de clientes, proveedores y entidades reguladoras. Además, facilita el trabajo del personal al automatizar tareas repetitivas y proporcionar herramientas para una gestión más efectiva. </w:t>
      </w:r>
    </w:p>
    <w:p w:rsidR="3A3AC28E" w:rsidP="2FABBCB0" w:rsidRDefault="3A3AC28E" w14:paraId="6DD38C68" w14:textId="24CE8EBF">
      <w:pPr>
        <w:pStyle w:val="ListParagraph"/>
        <w:numPr>
          <w:ilvl w:val="0"/>
          <w:numId w:val="1"/>
        </w:numPr>
        <w:spacing w:before="240" w:after="240"/>
        <w:rPr>
          <w:szCs w:val="22"/>
          <w:lang w:val="es-CO"/>
        </w:rPr>
      </w:pPr>
      <w:r w:rsidRPr="2FABBCB0">
        <w:rPr>
          <w:b/>
          <w:bCs/>
          <w:lang w:val="es-CO"/>
        </w:rPr>
        <w:t>Impacto económico:</w:t>
      </w:r>
      <w:r w:rsidRPr="2FABBCB0">
        <w:rPr>
          <w:lang w:val="es-CO"/>
        </w:rPr>
        <w:t xml:space="preserve"> Moderado a alto, dependiendo de la solución seleccionada y el tamaño de la empresa. Aunque la inversión inicial puede ser significativa, los beneficios a mediano y largo plazo incluyen la reducción de costos asociados a incumplimientos normativos, mejoras en la eficiencia operativa y una mayor competitividad en el mercado.</w:t>
      </w:r>
    </w:p>
    <w:p w:rsidR="2FABBCB0" w:rsidP="2FABBCB0" w:rsidRDefault="2FABBCB0" w14:paraId="7476A2D0" w14:textId="686BDD07">
      <w:pPr>
        <w:pStyle w:val="ListParagraph"/>
        <w:spacing w:before="240" w:after="240"/>
        <w:rPr>
          <w:lang w:val="es-CO"/>
        </w:rPr>
      </w:pPr>
    </w:p>
    <w:p w:rsidR="003A3903" w:rsidP="003A3903" w:rsidRDefault="003A3903" w14:paraId="7555AA5D" w14:textId="77777777">
      <w:pPr>
        <w:pStyle w:val="Comment0"/>
        <w:rPr>
          <w:lang w:val="es-CO"/>
        </w:rPr>
      </w:pPr>
    </w:p>
    <w:p w:rsidR="003A3903" w:rsidP="003A3903" w:rsidRDefault="003A3903" w14:paraId="7275B881" w14:textId="77777777">
      <w:pPr>
        <w:pStyle w:val="Heading3"/>
        <w:rPr>
          <w:lang w:val="es-CO"/>
        </w:rPr>
      </w:pPr>
      <w:r>
        <w:rPr>
          <w:lang w:val="es-CO"/>
        </w:rPr>
        <w:t>Comparación de alternativas</w:t>
      </w:r>
    </w:p>
    <w:p w:rsidR="003A3903" w:rsidP="7369E627" w:rsidRDefault="3FEC2A60" w14:paraId="45ABCACA" w14:textId="1F8F147E">
      <w:r>
        <w:rPr>
          <w:noProof/>
        </w:rPr>
        <w:drawing>
          <wp:inline distT="0" distB="0" distL="0" distR="0" wp14:anchorId="486FD8C0" wp14:editId="28F9EFA7">
            <wp:extent cx="5257800" cy="2438400"/>
            <wp:effectExtent l="0" t="0" r="0" b="0"/>
            <wp:docPr id="969555867" name="Imagen 969555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5257800" cy="2438400"/>
                    </a:xfrm>
                    <a:prstGeom prst="rect">
                      <a:avLst/>
                    </a:prstGeom>
                  </pic:spPr>
                </pic:pic>
              </a:graphicData>
            </a:graphic>
          </wp:inline>
        </w:drawing>
      </w:r>
    </w:p>
    <w:p w:rsidR="26275B6D" w:rsidP="1FB6BF92" w:rsidRDefault="26275B6D" w14:paraId="1DD5EDCF" w14:textId="3FD2075F">
      <w:pPr>
        <w:spacing w:before="240" w:after="240"/>
        <w:rPr>
          <w:lang w:val="es-CO"/>
        </w:rPr>
      </w:pPr>
      <w:r w:rsidRPr="1FB6BF92">
        <w:rPr>
          <w:lang w:val="es-CO"/>
        </w:rPr>
        <w:t xml:space="preserve">La solución propuesta ofrece un equilibrio entre </w:t>
      </w:r>
      <w:r w:rsidRPr="1FB6BF92">
        <w:rPr>
          <w:b/>
          <w:bCs/>
          <w:lang w:val="es-CO"/>
        </w:rPr>
        <w:t>automatización, integración y escalabilidad</w:t>
      </w:r>
      <w:r w:rsidRPr="1FB6BF92">
        <w:rPr>
          <w:lang w:val="es-CO"/>
        </w:rPr>
        <w:t>, sin los altos costos de un ERP ni la limitación funcional de una simple gestión documental. Al estar diseñada específicamente para la gestión de trámites regulatorios en el sector de alimentos, responde mejor a las necesidades específicas de las empresas afectadas por esta problemática.</w:t>
      </w:r>
      <w:r w:rsidRPr="1FB6BF92" w:rsidR="6BA647E5">
        <w:rPr>
          <w:lang w:val="es-CO"/>
        </w:rPr>
        <w:t xml:space="preserve"> Además, </w:t>
      </w:r>
      <w:r w:rsidRPr="1FB6BF92" w:rsidR="32ADDE7B">
        <w:rPr>
          <w:lang w:val="es-CO"/>
        </w:rPr>
        <w:t>l</w:t>
      </w:r>
      <w:r w:rsidRPr="1FB6BF92" w:rsidR="6BA647E5">
        <w:rPr>
          <w:lang w:val="es-CO"/>
        </w:rPr>
        <w:t>a solución no depende de integraciones oficiales con INVIMA, lo que garantiza su independencia operativa y facilidad de mantenimiento en caso de cambios regulatorios.</w:t>
      </w:r>
    </w:p>
    <w:p w:rsidR="23AA2F3F" w:rsidP="23AA2F3F" w:rsidRDefault="23AA2F3F" w14:paraId="2AEE36C2" w14:textId="20383563">
      <w:pPr>
        <w:spacing w:before="240" w:after="240"/>
        <w:rPr>
          <w:lang w:val="es-CO"/>
        </w:rPr>
      </w:pPr>
    </w:p>
    <w:p w:rsidR="6057C545" w:rsidP="1FB6BF92" w:rsidRDefault="1F19B243" w14:paraId="534ABB1C" w14:textId="783AFE94">
      <w:pPr>
        <w:pStyle w:val="Heading2"/>
        <w:rPr>
          <w:rFonts w:ascii="Aptos" w:hAnsi="Aptos" w:eastAsia="Aptos" w:cs="Aptos"/>
          <w:sz w:val="22"/>
          <w:szCs w:val="22"/>
          <w:lang w:val="es-CO"/>
        </w:rPr>
      </w:pPr>
      <w:r w:rsidRPr="1FB6BF92">
        <w:rPr>
          <w:bCs/>
          <w:szCs w:val="28"/>
          <w:lang w:val="es-CO"/>
        </w:rPr>
        <w:t>Análi</w:t>
      </w:r>
      <w:r w:rsidRPr="1FB6BF92">
        <w:rPr>
          <w:lang w:val="es-CO"/>
        </w:rPr>
        <w:t>sis de competidores</w:t>
      </w:r>
    </w:p>
    <w:p w:rsidR="023AF4A4" w:rsidP="23AA2F3F" w:rsidRDefault="023AF4A4" w14:paraId="2FE23A83" w14:textId="7BFE1295">
      <w:pPr>
        <w:pStyle w:val="Heading3"/>
        <w:rPr>
          <w:rFonts w:ascii="Aptos" w:hAnsi="Aptos" w:eastAsia="Aptos" w:cs="Aptos"/>
          <w:bCs/>
          <w:szCs w:val="24"/>
          <w:lang w:val="es-CO"/>
        </w:rPr>
      </w:pPr>
      <w:proofErr w:type="spellStart"/>
      <w:r w:rsidRPr="23AA2F3F">
        <w:rPr>
          <w:lang w:val="es-CO"/>
        </w:rPr>
        <w:t>Regyos</w:t>
      </w:r>
      <w:proofErr w:type="spellEnd"/>
    </w:p>
    <w:p w:rsidR="023AF4A4" w:rsidP="23AA2F3F" w:rsidRDefault="023AF4A4" w14:paraId="2FE66B43" w14:textId="35DF0B95">
      <w:pPr>
        <w:rPr>
          <w:rFonts w:ascii="Aptos" w:hAnsi="Aptos" w:eastAsia="Aptos" w:cs="Aptos"/>
          <w:color w:val="000000" w:themeColor="text1"/>
          <w:szCs w:val="22"/>
          <w:lang w:val="es-CO"/>
        </w:rPr>
      </w:pPr>
      <w:r w:rsidRPr="23AA2F3F">
        <w:rPr>
          <w:lang w:val="es-CO"/>
        </w:rPr>
        <w:t>Plataforma especializada en la gestión de registros sanitarios y otros trámites regulatorios, con funcionalidades para monitorear vencimientos y documentar cada fase del proceso</w:t>
      </w:r>
      <w:r w:rsidR="0088691C">
        <w:rPr>
          <w:lang w:val="es-CO"/>
        </w:rPr>
        <w:t xml:space="preserve"> [14]</w:t>
      </w:r>
      <w:r w:rsidRPr="23AA2F3F">
        <w:rPr>
          <w:lang w:val="es-CO"/>
        </w:rPr>
        <w:t>.</w:t>
      </w:r>
    </w:p>
    <w:p w:rsidR="023AF4A4" w:rsidP="23AA2F3F" w:rsidRDefault="00CE35DF" w14:paraId="34294735" w14:textId="7B68E1AF">
      <w:pPr>
        <w:pStyle w:val="Heading4"/>
        <w:rPr>
          <w:rFonts w:ascii="Aptos" w:hAnsi="Aptos" w:eastAsia="Aptos" w:cs="Aptos"/>
          <w:bCs/>
          <w:color w:val="000000" w:themeColor="text1"/>
          <w:szCs w:val="22"/>
          <w:lang w:val="es-CO"/>
        </w:rPr>
      </w:pPr>
      <w:r>
        <w:rPr>
          <w:lang w:val="es-CO"/>
        </w:rPr>
        <w:t xml:space="preserve"> </w:t>
      </w:r>
      <w:r w:rsidRPr="23AA2F3F" w:rsidR="023AF4A4">
        <w:rPr>
          <w:lang w:val="es-CO"/>
        </w:rPr>
        <w:t>Fortalezas:</w:t>
      </w:r>
    </w:p>
    <w:p w:rsidRPr="00AE66F6" w:rsidR="023AF4A4" w:rsidP="00AE66F6" w:rsidRDefault="023AF4A4" w14:paraId="63A6EB43" w14:textId="2AC5DF99">
      <w:pPr>
        <w:pStyle w:val="ListParagraph"/>
        <w:numPr>
          <w:ilvl w:val="0"/>
          <w:numId w:val="18"/>
        </w:numPr>
        <w:rPr>
          <w:rFonts w:ascii="Aptos" w:hAnsi="Aptos" w:eastAsia="Aptos" w:cs="Aptos"/>
          <w:color w:val="000000" w:themeColor="text1"/>
          <w:szCs w:val="22"/>
          <w:lang w:val="es-CO"/>
        </w:rPr>
      </w:pPr>
      <w:r w:rsidRPr="00AE66F6">
        <w:rPr>
          <w:lang w:val="es-CO"/>
        </w:rPr>
        <w:t>Enfoque específico en trámites regulatorios.</w:t>
      </w:r>
    </w:p>
    <w:p w:rsidRPr="00AE66F6" w:rsidR="023AF4A4" w:rsidP="00AE66F6" w:rsidRDefault="023AF4A4" w14:paraId="4095E4D0" w14:textId="5E55771B">
      <w:pPr>
        <w:pStyle w:val="ListParagraph"/>
        <w:numPr>
          <w:ilvl w:val="0"/>
          <w:numId w:val="18"/>
        </w:numPr>
        <w:rPr>
          <w:rFonts w:ascii="Aptos" w:hAnsi="Aptos" w:eastAsia="Aptos" w:cs="Aptos"/>
          <w:color w:val="000000" w:themeColor="text1"/>
          <w:szCs w:val="22"/>
          <w:lang w:val="es-CO"/>
        </w:rPr>
      </w:pPr>
      <w:r w:rsidRPr="00AE66F6">
        <w:rPr>
          <w:lang w:val="es-CO"/>
        </w:rPr>
        <w:t>Gestión centralizada de documentación y vencimientos.</w:t>
      </w:r>
    </w:p>
    <w:p w:rsidRPr="00AE66F6" w:rsidR="023AF4A4" w:rsidP="00AE66F6" w:rsidRDefault="023AF4A4" w14:paraId="0E8B1897" w14:textId="7F73A6B1">
      <w:pPr>
        <w:pStyle w:val="ListParagraph"/>
        <w:numPr>
          <w:ilvl w:val="0"/>
          <w:numId w:val="18"/>
        </w:numPr>
        <w:rPr>
          <w:rFonts w:ascii="Aptos" w:hAnsi="Aptos" w:eastAsia="Aptos" w:cs="Aptos"/>
          <w:color w:val="000000" w:themeColor="text1"/>
          <w:szCs w:val="22"/>
          <w:lang w:val="es-CO"/>
        </w:rPr>
      </w:pPr>
      <w:r w:rsidRPr="00AE66F6">
        <w:rPr>
          <w:lang w:val="es-CO"/>
        </w:rPr>
        <w:t>Plataforma en la nube, accesible desde cualquier dispositivo.</w:t>
      </w:r>
    </w:p>
    <w:p w:rsidR="023AF4A4" w:rsidP="23AA2F3F" w:rsidRDefault="00CE35DF" w14:paraId="4A8BD7FE" w14:textId="01A7010C">
      <w:pPr>
        <w:pStyle w:val="Heading4"/>
        <w:rPr>
          <w:rFonts w:ascii="Aptos" w:hAnsi="Aptos" w:eastAsia="Aptos" w:cs="Aptos"/>
          <w:bCs/>
          <w:i/>
          <w:iCs/>
          <w:color w:val="000000" w:themeColor="text1"/>
          <w:szCs w:val="22"/>
          <w:lang w:val="es-CO"/>
        </w:rPr>
      </w:pPr>
      <w:r>
        <w:rPr>
          <w:lang w:val="es-CO"/>
        </w:rPr>
        <w:t xml:space="preserve"> </w:t>
      </w:r>
      <w:r w:rsidRPr="23AA2F3F" w:rsidR="023AF4A4">
        <w:rPr>
          <w:lang w:val="es-CO"/>
        </w:rPr>
        <w:t>Debilidades:</w:t>
      </w:r>
      <w:r w:rsidR="023AF4A4">
        <w:tab/>
      </w:r>
    </w:p>
    <w:p w:rsidRPr="00D82869" w:rsidR="023AF4A4" w:rsidP="00D82869" w:rsidRDefault="023AF4A4" w14:paraId="7F5FE21C" w14:textId="670ED068">
      <w:pPr>
        <w:pStyle w:val="ListParagraph"/>
        <w:numPr>
          <w:ilvl w:val="0"/>
          <w:numId w:val="19"/>
        </w:numPr>
        <w:rPr>
          <w:rFonts w:ascii="Aptos" w:hAnsi="Aptos" w:eastAsia="Aptos" w:cs="Aptos"/>
          <w:color w:val="000000" w:themeColor="text1"/>
          <w:szCs w:val="22"/>
          <w:lang w:val="es-CO"/>
        </w:rPr>
      </w:pPr>
      <w:r w:rsidRPr="00D82869">
        <w:rPr>
          <w:lang w:val="es-CO"/>
        </w:rPr>
        <w:t>No ofrece integración con todas las entidades regulatorias locales.</w:t>
      </w:r>
    </w:p>
    <w:p w:rsidRPr="00D82869" w:rsidR="023AF4A4" w:rsidP="00D82869" w:rsidRDefault="023AF4A4" w14:paraId="075A4715" w14:textId="2626E1AA">
      <w:pPr>
        <w:pStyle w:val="ListParagraph"/>
        <w:numPr>
          <w:ilvl w:val="0"/>
          <w:numId w:val="19"/>
        </w:numPr>
        <w:rPr>
          <w:rFonts w:ascii="Aptos" w:hAnsi="Aptos" w:eastAsia="Aptos" w:cs="Aptos"/>
          <w:color w:val="000000" w:themeColor="text1"/>
          <w:szCs w:val="22"/>
          <w:lang w:val="es-CO"/>
        </w:rPr>
      </w:pPr>
      <w:r w:rsidRPr="00D82869">
        <w:rPr>
          <w:lang w:val="es-CO"/>
        </w:rPr>
        <w:t>Puede tener costos elevados para pequeñas empresas.</w:t>
      </w:r>
    </w:p>
    <w:p w:rsidRPr="00D82869" w:rsidR="023AF4A4" w:rsidP="00D82869" w:rsidRDefault="023AF4A4" w14:paraId="12D61551" w14:textId="7029B5FC">
      <w:pPr>
        <w:pStyle w:val="ListParagraph"/>
        <w:numPr>
          <w:ilvl w:val="0"/>
          <w:numId w:val="19"/>
        </w:numPr>
        <w:rPr>
          <w:lang w:val="es-CO"/>
        </w:rPr>
      </w:pPr>
      <w:r w:rsidRPr="00D82869">
        <w:rPr>
          <w:lang w:val="es-CO"/>
        </w:rPr>
        <w:t>Enfocada en múltiples industrias, no exclusivamente en alimentos.</w:t>
      </w:r>
    </w:p>
    <w:p w:rsidR="23AA2F3F" w:rsidP="23AA2F3F" w:rsidRDefault="23AA2F3F" w14:paraId="4B92D3CB" w14:textId="38BD05B4">
      <w:pPr>
        <w:rPr>
          <w:lang w:val="es-CO"/>
        </w:rPr>
      </w:pPr>
    </w:p>
    <w:p w:rsidRPr="004C531C" w:rsidR="00EF06C9" w:rsidP="00EF06C9" w:rsidRDefault="023AF4A4" w14:paraId="61A9758C" w14:textId="344E9947">
      <w:pPr>
        <w:pStyle w:val="Heading3"/>
        <w:rPr>
          <w:lang w:val="es-CO"/>
        </w:rPr>
      </w:pPr>
      <w:proofErr w:type="spellStart"/>
      <w:r w:rsidRPr="23AA2F3F">
        <w:rPr>
          <w:lang w:val="es-CO"/>
        </w:rPr>
        <w:t>DocManager</w:t>
      </w:r>
      <w:proofErr w:type="spellEnd"/>
    </w:p>
    <w:p w:rsidRPr="004C531C" w:rsidR="00EF06C9" w:rsidP="23AA2F3F" w:rsidRDefault="023AF4A4" w14:paraId="2FDEC265" w14:textId="2F30FE06">
      <w:pPr>
        <w:rPr>
          <w:lang w:val="es-CO"/>
        </w:rPr>
      </w:pPr>
      <w:r w:rsidRPr="23AA2F3F">
        <w:rPr>
          <w:lang w:val="es-CO"/>
        </w:rPr>
        <w:t>Plataforma diseñada para el seguimiento de asuntos regulatorios, permitiendo gestionar registros, apelaciones y almacenamiento de documentos</w:t>
      </w:r>
      <w:r w:rsidR="0088691C">
        <w:rPr>
          <w:lang w:val="es-CO"/>
        </w:rPr>
        <w:t xml:space="preserve"> [15]</w:t>
      </w:r>
      <w:r w:rsidRPr="23AA2F3F">
        <w:rPr>
          <w:lang w:val="es-CO"/>
        </w:rPr>
        <w:t>.</w:t>
      </w:r>
    </w:p>
    <w:p w:rsidR="023AF4A4" w:rsidP="00EF06C9" w:rsidRDefault="00EF06C9" w14:paraId="3EDC0B82" w14:textId="7EDB5351">
      <w:pPr>
        <w:pStyle w:val="Heading4"/>
        <w:rPr>
          <w:rFonts w:ascii="Aptos" w:hAnsi="Aptos" w:eastAsia="Aptos" w:cs="Aptos"/>
          <w:color w:val="000000" w:themeColor="text1"/>
          <w:szCs w:val="22"/>
          <w:lang w:val="es-CO"/>
        </w:rPr>
      </w:pPr>
      <w:r>
        <w:rPr>
          <w:lang w:val="es-CO"/>
        </w:rPr>
        <w:t xml:space="preserve"> </w:t>
      </w:r>
      <w:r w:rsidRPr="23AA2F3F" w:rsidR="023AF4A4">
        <w:rPr>
          <w:lang w:val="es-CO"/>
        </w:rPr>
        <w:t>Fortalezas:</w:t>
      </w:r>
    </w:p>
    <w:p w:rsidRPr="00EF06C9" w:rsidR="023AF4A4" w:rsidP="00EF06C9" w:rsidRDefault="023AF4A4" w14:paraId="1C281AA0" w14:textId="1BC305B6">
      <w:pPr>
        <w:pStyle w:val="ListParagraph"/>
        <w:numPr>
          <w:ilvl w:val="0"/>
          <w:numId w:val="20"/>
        </w:numPr>
        <w:rPr>
          <w:rFonts w:ascii="Aptos" w:hAnsi="Aptos" w:eastAsia="Aptos" w:cs="Aptos"/>
          <w:color w:val="000000" w:themeColor="text1"/>
          <w:szCs w:val="22"/>
          <w:lang w:val="es-CO"/>
        </w:rPr>
      </w:pPr>
      <w:r w:rsidRPr="00EF06C9">
        <w:rPr>
          <w:lang w:val="es-CO"/>
        </w:rPr>
        <w:t>Enfocada en la gestión documental de procesos regulatorios.</w:t>
      </w:r>
    </w:p>
    <w:p w:rsidRPr="00EF06C9" w:rsidR="023AF4A4" w:rsidP="00EF06C9" w:rsidRDefault="023AF4A4" w14:paraId="2F3B2181" w14:textId="021FBE03">
      <w:pPr>
        <w:pStyle w:val="ListParagraph"/>
        <w:numPr>
          <w:ilvl w:val="0"/>
          <w:numId w:val="20"/>
        </w:numPr>
        <w:rPr>
          <w:rFonts w:ascii="Aptos" w:hAnsi="Aptos" w:eastAsia="Aptos" w:cs="Aptos"/>
          <w:color w:val="000000" w:themeColor="text1"/>
          <w:szCs w:val="22"/>
          <w:lang w:val="es-CO"/>
        </w:rPr>
      </w:pPr>
      <w:r w:rsidRPr="00EF06C9">
        <w:rPr>
          <w:lang w:val="es-CO"/>
        </w:rPr>
        <w:t>Generación automática de dossiers para registros sanitarios.</w:t>
      </w:r>
    </w:p>
    <w:p w:rsidRPr="00EF06C9" w:rsidR="023AF4A4" w:rsidP="00EF06C9" w:rsidRDefault="023AF4A4" w14:paraId="49DA7DD0" w14:textId="599DC759">
      <w:pPr>
        <w:pStyle w:val="ListParagraph"/>
        <w:numPr>
          <w:ilvl w:val="0"/>
          <w:numId w:val="20"/>
        </w:numPr>
        <w:rPr>
          <w:rFonts w:ascii="Aptos" w:hAnsi="Aptos" w:eastAsia="Aptos" w:cs="Aptos"/>
          <w:color w:val="000000" w:themeColor="text1"/>
          <w:szCs w:val="22"/>
          <w:lang w:val="es-CO"/>
        </w:rPr>
      </w:pPr>
      <w:r w:rsidRPr="00EF06C9">
        <w:rPr>
          <w:lang w:val="es-CO"/>
        </w:rPr>
        <w:t>Almacenamiento seguro de documentos y respuestas de entidades regulatorias.</w:t>
      </w:r>
    </w:p>
    <w:p w:rsidR="023AF4A4" w:rsidP="00EF06C9" w:rsidRDefault="00EF06C9" w14:paraId="678DE7A4" w14:textId="253B3F7C">
      <w:pPr>
        <w:pStyle w:val="Heading4"/>
        <w:rPr>
          <w:rFonts w:ascii="Aptos" w:hAnsi="Aptos" w:eastAsia="Aptos" w:cs="Aptos"/>
          <w:color w:val="000000" w:themeColor="text1"/>
          <w:szCs w:val="22"/>
          <w:lang w:val="es-CO"/>
        </w:rPr>
      </w:pPr>
      <w:r>
        <w:rPr>
          <w:lang w:val="es-CO"/>
        </w:rPr>
        <w:t xml:space="preserve"> </w:t>
      </w:r>
      <w:r w:rsidRPr="23AA2F3F" w:rsidR="023AF4A4">
        <w:rPr>
          <w:lang w:val="es-CO"/>
        </w:rPr>
        <w:t>Debilidades:</w:t>
      </w:r>
    </w:p>
    <w:p w:rsidRPr="00EF06C9" w:rsidR="023AF4A4" w:rsidP="00EF06C9" w:rsidRDefault="023AF4A4" w14:paraId="60BF3113" w14:textId="7554AF5B">
      <w:pPr>
        <w:pStyle w:val="ListParagraph"/>
        <w:numPr>
          <w:ilvl w:val="0"/>
          <w:numId w:val="21"/>
        </w:numPr>
        <w:rPr>
          <w:rFonts w:ascii="Aptos" w:hAnsi="Aptos" w:eastAsia="Aptos" w:cs="Aptos"/>
          <w:color w:val="000000" w:themeColor="text1"/>
          <w:szCs w:val="22"/>
          <w:lang w:val="es-CO"/>
        </w:rPr>
      </w:pPr>
      <w:r w:rsidRPr="00EF06C9">
        <w:rPr>
          <w:lang w:val="es-CO"/>
        </w:rPr>
        <w:t>No cuenta con integraciones avanzadas con entidades gubernamentales.</w:t>
      </w:r>
    </w:p>
    <w:p w:rsidRPr="00EF06C9" w:rsidR="023AF4A4" w:rsidP="00EF06C9" w:rsidRDefault="023AF4A4" w14:paraId="4361FA92" w14:textId="747CDAF8">
      <w:pPr>
        <w:pStyle w:val="ListParagraph"/>
        <w:numPr>
          <w:ilvl w:val="0"/>
          <w:numId w:val="21"/>
        </w:numPr>
        <w:rPr>
          <w:rFonts w:ascii="Aptos" w:hAnsi="Aptos" w:eastAsia="Aptos" w:cs="Aptos"/>
          <w:color w:val="000000" w:themeColor="text1"/>
          <w:szCs w:val="22"/>
          <w:lang w:val="es-CO"/>
        </w:rPr>
      </w:pPr>
      <w:r w:rsidRPr="00EF06C9">
        <w:rPr>
          <w:lang w:val="es-CO"/>
        </w:rPr>
        <w:t>Falta de automatización en procesos de validación de normativas.</w:t>
      </w:r>
    </w:p>
    <w:p w:rsidRPr="00EF06C9" w:rsidR="023AF4A4" w:rsidP="00EF06C9" w:rsidRDefault="023AF4A4" w14:paraId="738BF00C" w14:textId="56CD84B2">
      <w:pPr>
        <w:pStyle w:val="ListParagraph"/>
        <w:numPr>
          <w:ilvl w:val="0"/>
          <w:numId w:val="21"/>
        </w:numPr>
        <w:rPr>
          <w:rFonts w:ascii="Aptos" w:hAnsi="Aptos" w:eastAsia="Aptos" w:cs="Aptos"/>
          <w:color w:val="000000" w:themeColor="text1"/>
          <w:szCs w:val="22"/>
          <w:lang w:val="es-CO"/>
        </w:rPr>
      </w:pPr>
      <w:r w:rsidRPr="00EF06C9">
        <w:rPr>
          <w:lang w:val="es-CO"/>
        </w:rPr>
        <w:t>No tiene enfoque exclusivo en la industria alimentaria.</w:t>
      </w:r>
    </w:p>
    <w:p w:rsidR="23AA2F3F" w:rsidP="23AA2F3F" w:rsidRDefault="23AA2F3F" w14:paraId="1C561844" w14:textId="22AC57D1">
      <w:pPr>
        <w:rPr>
          <w:lang w:val="es-CO"/>
        </w:rPr>
      </w:pPr>
    </w:p>
    <w:p w:rsidR="023AF4A4" w:rsidP="23AA2F3F" w:rsidRDefault="023AF4A4" w14:paraId="00504996" w14:textId="0765CE4C">
      <w:pPr>
        <w:pStyle w:val="Heading3"/>
        <w:keepLines/>
        <w:rPr>
          <w:rFonts w:ascii="Aptos" w:hAnsi="Aptos" w:eastAsia="Aptos" w:cs="Aptos"/>
          <w:bCs/>
          <w:szCs w:val="24"/>
          <w:lang w:val="es-CO"/>
        </w:rPr>
      </w:pPr>
      <w:proofErr w:type="spellStart"/>
      <w:r w:rsidRPr="23AA2F3F">
        <w:rPr>
          <w:lang w:val="es-CO"/>
        </w:rPr>
        <w:t>NovaSec</w:t>
      </w:r>
      <w:proofErr w:type="spellEnd"/>
    </w:p>
    <w:p w:rsidR="023AF4A4" w:rsidP="23AA2F3F" w:rsidRDefault="023AF4A4" w14:paraId="54550DE9" w14:textId="31C6B52E">
      <w:pPr>
        <w:rPr>
          <w:rFonts w:ascii="Aptos" w:hAnsi="Aptos" w:eastAsia="Aptos" w:cs="Aptos"/>
          <w:color w:val="000000" w:themeColor="text1"/>
          <w:szCs w:val="22"/>
          <w:lang w:val="es-CO"/>
        </w:rPr>
      </w:pPr>
      <w:r w:rsidRPr="23AA2F3F">
        <w:rPr>
          <w:lang w:val="es-CO"/>
        </w:rPr>
        <w:t>Software de cumplimiento normativo que permite gestionar consultas de entes de control y auditorías, asegurando la centralización de la información</w:t>
      </w:r>
      <w:r w:rsidR="0088691C">
        <w:rPr>
          <w:lang w:val="es-CO"/>
        </w:rPr>
        <w:t xml:space="preserve"> [16]</w:t>
      </w:r>
      <w:r w:rsidRPr="23AA2F3F">
        <w:rPr>
          <w:lang w:val="es-CO"/>
        </w:rPr>
        <w:t>.</w:t>
      </w:r>
    </w:p>
    <w:p w:rsidR="023AF4A4" w:rsidP="00FB7017" w:rsidRDefault="00FB7017" w14:paraId="2955E8EF" w14:textId="670FC668">
      <w:pPr>
        <w:pStyle w:val="Heading4"/>
        <w:rPr>
          <w:rFonts w:ascii="Aptos" w:hAnsi="Aptos" w:eastAsia="Aptos" w:cs="Aptos"/>
          <w:color w:val="000000" w:themeColor="text1"/>
          <w:szCs w:val="22"/>
          <w:lang w:val="es-CO"/>
        </w:rPr>
      </w:pPr>
      <w:r>
        <w:rPr>
          <w:lang w:val="es-CO"/>
        </w:rPr>
        <w:t xml:space="preserve"> </w:t>
      </w:r>
      <w:r w:rsidRPr="23AA2F3F" w:rsidR="023AF4A4">
        <w:rPr>
          <w:lang w:val="es-CO"/>
        </w:rPr>
        <w:t>Fortalezas:</w:t>
      </w:r>
    </w:p>
    <w:p w:rsidRPr="00FB7017" w:rsidR="023AF4A4" w:rsidP="00FB7017" w:rsidRDefault="023AF4A4" w14:paraId="273A1A0B" w14:textId="72529D63">
      <w:pPr>
        <w:pStyle w:val="ListParagraph"/>
        <w:numPr>
          <w:ilvl w:val="0"/>
          <w:numId w:val="22"/>
        </w:numPr>
        <w:rPr>
          <w:rFonts w:ascii="Aptos" w:hAnsi="Aptos" w:eastAsia="Aptos" w:cs="Aptos"/>
          <w:color w:val="000000" w:themeColor="text1"/>
          <w:szCs w:val="22"/>
          <w:lang w:val="es-CO"/>
        </w:rPr>
      </w:pPr>
      <w:r w:rsidRPr="00FB7017">
        <w:rPr>
          <w:lang w:val="es-CO"/>
        </w:rPr>
        <w:t>Enfoque amplio en cumplimiento legal y normativo.</w:t>
      </w:r>
    </w:p>
    <w:p w:rsidRPr="00FB7017" w:rsidR="023AF4A4" w:rsidP="00FB7017" w:rsidRDefault="023AF4A4" w14:paraId="16781CBF" w14:textId="784CED07">
      <w:pPr>
        <w:pStyle w:val="ListParagraph"/>
        <w:numPr>
          <w:ilvl w:val="0"/>
          <w:numId w:val="22"/>
        </w:numPr>
        <w:rPr>
          <w:rFonts w:ascii="Aptos" w:hAnsi="Aptos" w:eastAsia="Aptos" w:cs="Aptos"/>
          <w:color w:val="000000" w:themeColor="text1"/>
          <w:szCs w:val="22"/>
          <w:lang w:val="es-CO"/>
        </w:rPr>
      </w:pPr>
      <w:r w:rsidRPr="00FB7017">
        <w:rPr>
          <w:lang w:val="es-CO"/>
        </w:rPr>
        <w:t>Gestión de auditorías y evidencias de cumplimiento.</w:t>
      </w:r>
    </w:p>
    <w:p w:rsidRPr="00FB7017" w:rsidR="023AF4A4" w:rsidP="00FB7017" w:rsidRDefault="023AF4A4" w14:paraId="253A9ADE" w14:textId="623FF901">
      <w:pPr>
        <w:pStyle w:val="ListParagraph"/>
        <w:numPr>
          <w:ilvl w:val="0"/>
          <w:numId w:val="22"/>
        </w:numPr>
        <w:rPr>
          <w:rFonts w:ascii="Aptos" w:hAnsi="Aptos" w:eastAsia="Aptos" w:cs="Aptos"/>
          <w:color w:val="000000" w:themeColor="text1"/>
          <w:szCs w:val="22"/>
          <w:lang w:val="es-CO"/>
        </w:rPr>
      </w:pPr>
      <w:r w:rsidRPr="00FB7017">
        <w:rPr>
          <w:lang w:val="es-CO"/>
        </w:rPr>
        <w:t>Automatización de reportes regulatorios.</w:t>
      </w:r>
    </w:p>
    <w:p w:rsidR="023AF4A4" w:rsidP="00FB7017" w:rsidRDefault="00FB7017" w14:paraId="72BD8D52" w14:textId="03BC7827">
      <w:pPr>
        <w:pStyle w:val="Heading4"/>
        <w:rPr>
          <w:rFonts w:ascii="Aptos" w:hAnsi="Aptos" w:eastAsia="Aptos" w:cs="Aptos"/>
          <w:color w:val="000000" w:themeColor="text1"/>
          <w:szCs w:val="22"/>
          <w:lang w:val="es-CO"/>
        </w:rPr>
      </w:pPr>
      <w:r>
        <w:rPr>
          <w:lang w:val="es-CO"/>
        </w:rPr>
        <w:t xml:space="preserve"> </w:t>
      </w:r>
      <w:r w:rsidRPr="23AA2F3F" w:rsidR="023AF4A4">
        <w:rPr>
          <w:lang w:val="es-CO"/>
        </w:rPr>
        <w:t>Debilidades:</w:t>
      </w:r>
    </w:p>
    <w:p w:rsidRPr="002363E5" w:rsidR="023AF4A4" w:rsidP="002363E5" w:rsidRDefault="023AF4A4" w14:paraId="38E0C342" w14:textId="6090ABC1">
      <w:pPr>
        <w:pStyle w:val="ListParagraph"/>
        <w:numPr>
          <w:ilvl w:val="0"/>
          <w:numId w:val="23"/>
        </w:numPr>
        <w:rPr>
          <w:rFonts w:ascii="Aptos" w:hAnsi="Aptos" w:eastAsia="Aptos" w:cs="Aptos"/>
          <w:color w:val="000000" w:themeColor="text1"/>
          <w:szCs w:val="22"/>
          <w:lang w:val="es-CO"/>
        </w:rPr>
      </w:pPr>
      <w:r w:rsidRPr="002363E5">
        <w:rPr>
          <w:lang w:val="es-CO"/>
        </w:rPr>
        <w:t>No se especializa en registros sanitarios.</w:t>
      </w:r>
    </w:p>
    <w:p w:rsidRPr="002363E5" w:rsidR="023AF4A4" w:rsidP="002363E5" w:rsidRDefault="023AF4A4" w14:paraId="79C9B3C8" w14:textId="56E05707">
      <w:pPr>
        <w:pStyle w:val="ListParagraph"/>
        <w:numPr>
          <w:ilvl w:val="0"/>
          <w:numId w:val="23"/>
        </w:numPr>
        <w:rPr>
          <w:rFonts w:ascii="Aptos" w:hAnsi="Aptos" w:eastAsia="Aptos" w:cs="Aptos"/>
          <w:color w:val="000000" w:themeColor="text1"/>
          <w:szCs w:val="22"/>
          <w:lang w:val="es-CO"/>
        </w:rPr>
      </w:pPr>
      <w:r w:rsidRPr="002363E5">
        <w:rPr>
          <w:lang w:val="es-CO"/>
        </w:rPr>
        <w:t>No ofrece integraciones específicas con sistemas como INVIMA.</w:t>
      </w:r>
    </w:p>
    <w:p w:rsidRPr="002363E5" w:rsidR="023AF4A4" w:rsidP="002363E5" w:rsidRDefault="023AF4A4" w14:paraId="51AFAE1C" w14:textId="4E851C5E">
      <w:pPr>
        <w:pStyle w:val="ListParagraph"/>
        <w:numPr>
          <w:ilvl w:val="0"/>
          <w:numId w:val="23"/>
        </w:numPr>
        <w:rPr>
          <w:rFonts w:ascii="Aptos" w:hAnsi="Aptos" w:eastAsia="Aptos" w:cs="Aptos"/>
          <w:color w:val="000000" w:themeColor="text1"/>
          <w:szCs w:val="22"/>
          <w:lang w:val="es-CO"/>
        </w:rPr>
      </w:pPr>
      <w:r w:rsidRPr="002363E5">
        <w:rPr>
          <w:lang w:val="es-CO"/>
        </w:rPr>
        <w:t>Puede ser complejo para pequeñas empresas del sector de alimentos.</w:t>
      </w:r>
    </w:p>
    <w:p w:rsidR="023AF4A4" w:rsidP="23AA2F3F" w:rsidRDefault="023AF4A4" w14:paraId="69956B75" w14:textId="6452DCE7">
      <w:pPr>
        <w:pStyle w:val="Heading3"/>
        <w:keepLines/>
        <w:rPr>
          <w:rFonts w:ascii="Aptos" w:hAnsi="Aptos" w:eastAsia="Aptos" w:cs="Aptos"/>
          <w:bCs/>
          <w:szCs w:val="24"/>
          <w:lang w:val="es-CO"/>
        </w:rPr>
      </w:pPr>
      <w:proofErr w:type="spellStart"/>
      <w:r w:rsidRPr="23AA2F3F">
        <w:rPr>
          <w:lang w:val="es-CO"/>
        </w:rPr>
        <w:t>Sysman</w:t>
      </w:r>
      <w:proofErr w:type="spellEnd"/>
    </w:p>
    <w:p w:rsidR="023AF4A4" w:rsidP="23AA2F3F" w:rsidRDefault="023AF4A4" w14:paraId="4BB4F76A" w14:textId="1680E288">
      <w:pPr>
        <w:rPr>
          <w:rFonts w:ascii="Aptos" w:hAnsi="Aptos" w:eastAsia="Aptos" w:cs="Aptos"/>
          <w:color w:val="000000" w:themeColor="text1"/>
          <w:szCs w:val="22"/>
          <w:lang w:val="es-CO"/>
        </w:rPr>
      </w:pPr>
      <w:r w:rsidRPr="23AA2F3F">
        <w:rPr>
          <w:lang w:val="es-CO"/>
        </w:rPr>
        <w:t>Software de trámites en línea para entidades públicas, facilitando la radicación y gestión de trámites administrativos</w:t>
      </w:r>
      <w:r w:rsidR="0088691C">
        <w:rPr>
          <w:lang w:val="es-CO"/>
        </w:rPr>
        <w:t xml:space="preserve"> [17]</w:t>
      </w:r>
      <w:r w:rsidRPr="23AA2F3F">
        <w:rPr>
          <w:lang w:val="es-CO"/>
        </w:rPr>
        <w:t>.</w:t>
      </w:r>
    </w:p>
    <w:p w:rsidR="023AF4A4" w:rsidP="004930F0" w:rsidRDefault="004930F0" w14:paraId="786DAC97" w14:textId="335135D5">
      <w:pPr>
        <w:pStyle w:val="Heading4"/>
        <w:rPr>
          <w:rFonts w:ascii="Aptos" w:hAnsi="Aptos" w:eastAsia="Aptos" w:cs="Aptos"/>
          <w:color w:val="000000" w:themeColor="text1"/>
          <w:szCs w:val="22"/>
          <w:lang w:val="es-CO"/>
        </w:rPr>
      </w:pPr>
      <w:r>
        <w:rPr>
          <w:lang w:val="es-CO"/>
        </w:rPr>
        <w:t xml:space="preserve"> </w:t>
      </w:r>
      <w:r w:rsidRPr="23AA2F3F" w:rsidR="023AF4A4">
        <w:rPr>
          <w:lang w:val="es-CO"/>
        </w:rPr>
        <w:t>Fortalezas:</w:t>
      </w:r>
    </w:p>
    <w:p w:rsidRPr="004930F0" w:rsidR="023AF4A4" w:rsidP="004930F0" w:rsidRDefault="023AF4A4" w14:paraId="59A28744" w14:textId="67614876">
      <w:pPr>
        <w:pStyle w:val="ListParagraph"/>
        <w:numPr>
          <w:ilvl w:val="0"/>
          <w:numId w:val="24"/>
        </w:numPr>
        <w:rPr>
          <w:rFonts w:ascii="Aptos" w:hAnsi="Aptos" w:eastAsia="Aptos" w:cs="Aptos"/>
          <w:color w:val="000000" w:themeColor="text1"/>
          <w:szCs w:val="22"/>
          <w:lang w:val="es-CO"/>
        </w:rPr>
      </w:pPr>
      <w:r w:rsidRPr="004930F0">
        <w:rPr>
          <w:lang w:val="es-CO"/>
        </w:rPr>
        <w:t>Enfoque en digitalización de trámites gubernamentales.</w:t>
      </w:r>
    </w:p>
    <w:p w:rsidRPr="004930F0" w:rsidR="023AF4A4" w:rsidP="004930F0" w:rsidRDefault="023AF4A4" w14:paraId="43228E1D" w14:textId="61CA91CC">
      <w:pPr>
        <w:pStyle w:val="ListParagraph"/>
        <w:numPr>
          <w:ilvl w:val="0"/>
          <w:numId w:val="24"/>
        </w:numPr>
        <w:rPr>
          <w:rFonts w:ascii="Aptos" w:hAnsi="Aptos" w:eastAsia="Aptos" w:cs="Aptos"/>
          <w:color w:val="000000" w:themeColor="text1"/>
          <w:szCs w:val="22"/>
          <w:lang w:val="es-CO"/>
        </w:rPr>
      </w:pPr>
      <w:r w:rsidRPr="004930F0">
        <w:rPr>
          <w:lang w:val="es-CO"/>
        </w:rPr>
        <w:t>Ventanilla única digital para ciudadanos y empresas.</w:t>
      </w:r>
    </w:p>
    <w:p w:rsidRPr="004930F0" w:rsidR="023AF4A4" w:rsidP="004930F0" w:rsidRDefault="023AF4A4" w14:paraId="704F3480" w14:textId="7F091794">
      <w:pPr>
        <w:pStyle w:val="ListParagraph"/>
        <w:numPr>
          <w:ilvl w:val="0"/>
          <w:numId w:val="24"/>
        </w:numPr>
        <w:rPr>
          <w:rFonts w:ascii="Aptos" w:hAnsi="Aptos" w:eastAsia="Aptos" w:cs="Aptos"/>
          <w:color w:val="000000" w:themeColor="text1"/>
          <w:szCs w:val="22"/>
          <w:lang w:val="es-CO"/>
        </w:rPr>
      </w:pPr>
      <w:r w:rsidRPr="004930F0">
        <w:rPr>
          <w:lang w:val="es-CO"/>
        </w:rPr>
        <w:t>Generación de radicados y distribución automática de solicitudes.</w:t>
      </w:r>
    </w:p>
    <w:p w:rsidR="023AF4A4" w:rsidP="004930F0" w:rsidRDefault="004930F0" w14:paraId="6D9084D5" w14:textId="195A54B9">
      <w:pPr>
        <w:pStyle w:val="Heading4"/>
        <w:rPr>
          <w:rFonts w:ascii="Aptos" w:hAnsi="Aptos" w:eastAsia="Aptos" w:cs="Aptos"/>
          <w:color w:val="000000" w:themeColor="text1"/>
          <w:szCs w:val="22"/>
          <w:lang w:val="es-CO"/>
        </w:rPr>
      </w:pPr>
      <w:r>
        <w:rPr>
          <w:lang w:val="es-CO"/>
        </w:rPr>
        <w:t xml:space="preserve"> </w:t>
      </w:r>
      <w:r w:rsidRPr="23AA2F3F" w:rsidR="023AF4A4">
        <w:rPr>
          <w:lang w:val="es-CO"/>
        </w:rPr>
        <w:t>Debilidades:</w:t>
      </w:r>
    </w:p>
    <w:p w:rsidRPr="004930F0" w:rsidR="023AF4A4" w:rsidP="004930F0" w:rsidRDefault="023AF4A4" w14:paraId="025424E0" w14:textId="68C05DB0">
      <w:pPr>
        <w:pStyle w:val="ListParagraph"/>
        <w:numPr>
          <w:ilvl w:val="0"/>
          <w:numId w:val="25"/>
        </w:numPr>
        <w:rPr>
          <w:rFonts w:ascii="Aptos" w:hAnsi="Aptos" w:eastAsia="Aptos" w:cs="Aptos"/>
          <w:color w:val="000000" w:themeColor="text1"/>
          <w:szCs w:val="22"/>
          <w:lang w:val="es-CO"/>
        </w:rPr>
      </w:pPr>
      <w:r w:rsidRPr="004930F0">
        <w:rPr>
          <w:lang w:val="es-CO"/>
        </w:rPr>
        <w:t>No está diseñado exclusivamente para trámites regulatorios en la industria alimentaria.</w:t>
      </w:r>
    </w:p>
    <w:p w:rsidRPr="004930F0" w:rsidR="023AF4A4" w:rsidP="004930F0" w:rsidRDefault="023AF4A4" w14:paraId="7E319E14" w14:textId="1B1F88B7">
      <w:pPr>
        <w:pStyle w:val="ListParagraph"/>
        <w:numPr>
          <w:ilvl w:val="0"/>
          <w:numId w:val="25"/>
        </w:numPr>
        <w:rPr>
          <w:rFonts w:ascii="Aptos" w:hAnsi="Aptos" w:eastAsia="Aptos" w:cs="Aptos"/>
          <w:color w:val="000000" w:themeColor="text1"/>
          <w:szCs w:val="22"/>
          <w:lang w:val="es-CO"/>
        </w:rPr>
      </w:pPr>
      <w:r w:rsidRPr="004930F0">
        <w:rPr>
          <w:lang w:val="es-CO"/>
        </w:rPr>
        <w:t>Falta de automatización avanzada en validaciones normativas.</w:t>
      </w:r>
    </w:p>
    <w:p w:rsidRPr="004930F0" w:rsidR="023AF4A4" w:rsidP="004930F0" w:rsidRDefault="023AF4A4" w14:paraId="40BB62B9" w14:textId="6B773B98">
      <w:pPr>
        <w:pStyle w:val="ListParagraph"/>
        <w:numPr>
          <w:ilvl w:val="0"/>
          <w:numId w:val="25"/>
        </w:numPr>
        <w:rPr>
          <w:rFonts w:ascii="Aptos" w:hAnsi="Aptos" w:eastAsia="Aptos" w:cs="Aptos"/>
          <w:color w:val="000000" w:themeColor="text1"/>
          <w:szCs w:val="22"/>
          <w:lang w:val="es-CO"/>
        </w:rPr>
      </w:pPr>
      <w:r w:rsidRPr="004930F0">
        <w:rPr>
          <w:lang w:val="es-CO"/>
        </w:rPr>
        <w:t>No cuenta con herramientas especializadas en control de vencimientos y alertas automatizadas.</w:t>
      </w:r>
    </w:p>
    <w:p w:rsidR="023AF4A4" w:rsidP="23AA2F3F" w:rsidRDefault="023AF4A4" w14:paraId="6BEBD88F" w14:textId="602498C6">
      <w:pPr>
        <w:pStyle w:val="Heading3"/>
        <w:keepLines/>
        <w:shd w:val="clear" w:color="auto" w:fill="FFFFFF" w:themeFill="background1"/>
        <w:rPr>
          <w:rFonts w:ascii="Aptos" w:hAnsi="Aptos" w:eastAsia="Aptos" w:cs="Aptos"/>
          <w:bCs/>
          <w:szCs w:val="24"/>
          <w:lang w:val="es-CO"/>
        </w:rPr>
      </w:pPr>
      <w:r w:rsidRPr="23AA2F3F">
        <w:rPr>
          <w:lang w:val="es-CO"/>
        </w:rPr>
        <w:t xml:space="preserve">GARNER – </w:t>
      </w:r>
      <w:proofErr w:type="spellStart"/>
      <w:r w:rsidRPr="23AA2F3F">
        <w:rPr>
          <w:lang w:val="es-CO"/>
        </w:rPr>
        <w:t>SmartCity</w:t>
      </w:r>
      <w:proofErr w:type="spellEnd"/>
      <w:r w:rsidRPr="23AA2F3F">
        <w:rPr>
          <w:lang w:val="es-CO"/>
        </w:rPr>
        <w:t xml:space="preserve"> </w:t>
      </w:r>
      <w:proofErr w:type="spellStart"/>
      <w:r w:rsidRPr="23AA2F3F">
        <w:rPr>
          <w:lang w:val="es-CO"/>
        </w:rPr>
        <w:t>Soft</w:t>
      </w:r>
      <w:proofErr w:type="spellEnd"/>
    </w:p>
    <w:p w:rsidR="023AF4A4" w:rsidP="23AA2F3F" w:rsidRDefault="023AF4A4" w14:paraId="72A8BE80" w14:textId="02B27A50">
      <w:pPr>
        <w:rPr>
          <w:rFonts w:ascii="Aptos" w:hAnsi="Aptos" w:eastAsia="Aptos" w:cs="Aptos"/>
          <w:color w:val="000000" w:themeColor="text1"/>
          <w:szCs w:val="22"/>
          <w:lang w:val="es-CO"/>
        </w:rPr>
      </w:pPr>
      <w:r w:rsidRPr="23AA2F3F">
        <w:rPr>
          <w:lang w:val="es-CO"/>
        </w:rPr>
        <w:t>Herramienta que optimiza la gestión de trámites y certificaciones regulatorias, con integración a programas gubernamentales de mejora regulatoria</w:t>
      </w:r>
      <w:r w:rsidR="0088691C">
        <w:rPr>
          <w:lang w:val="es-CO"/>
        </w:rPr>
        <w:t xml:space="preserve"> [18]</w:t>
      </w:r>
      <w:r w:rsidRPr="23AA2F3F">
        <w:rPr>
          <w:lang w:val="es-CO"/>
        </w:rPr>
        <w:t>.</w:t>
      </w:r>
    </w:p>
    <w:p w:rsidR="023AF4A4" w:rsidP="004930F0" w:rsidRDefault="004930F0" w14:paraId="553126A0" w14:textId="09A6754E">
      <w:pPr>
        <w:pStyle w:val="Heading4"/>
        <w:rPr>
          <w:rFonts w:ascii="Aptos" w:hAnsi="Aptos" w:eastAsia="Aptos" w:cs="Aptos"/>
          <w:color w:val="000000" w:themeColor="text1"/>
          <w:szCs w:val="22"/>
          <w:lang w:val="es-CO"/>
        </w:rPr>
      </w:pPr>
      <w:r>
        <w:rPr>
          <w:lang w:val="es-CO"/>
        </w:rPr>
        <w:t xml:space="preserve"> </w:t>
      </w:r>
      <w:r w:rsidRPr="23AA2F3F" w:rsidR="023AF4A4">
        <w:rPr>
          <w:lang w:val="es-CO"/>
        </w:rPr>
        <w:t>Fortalezas:</w:t>
      </w:r>
    </w:p>
    <w:p w:rsidRPr="004930F0" w:rsidR="023AF4A4" w:rsidP="004930F0" w:rsidRDefault="023AF4A4" w14:paraId="2B82D7B5" w14:textId="5CC51DDD">
      <w:pPr>
        <w:pStyle w:val="ListParagraph"/>
        <w:numPr>
          <w:ilvl w:val="0"/>
          <w:numId w:val="26"/>
        </w:numPr>
        <w:rPr>
          <w:rFonts w:ascii="Aptos" w:hAnsi="Aptos" w:eastAsia="Aptos" w:cs="Aptos"/>
          <w:color w:val="000000" w:themeColor="text1"/>
          <w:szCs w:val="22"/>
          <w:lang w:val="es-CO"/>
        </w:rPr>
      </w:pPr>
      <w:r w:rsidRPr="004930F0">
        <w:rPr>
          <w:lang w:val="es-CO"/>
        </w:rPr>
        <w:t>Compatible con programas de certificación y reformas regulatorias.</w:t>
      </w:r>
    </w:p>
    <w:p w:rsidRPr="004930F0" w:rsidR="023AF4A4" w:rsidP="004930F0" w:rsidRDefault="023AF4A4" w14:paraId="12AECC53" w14:textId="08A619F5">
      <w:pPr>
        <w:pStyle w:val="ListParagraph"/>
        <w:numPr>
          <w:ilvl w:val="0"/>
          <w:numId w:val="26"/>
        </w:numPr>
        <w:rPr>
          <w:rFonts w:ascii="Aptos" w:hAnsi="Aptos" w:eastAsia="Aptos" w:cs="Aptos"/>
          <w:color w:val="000000" w:themeColor="text1"/>
          <w:szCs w:val="22"/>
          <w:lang w:val="es-CO"/>
        </w:rPr>
      </w:pPr>
      <w:r w:rsidRPr="004930F0">
        <w:rPr>
          <w:lang w:val="es-CO"/>
        </w:rPr>
        <w:t>Mejora la eficiencia de los trámites administrativos.</w:t>
      </w:r>
    </w:p>
    <w:p w:rsidRPr="004930F0" w:rsidR="023AF4A4" w:rsidP="004930F0" w:rsidRDefault="023AF4A4" w14:paraId="32E56E95" w14:textId="0B0F0B3F">
      <w:pPr>
        <w:pStyle w:val="ListParagraph"/>
        <w:numPr>
          <w:ilvl w:val="0"/>
          <w:numId w:val="26"/>
        </w:numPr>
        <w:rPr>
          <w:rFonts w:ascii="Aptos" w:hAnsi="Aptos" w:eastAsia="Aptos" w:cs="Aptos"/>
          <w:color w:val="000000" w:themeColor="text1"/>
          <w:szCs w:val="22"/>
          <w:lang w:val="es-CO"/>
        </w:rPr>
      </w:pPr>
      <w:r w:rsidRPr="004930F0">
        <w:rPr>
          <w:lang w:val="es-CO"/>
        </w:rPr>
        <w:t>Fomenta la transparencia en procesos gubernamentales.</w:t>
      </w:r>
    </w:p>
    <w:p w:rsidR="023AF4A4" w:rsidP="004930F0" w:rsidRDefault="004930F0" w14:paraId="2FDC4A9D" w14:textId="42CC2781">
      <w:pPr>
        <w:pStyle w:val="Heading4"/>
        <w:rPr>
          <w:rFonts w:ascii="Aptos" w:hAnsi="Aptos" w:eastAsia="Aptos" w:cs="Aptos"/>
          <w:color w:val="000000" w:themeColor="text1"/>
          <w:szCs w:val="22"/>
          <w:lang w:val="es-CO"/>
        </w:rPr>
      </w:pPr>
      <w:r>
        <w:rPr>
          <w:lang w:val="es-CO"/>
        </w:rPr>
        <w:t xml:space="preserve"> </w:t>
      </w:r>
      <w:r w:rsidRPr="23AA2F3F" w:rsidR="023AF4A4">
        <w:rPr>
          <w:lang w:val="es-CO"/>
        </w:rPr>
        <w:t>Debilidades:</w:t>
      </w:r>
    </w:p>
    <w:p w:rsidRPr="004930F0" w:rsidR="023AF4A4" w:rsidP="004930F0" w:rsidRDefault="023AF4A4" w14:paraId="32028C3D" w14:textId="31ECF0E4">
      <w:pPr>
        <w:pStyle w:val="ListParagraph"/>
        <w:numPr>
          <w:ilvl w:val="0"/>
          <w:numId w:val="27"/>
        </w:numPr>
        <w:rPr>
          <w:rFonts w:ascii="Aptos" w:hAnsi="Aptos" w:eastAsia="Aptos" w:cs="Aptos"/>
          <w:color w:val="000000" w:themeColor="text1"/>
          <w:szCs w:val="22"/>
          <w:lang w:val="es-CO"/>
        </w:rPr>
      </w:pPr>
      <w:r w:rsidRPr="004930F0">
        <w:rPr>
          <w:lang w:val="es-CO"/>
        </w:rPr>
        <w:t>No está diseñado específicamente para la industria alimentaria.</w:t>
      </w:r>
    </w:p>
    <w:p w:rsidRPr="004930F0" w:rsidR="023AF4A4" w:rsidP="004930F0" w:rsidRDefault="023AF4A4" w14:paraId="46E78781" w14:textId="56B3F8B8">
      <w:pPr>
        <w:pStyle w:val="ListParagraph"/>
        <w:numPr>
          <w:ilvl w:val="0"/>
          <w:numId w:val="27"/>
        </w:numPr>
        <w:rPr>
          <w:rFonts w:ascii="Aptos" w:hAnsi="Aptos" w:eastAsia="Aptos" w:cs="Aptos"/>
          <w:color w:val="000000" w:themeColor="text1"/>
          <w:szCs w:val="22"/>
          <w:lang w:val="es-CO"/>
        </w:rPr>
      </w:pPr>
      <w:r w:rsidRPr="004930F0">
        <w:rPr>
          <w:lang w:val="es-CO"/>
        </w:rPr>
        <w:t>Limitadas opciones de personalización para empresas.</w:t>
      </w:r>
    </w:p>
    <w:p w:rsidRPr="004930F0" w:rsidR="023AF4A4" w:rsidP="004930F0" w:rsidRDefault="023AF4A4" w14:paraId="3ED36BA1" w14:textId="1C59A7D9">
      <w:pPr>
        <w:pStyle w:val="ListParagraph"/>
        <w:numPr>
          <w:ilvl w:val="0"/>
          <w:numId w:val="27"/>
        </w:numPr>
        <w:rPr>
          <w:rFonts w:ascii="Aptos" w:hAnsi="Aptos" w:eastAsia="Aptos" w:cs="Aptos"/>
          <w:color w:val="000000" w:themeColor="text1"/>
          <w:szCs w:val="22"/>
          <w:lang w:val="es-CO"/>
        </w:rPr>
      </w:pPr>
      <w:r w:rsidRPr="004930F0">
        <w:rPr>
          <w:lang w:val="es-CO"/>
        </w:rPr>
        <w:t>No tiene integración con herramientas analíticas avanzadas.</w:t>
      </w:r>
    </w:p>
    <w:p w:rsidR="004930F0" w:rsidP="7369E627" w:rsidRDefault="0082333B" w14:paraId="4E94EF0A" w14:textId="6E7CF6FB">
      <w:pPr>
        <w:pStyle w:val="Heading3"/>
        <w:rPr>
          <w:rFonts w:eastAsia="Aptos"/>
          <w:bCs/>
          <w:szCs w:val="24"/>
          <w:lang w:val="es-CO"/>
        </w:rPr>
      </w:pPr>
      <w:r w:rsidRPr="7369E627">
        <w:rPr>
          <w:lang w:val="es-CO"/>
        </w:rPr>
        <w:t xml:space="preserve">Tabla </w:t>
      </w:r>
      <w:r w:rsidRPr="7369E627" w:rsidR="00DE6D5F">
        <w:rPr>
          <w:lang w:val="es-CO"/>
        </w:rPr>
        <w:t>C</w:t>
      </w:r>
      <w:r w:rsidRPr="7369E627">
        <w:rPr>
          <w:lang w:val="es-CO"/>
        </w:rPr>
        <w:t>omparativa</w:t>
      </w:r>
    </w:p>
    <w:p w:rsidR="5394F0E6" w:rsidRDefault="5394F0E6" w14:paraId="669F2F26" w14:textId="49854A63">
      <w:r>
        <w:rPr>
          <w:noProof/>
        </w:rPr>
        <w:drawing>
          <wp:inline distT="0" distB="0" distL="0" distR="0" wp14:anchorId="1F40BE68" wp14:editId="5BB6D78A">
            <wp:extent cx="5509532" cy="1666833"/>
            <wp:effectExtent l="0" t="0" r="0" b="0"/>
            <wp:docPr id="1776265634" name="Imagen 177626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509532" cy="1666833"/>
                    </a:xfrm>
                    <a:prstGeom prst="rect">
                      <a:avLst/>
                    </a:prstGeom>
                  </pic:spPr>
                </pic:pic>
              </a:graphicData>
            </a:graphic>
          </wp:inline>
        </w:drawing>
      </w:r>
    </w:p>
    <w:p w:rsidRPr="000C6CB0" w:rsidR="000C6CB0" w:rsidP="000C6CB0" w:rsidRDefault="000C6CB0" w14:paraId="7475477E" w14:textId="77777777">
      <w:pPr>
        <w:pStyle w:val="paragraph"/>
        <w:spacing w:before="0" w:beforeAutospacing="0" w:after="0" w:afterAutospacing="0"/>
        <w:textAlignment w:val="baseline"/>
        <w:rPr>
          <w:sz w:val="16"/>
          <w:szCs w:val="16"/>
        </w:rPr>
      </w:pPr>
      <w:r w:rsidRPr="000C6CB0">
        <w:rPr>
          <w:rStyle w:val="normaltextrun"/>
          <w:sz w:val="22"/>
          <w:szCs w:val="22"/>
        </w:rPr>
        <w:t xml:space="preserve">El análisis revela que </w:t>
      </w:r>
      <w:r w:rsidRPr="000C6CB0">
        <w:rPr>
          <w:rStyle w:val="normaltextrun"/>
          <w:b/>
          <w:bCs/>
          <w:sz w:val="22"/>
          <w:szCs w:val="22"/>
        </w:rPr>
        <w:t>ninguna plataforma existente se especializa completamente en la automatización de trámites regulatorios para la industria de alimentos procesados</w:t>
      </w:r>
      <w:r w:rsidRPr="000C6CB0">
        <w:rPr>
          <w:rStyle w:val="normaltextrun"/>
          <w:sz w:val="22"/>
          <w:szCs w:val="22"/>
        </w:rPr>
        <w:t xml:space="preserve">. Existen soluciones enfocadas en la gestión documental, cumplimiento normativo o trámites gubernamentales en general, pero ninguna ofrece una combinación de </w:t>
      </w:r>
      <w:r w:rsidRPr="000C6CB0">
        <w:rPr>
          <w:rStyle w:val="normaltextrun"/>
          <w:b/>
          <w:bCs/>
          <w:sz w:val="22"/>
          <w:szCs w:val="22"/>
        </w:rPr>
        <w:t>automatización, integración con entidades regulatorias y un enfoque exclusivo en la industria alimentaria</w:t>
      </w:r>
      <w:r w:rsidRPr="000C6CB0">
        <w:rPr>
          <w:rStyle w:val="normaltextrun"/>
          <w:sz w:val="22"/>
          <w:szCs w:val="22"/>
        </w:rPr>
        <w:t>.</w:t>
      </w:r>
      <w:r w:rsidRPr="000C6CB0">
        <w:rPr>
          <w:rStyle w:val="eop"/>
          <w:sz w:val="22"/>
          <w:szCs w:val="22"/>
        </w:rPr>
        <w:t> </w:t>
      </w:r>
    </w:p>
    <w:p w:rsidR="00FC2C07" w:rsidP="000C6CB0" w:rsidRDefault="00FC2C07" w14:paraId="309A42E6" w14:textId="77777777">
      <w:pPr>
        <w:pStyle w:val="paragraph"/>
        <w:spacing w:before="0" w:beforeAutospacing="0" w:after="0" w:afterAutospacing="0"/>
        <w:textAlignment w:val="baseline"/>
        <w:rPr>
          <w:rStyle w:val="normaltextrun"/>
          <w:sz w:val="22"/>
          <w:szCs w:val="22"/>
        </w:rPr>
      </w:pPr>
    </w:p>
    <w:p w:rsidRPr="000C6CB0" w:rsidR="000C6CB0" w:rsidP="000C6CB0" w:rsidRDefault="000C6CB0" w14:paraId="5244A615" w14:textId="3EA08EFD">
      <w:pPr>
        <w:pStyle w:val="paragraph"/>
        <w:spacing w:before="0" w:beforeAutospacing="0" w:after="0" w:afterAutospacing="0"/>
        <w:textAlignment w:val="baseline"/>
        <w:rPr>
          <w:sz w:val="16"/>
          <w:szCs w:val="16"/>
        </w:rPr>
      </w:pPr>
      <w:r w:rsidRPr="000C6CB0">
        <w:rPr>
          <w:rStyle w:val="normaltextrun"/>
          <w:sz w:val="22"/>
          <w:szCs w:val="22"/>
        </w:rPr>
        <w:t>Esto representa una oportunidad clave para nuestra propuesta de proyecto, la cual puede diferenciarse mediante:</w:t>
      </w:r>
      <w:r w:rsidRPr="000C6CB0">
        <w:rPr>
          <w:rStyle w:val="eop"/>
          <w:sz w:val="22"/>
          <w:szCs w:val="22"/>
        </w:rPr>
        <w:t> </w:t>
      </w:r>
    </w:p>
    <w:p w:rsidRPr="004A4355" w:rsidR="004A4355" w:rsidP="004A4355" w:rsidRDefault="000C6CB0" w14:paraId="3D60CB4D" w14:textId="2702E1E7">
      <w:pPr>
        <w:pStyle w:val="paragraph"/>
        <w:numPr>
          <w:ilvl w:val="0"/>
          <w:numId w:val="32"/>
        </w:numPr>
        <w:spacing w:before="0" w:beforeAutospacing="0" w:after="0" w:afterAutospacing="0" w:line="276" w:lineRule="auto"/>
        <w:textAlignment w:val="baseline"/>
        <w:rPr>
          <w:sz w:val="22"/>
          <w:szCs w:val="22"/>
        </w:rPr>
      </w:pPr>
      <w:r w:rsidRPr="000C6CB0">
        <w:rPr>
          <w:rStyle w:val="normaltextrun"/>
          <w:b/>
          <w:bCs/>
          <w:sz w:val="22"/>
          <w:szCs w:val="22"/>
        </w:rPr>
        <w:t>Mayor nivel de automatización</w:t>
      </w:r>
      <w:r w:rsidRPr="000C6CB0">
        <w:rPr>
          <w:rStyle w:val="normaltextrun"/>
          <w:sz w:val="22"/>
          <w:szCs w:val="22"/>
        </w:rPr>
        <w:t xml:space="preserve"> en validaciones, generación de alertas y seguimiento de trámites.</w:t>
      </w:r>
      <w:r w:rsidRPr="000C6CB0">
        <w:rPr>
          <w:rStyle w:val="eop"/>
          <w:sz w:val="22"/>
          <w:szCs w:val="22"/>
        </w:rPr>
        <w:t> </w:t>
      </w:r>
    </w:p>
    <w:p w:rsidRPr="000C6CB0" w:rsidR="000C6CB0" w:rsidP="004A4355" w:rsidRDefault="000C6CB0" w14:paraId="70AFC117" w14:textId="77777777">
      <w:pPr>
        <w:pStyle w:val="paragraph"/>
        <w:numPr>
          <w:ilvl w:val="0"/>
          <w:numId w:val="32"/>
        </w:numPr>
        <w:spacing w:before="0" w:beforeAutospacing="0" w:after="0" w:afterAutospacing="0" w:line="276" w:lineRule="auto"/>
        <w:textAlignment w:val="baseline"/>
        <w:rPr>
          <w:sz w:val="22"/>
          <w:szCs w:val="22"/>
        </w:rPr>
      </w:pPr>
      <w:r w:rsidRPr="000C6CB0">
        <w:rPr>
          <w:rStyle w:val="normaltextrun"/>
          <w:b/>
          <w:bCs/>
          <w:sz w:val="22"/>
          <w:szCs w:val="22"/>
        </w:rPr>
        <w:t xml:space="preserve">Integración directa con INVIMA </w:t>
      </w:r>
      <w:r w:rsidRPr="00610AA0">
        <w:rPr>
          <w:rStyle w:val="normaltextrun"/>
          <w:sz w:val="22"/>
          <w:szCs w:val="22"/>
        </w:rPr>
        <w:t>y otros organismos regulatorios</w:t>
      </w:r>
      <w:r w:rsidRPr="000C6CB0">
        <w:rPr>
          <w:rStyle w:val="normaltextrun"/>
          <w:sz w:val="22"/>
          <w:szCs w:val="22"/>
        </w:rPr>
        <w:t>.</w:t>
      </w:r>
      <w:r w:rsidRPr="000C6CB0">
        <w:rPr>
          <w:rStyle w:val="eop"/>
          <w:sz w:val="22"/>
          <w:szCs w:val="22"/>
        </w:rPr>
        <w:t> </w:t>
      </w:r>
    </w:p>
    <w:p w:rsidRPr="000C6CB0" w:rsidR="000C6CB0" w:rsidP="004A4355" w:rsidRDefault="000C6CB0" w14:paraId="218F83B9" w14:textId="77777777">
      <w:pPr>
        <w:pStyle w:val="paragraph"/>
        <w:numPr>
          <w:ilvl w:val="0"/>
          <w:numId w:val="32"/>
        </w:numPr>
        <w:spacing w:before="0" w:beforeAutospacing="0" w:after="0" w:afterAutospacing="0" w:line="276" w:lineRule="auto"/>
        <w:textAlignment w:val="baseline"/>
        <w:rPr>
          <w:sz w:val="22"/>
          <w:szCs w:val="22"/>
        </w:rPr>
      </w:pPr>
      <w:r w:rsidRPr="000C6CB0">
        <w:rPr>
          <w:rStyle w:val="normaltextrun"/>
          <w:b/>
          <w:bCs/>
          <w:sz w:val="22"/>
          <w:szCs w:val="22"/>
        </w:rPr>
        <w:t>Enfoque exclusivo en la industria de alimentos</w:t>
      </w:r>
      <w:r w:rsidRPr="000C6CB0">
        <w:rPr>
          <w:rStyle w:val="normaltextrun"/>
          <w:sz w:val="22"/>
          <w:szCs w:val="22"/>
        </w:rPr>
        <w:t>, permitiendo una mayor adaptación a las necesidades del sector.</w:t>
      </w:r>
      <w:r w:rsidRPr="000C6CB0">
        <w:rPr>
          <w:rStyle w:val="eop"/>
          <w:sz w:val="22"/>
          <w:szCs w:val="22"/>
        </w:rPr>
        <w:t> </w:t>
      </w:r>
    </w:p>
    <w:p w:rsidRPr="000C6CB0" w:rsidR="000C6CB0" w:rsidP="004A4355" w:rsidRDefault="000C6CB0" w14:paraId="19BD0722" w14:textId="77777777">
      <w:pPr>
        <w:pStyle w:val="paragraph"/>
        <w:numPr>
          <w:ilvl w:val="0"/>
          <w:numId w:val="32"/>
        </w:numPr>
        <w:spacing w:before="0" w:beforeAutospacing="0" w:after="0" w:afterAutospacing="0" w:line="276" w:lineRule="auto"/>
        <w:textAlignment w:val="baseline"/>
        <w:rPr>
          <w:sz w:val="22"/>
          <w:szCs w:val="22"/>
        </w:rPr>
      </w:pPr>
      <w:r w:rsidRPr="000C6CB0">
        <w:rPr>
          <w:rStyle w:val="normaltextrun"/>
          <w:b/>
          <w:bCs/>
          <w:sz w:val="22"/>
          <w:szCs w:val="22"/>
        </w:rPr>
        <w:t>Simplicidad y accesibilidad para pequeñas y medianas empresas</w:t>
      </w:r>
      <w:r w:rsidRPr="000C6CB0">
        <w:rPr>
          <w:rStyle w:val="normaltextrun"/>
          <w:sz w:val="22"/>
          <w:szCs w:val="22"/>
        </w:rPr>
        <w:t>, eliminando barreras de costo y complejidad.</w:t>
      </w:r>
      <w:r w:rsidRPr="000C6CB0">
        <w:rPr>
          <w:rStyle w:val="eop"/>
          <w:sz w:val="22"/>
          <w:szCs w:val="22"/>
        </w:rPr>
        <w:t> </w:t>
      </w:r>
    </w:p>
    <w:p w:rsidRPr="000C6CB0" w:rsidR="003A3903" w:rsidP="23AA2F3F" w:rsidRDefault="003A3903" w14:paraId="1217D6BB" w14:textId="094DAAF9">
      <w:pPr>
        <w:tabs>
          <w:tab w:val="left" w:pos="2943"/>
          <w:tab w:val="left" w:pos="4210"/>
          <w:tab w:val="left" w:pos="7054"/>
        </w:tabs>
        <w:rPr>
          <w:sz w:val="21"/>
          <w:szCs w:val="18"/>
          <w:lang w:val="es-ES"/>
        </w:rPr>
      </w:pPr>
    </w:p>
    <w:p w:rsidR="003A3903" w:rsidP="01333884" w:rsidRDefault="003A3903" w14:paraId="7BB64855" w14:textId="4C600641">
      <w:pPr>
        <w:pStyle w:val="Heading1"/>
        <w:rPr>
          <w:color w:val="FFFFFF" w:themeColor="background1"/>
        </w:rPr>
      </w:pPr>
      <w:bookmarkStart w:name="_Toc476236603" w:id="43"/>
      <w:r w:rsidRPr="7369E627">
        <w:t>Referencias</w:t>
      </w:r>
      <w:bookmarkEnd w:id="43"/>
    </w:p>
    <w:bookmarkEnd w:id="11"/>
    <w:bookmarkEnd w:id="12"/>
    <w:p w:rsidR="0002771A" w:rsidP="0002771A" w:rsidRDefault="0002771A" w14:paraId="20EEB83B" w14:textId="5E2EF961">
      <w:pPr>
        <w:pStyle w:val="Comment0"/>
        <w:rPr>
          <w:i w:val="0"/>
          <w:iCs/>
          <w:color w:val="auto"/>
          <w:sz w:val="24"/>
          <w:szCs w:val="22"/>
          <w:lang w:val="es-CO"/>
        </w:rPr>
      </w:pPr>
      <w:r w:rsidRPr="0002771A">
        <w:rPr>
          <w:i w:val="0"/>
          <w:iCs/>
          <w:color w:val="auto"/>
          <w:sz w:val="24"/>
          <w:szCs w:val="22"/>
          <w:lang w:val="es-CO"/>
        </w:rPr>
        <w:t>[1]</w:t>
      </w:r>
      <w:r w:rsidR="00CB4421">
        <w:rPr>
          <w:i w:val="0"/>
          <w:iCs/>
          <w:color w:val="auto"/>
          <w:sz w:val="24"/>
          <w:szCs w:val="22"/>
          <w:lang w:val="es-CO"/>
        </w:rPr>
        <w:t xml:space="preserve"> </w:t>
      </w:r>
      <w:r w:rsidRPr="0002771A">
        <w:rPr>
          <w:i w:val="0"/>
          <w:iCs/>
          <w:color w:val="auto"/>
          <w:sz w:val="24"/>
          <w:szCs w:val="22"/>
          <w:lang w:val="es-CO"/>
        </w:rPr>
        <w:t>“En 2023 se crearon 305.997 empresas en el país, señala estudio de Confecámaras - Confecámaras,” Confecámaras, Jan. 25, 2024. https://confecamaras.org.co/en-2023-se-crearon-305-997-empresas-en-el-pais-senala-estudio-de-confecamaras/ (</w:t>
      </w:r>
      <w:proofErr w:type="spellStart"/>
      <w:r w:rsidRPr="0002771A">
        <w:rPr>
          <w:i w:val="0"/>
          <w:iCs/>
          <w:color w:val="auto"/>
          <w:sz w:val="24"/>
          <w:szCs w:val="22"/>
          <w:lang w:val="es-CO"/>
        </w:rPr>
        <w:t>accessed</w:t>
      </w:r>
      <w:proofErr w:type="spellEnd"/>
      <w:r w:rsidRPr="0002771A">
        <w:rPr>
          <w:i w:val="0"/>
          <w:iCs/>
          <w:color w:val="auto"/>
          <w:sz w:val="24"/>
          <w:szCs w:val="22"/>
          <w:lang w:val="es-CO"/>
        </w:rPr>
        <w:t xml:space="preserve"> May 12, 2025).</w:t>
      </w:r>
    </w:p>
    <w:p w:rsidR="00CB4421" w:rsidP="0002771A" w:rsidRDefault="00CB4421" w14:paraId="70AF97CA" w14:textId="77777777">
      <w:pPr>
        <w:pStyle w:val="Comment0"/>
        <w:rPr>
          <w:i w:val="0"/>
          <w:iCs/>
          <w:color w:val="auto"/>
          <w:sz w:val="24"/>
          <w:szCs w:val="22"/>
          <w:lang w:val="es-CO"/>
        </w:rPr>
      </w:pPr>
    </w:p>
    <w:p w:rsidRPr="00110B8F" w:rsidR="00110B8F" w:rsidP="00110B8F" w:rsidRDefault="00C5355E" w14:paraId="238F72E9" w14:textId="1597CAC4">
      <w:pPr>
        <w:pStyle w:val="Bibliography"/>
        <w:rPr>
          <w:sz w:val="24"/>
          <w:lang w:val="es-CO"/>
        </w:rPr>
      </w:pPr>
      <w:r>
        <w:rPr>
          <w:i/>
          <w:iCs/>
          <w:sz w:val="24"/>
          <w:szCs w:val="22"/>
          <w:lang w:val="es-CO"/>
        </w:rPr>
        <w:fldChar w:fldCharType="begin"/>
      </w:r>
      <w:r w:rsidR="00110B8F">
        <w:rPr>
          <w:i/>
          <w:iCs/>
          <w:sz w:val="24"/>
          <w:szCs w:val="22"/>
          <w:lang w:val="es-CO"/>
        </w:rPr>
        <w:instrText xml:space="preserve"> ADDIN ZOTERO_BIBL {"uncited":[],"omitted":[],"custom":[]} CSL_BIBLIOGRAPHY </w:instrText>
      </w:r>
      <w:r>
        <w:rPr>
          <w:i/>
          <w:iCs/>
          <w:sz w:val="24"/>
          <w:szCs w:val="22"/>
          <w:lang w:val="es-CO"/>
        </w:rPr>
        <w:fldChar w:fldCharType="separate"/>
      </w:r>
      <w:r w:rsidRPr="00110B8F" w:rsidR="00110B8F">
        <w:rPr>
          <w:sz w:val="24"/>
          <w:lang w:val="es-CO"/>
        </w:rPr>
        <w:t>[</w:t>
      </w:r>
      <w:r w:rsidR="00CA0A68">
        <w:rPr>
          <w:sz w:val="24"/>
          <w:lang w:val="es-CO"/>
        </w:rPr>
        <w:t>2</w:t>
      </w:r>
      <w:r w:rsidRPr="00110B8F" w:rsidR="00110B8F">
        <w:rPr>
          <w:sz w:val="24"/>
          <w:lang w:val="es-CO"/>
        </w:rPr>
        <w:t>]</w:t>
      </w:r>
      <w:r w:rsidRPr="00110B8F" w:rsidR="00110B8F">
        <w:rPr>
          <w:sz w:val="24"/>
          <w:lang w:val="es-CO"/>
        </w:rPr>
        <w:tab/>
      </w:r>
      <w:r w:rsidRPr="00110B8F" w:rsidR="00110B8F">
        <w:rPr>
          <w:sz w:val="24"/>
          <w:lang w:val="es-CO"/>
        </w:rPr>
        <w:t>M. del P. Parra Goyeneche, «Reglamentación jurídica y análisis jurisprudencial comprendida del año 2010 al 2020 del proceso sancionatorio sanitario aplicado por el INVIMA», Trabajo de grado - Maestría, Universidad de Boyacá, 2023. Accedido: 24 de febrero de 2025. [En línea]. Disponible en: https://repositorio.uniboyaca.edu.co/handle/uniboyaca/1100</w:t>
      </w:r>
    </w:p>
    <w:p w:rsidR="00C5355E" w:rsidP="0002771A" w:rsidRDefault="00C5355E" w14:paraId="0FD96111" w14:textId="70A75BE2">
      <w:pPr>
        <w:pStyle w:val="Comment0"/>
        <w:rPr>
          <w:i w:val="0"/>
          <w:iCs/>
          <w:color w:val="auto"/>
          <w:sz w:val="24"/>
          <w:szCs w:val="22"/>
          <w:lang w:val="es-CO"/>
        </w:rPr>
      </w:pPr>
      <w:r>
        <w:rPr>
          <w:i w:val="0"/>
          <w:iCs/>
          <w:color w:val="auto"/>
          <w:sz w:val="24"/>
          <w:szCs w:val="22"/>
          <w:lang w:val="es-CO"/>
        </w:rPr>
        <w:fldChar w:fldCharType="end"/>
      </w:r>
    </w:p>
    <w:p w:rsidRPr="00942BDF" w:rsidR="00942BDF" w:rsidP="00942BDF" w:rsidRDefault="00C5355E" w14:paraId="0B7895DC" w14:textId="5EB7C42A">
      <w:pPr>
        <w:pStyle w:val="Comment0"/>
        <w:rPr>
          <w:iCs/>
          <w:sz w:val="24"/>
          <w:szCs w:val="22"/>
        </w:rPr>
      </w:pPr>
      <w:r w:rsidRPr="00942BDF">
        <w:rPr>
          <w:i w:val="0"/>
          <w:iCs/>
          <w:color w:val="auto"/>
          <w:sz w:val="24"/>
          <w:szCs w:val="22"/>
        </w:rPr>
        <w:t xml:space="preserve">[3] </w:t>
      </w:r>
      <w:r w:rsidRPr="00145941" w:rsidR="00942BDF">
        <w:rPr>
          <w:i w:val="0"/>
          <w:color w:val="auto"/>
          <w:sz w:val="24"/>
        </w:rPr>
        <w:t>Iso.org, 2025. https://www.iso.org/obp/ui#iso:std:iso:22000:ed-2:v2:es (accessed May 12, 2025).</w:t>
      </w:r>
    </w:p>
    <w:p w:rsidRPr="00DD7C2E" w:rsidR="00C5355E" w:rsidP="0002771A" w:rsidRDefault="00942BDF" w14:paraId="1BA036FA" w14:textId="7F1A0E7C">
      <w:pPr>
        <w:pStyle w:val="Comment0"/>
        <w:rPr>
          <w:i w:val="0"/>
          <w:color w:val="auto"/>
          <w:sz w:val="24"/>
          <w:lang w:val="es-CO"/>
        </w:rPr>
      </w:pPr>
      <w:r w:rsidRPr="00942BDF">
        <w:rPr>
          <w:iCs/>
          <w:sz w:val="24"/>
          <w:szCs w:val="22"/>
          <w:lang w:val="es-CO"/>
        </w:rPr>
        <w:t>‌</w:t>
      </w:r>
    </w:p>
    <w:p w:rsidRPr="00DD7C2E" w:rsidR="00DD7C2E" w:rsidP="00DD7C2E" w:rsidRDefault="00DD7C2E" w14:paraId="2E44520F" w14:textId="44DBFC86">
      <w:pPr>
        <w:pStyle w:val="Comment0"/>
        <w:rPr>
          <w:i w:val="0"/>
          <w:color w:val="auto"/>
          <w:sz w:val="24"/>
          <w:lang w:val="es-CO"/>
        </w:rPr>
      </w:pPr>
      <w:r w:rsidRPr="00DD7C2E">
        <w:rPr>
          <w:i w:val="0"/>
          <w:color w:val="auto"/>
          <w:sz w:val="24"/>
          <w:lang w:val="es-CO"/>
        </w:rPr>
        <w:t>[</w:t>
      </w:r>
      <w:r>
        <w:rPr>
          <w:i w:val="0"/>
          <w:color w:val="auto"/>
          <w:sz w:val="24"/>
          <w:lang w:val="es-CO"/>
        </w:rPr>
        <w:t>4</w:t>
      </w:r>
      <w:r w:rsidRPr="00DD7C2E">
        <w:rPr>
          <w:i w:val="0"/>
          <w:color w:val="auto"/>
          <w:sz w:val="24"/>
          <w:lang w:val="es-CO"/>
        </w:rPr>
        <w:t>]</w:t>
      </w:r>
      <w:r>
        <w:rPr>
          <w:i w:val="0"/>
          <w:color w:val="auto"/>
          <w:sz w:val="24"/>
          <w:lang w:val="es-CO"/>
        </w:rPr>
        <w:t xml:space="preserve"> </w:t>
      </w:r>
      <w:r w:rsidRPr="00DD7C2E">
        <w:rPr>
          <w:i w:val="0"/>
          <w:color w:val="auto"/>
          <w:sz w:val="24"/>
          <w:lang w:val="es-CO"/>
        </w:rPr>
        <w:t>K. Selene, “Diseño de una solución SaaS para el seguimiento de mercancía usando una metodología ágil,” </w:t>
      </w:r>
      <w:proofErr w:type="spellStart"/>
      <w:r w:rsidRPr="00DD7C2E">
        <w:rPr>
          <w:i w:val="0"/>
          <w:color w:val="auto"/>
          <w:sz w:val="24"/>
          <w:lang w:val="es-CO"/>
        </w:rPr>
        <w:t>CULCyT</w:t>
      </w:r>
      <w:proofErr w:type="spellEnd"/>
      <w:r w:rsidRPr="00DD7C2E">
        <w:rPr>
          <w:i w:val="0"/>
          <w:color w:val="auto"/>
          <w:sz w:val="24"/>
          <w:lang w:val="es-CO"/>
        </w:rPr>
        <w:t xml:space="preserve">: Cultura Científica y Tecnológica, vol. 17, no. 2, p. 1, 2020, </w:t>
      </w:r>
      <w:proofErr w:type="spellStart"/>
      <w:r w:rsidRPr="00DD7C2E">
        <w:rPr>
          <w:i w:val="0"/>
          <w:color w:val="auto"/>
          <w:sz w:val="24"/>
          <w:lang w:val="es-CO"/>
        </w:rPr>
        <w:t>doi</w:t>
      </w:r>
      <w:proofErr w:type="spellEnd"/>
      <w:r w:rsidRPr="00DD7C2E">
        <w:rPr>
          <w:i w:val="0"/>
          <w:color w:val="auto"/>
          <w:sz w:val="24"/>
          <w:lang w:val="es-CO"/>
        </w:rPr>
        <w:t>: https://dialnet.unirioja.es/descarga/articulo/7691848.pdf.</w:t>
      </w:r>
    </w:p>
    <w:p w:rsidRPr="00DD7C2E" w:rsidR="00DD7C2E" w:rsidP="00DD7C2E" w:rsidRDefault="00DD7C2E" w14:paraId="0E0CCF5C" w14:textId="77777777">
      <w:pPr>
        <w:pStyle w:val="Comment0"/>
        <w:rPr>
          <w:i w:val="0"/>
          <w:color w:val="auto"/>
          <w:sz w:val="24"/>
          <w:lang w:val="es-CO"/>
        </w:rPr>
      </w:pPr>
      <w:r w:rsidRPr="00DD7C2E">
        <w:rPr>
          <w:i w:val="0"/>
          <w:color w:val="auto"/>
          <w:sz w:val="24"/>
          <w:lang w:val="es-CO"/>
        </w:rPr>
        <w:t>‌</w:t>
      </w:r>
    </w:p>
    <w:p w:rsidRPr="00C1118E" w:rsidR="00C1118E" w:rsidP="00C1118E" w:rsidRDefault="00C1118E" w14:paraId="73BED3BF" w14:textId="1291CFEA">
      <w:pPr>
        <w:pStyle w:val="Comment0"/>
        <w:rPr>
          <w:i w:val="0"/>
          <w:color w:val="auto"/>
          <w:sz w:val="24"/>
          <w:lang w:val="es-CO"/>
        </w:rPr>
      </w:pPr>
      <w:r w:rsidRPr="00C1118E">
        <w:rPr>
          <w:i w:val="0"/>
          <w:color w:val="auto"/>
          <w:sz w:val="24"/>
          <w:lang w:val="es-CO"/>
        </w:rPr>
        <w:t>[</w:t>
      </w:r>
      <w:r w:rsidRPr="004B1DEC">
        <w:rPr>
          <w:i w:val="0"/>
          <w:color w:val="auto"/>
          <w:sz w:val="24"/>
          <w:lang w:val="es-CO"/>
        </w:rPr>
        <w:t>5</w:t>
      </w:r>
      <w:r w:rsidRPr="00C1118E">
        <w:rPr>
          <w:i w:val="0"/>
          <w:color w:val="auto"/>
          <w:sz w:val="24"/>
          <w:lang w:val="es-CO"/>
        </w:rPr>
        <w:t>]</w:t>
      </w:r>
      <w:r w:rsidR="004B1DEC">
        <w:rPr>
          <w:i w:val="0"/>
          <w:color w:val="auto"/>
          <w:sz w:val="24"/>
          <w:lang w:val="es-CO"/>
        </w:rPr>
        <w:t xml:space="preserve"> </w:t>
      </w:r>
      <w:r w:rsidRPr="00C1118E">
        <w:rPr>
          <w:i w:val="0"/>
          <w:color w:val="auto"/>
          <w:sz w:val="24"/>
          <w:lang w:val="es-CO"/>
        </w:rPr>
        <w:t>“Fundamentos de la arquitectura SaaS - Fundamentos de la arquitectura SaaS,” Amazon.com, 2022. https://docs.aws.amazon.com/es_es/whitepapers/latest/saas-architecture-fundamentals/saas-architecture-fundamentals.html (</w:t>
      </w:r>
      <w:proofErr w:type="spellStart"/>
      <w:r w:rsidRPr="00C1118E">
        <w:rPr>
          <w:i w:val="0"/>
          <w:color w:val="auto"/>
          <w:sz w:val="24"/>
          <w:lang w:val="es-CO"/>
        </w:rPr>
        <w:t>accessed</w:t>
      </w:r>
      <w:proofErr w:type="spellEnd"/>
      <w:r w:rsidRPr="00C1118E">
        <w:rPr>
          <w:i w:val="0"/>
          <w:color w:val="auto"/>
          <w:sz w:val="24"/>
          <w:lang w:val="es-CO"/>
        </w:rPr>
        <w:t xml:space="preserve"> May 13, 2025).</w:t>
      </w:r>
    </w:p>
    <w:p w:rsidRPr="0002771A" w:rsidR="00CB4421" w:rsidP="0002771A" w:rsidRDefault="00C1118E" w14:paraId="2C69211E" w14:textId="492D1C54">
      <w:pPr>
        <w:pStyle w:val="Comment0"/>
        <w:rPr>
          <w:i w:val="0"/>
          <w:color w:val="auto"/>
          <w:sz w:val="24"/>
          <w:lang w:val="es-CO"/>
        </w:rPr>
      </w:pPr>
      <w:r w:rsidRPr="00C1118E">
        <w:rPr>
          <w:i w:val="0"/>
          <w:color w:val="auto"/>
          <w:sz w:val="24"/>
          <w:lang w:val="es-CO"/>
        </w:rPr>
        <w:t>‌</w:t>
      </w:r>
    </w:p>
    <w:p w:rsidRPr="004B1DEC" w:rsidR="00CD017F" w:rsidP="00CD017F" w:rsidRDefault="0002771A" w14:paraId="2471BC21" w14:textId="7CB56268">
      <w:pPr>
        <w:pStyle w:val="Comment0"/>
        <w:rPr>
          <w:i w:val="0"/>
          <w:color w:val="auto"/>
          <w:sz w:val="24"/>
          <w:lang w:val="es-CO"/>
        </w:rPr>
      </w:pPr>
      <w:r w:rsidRPr="0002771A">
        <w:rPr>
          <w:i w:val="0"/>
          <w:color w:val="auto"/>
          <w:sz w:val="24"/>
          <w:lang w:val="es-CO"/>
        </w:rPr>
        <w:t>‌</w:t>
      </w:r>
      <w:r w:rsidRPr="004B1DEC" w:rsidR="00CD017F">
        <w:rPr>
          <w:i w:val="0"/>
          <w:color w:val="auto"/>
          <w:sz w:val="24"/>
          <w:lang w:val="es-CO"/>
        </w:rPr>
        <w:t xml:space="preserve"> [6]</w:t>
      </w:r>
      <w:r w:rsidR="004B1DEC">
        <w:rPr>
          <w:i w:val="0"/>
          <w:color w:val="auto"/>
          <w:sz w:val="24"/>
          <w:lang w:val="es-CO"/>
        </w:rPr>
        <w:t xml:space="preserve"> </w:t>
      </w:r>
      <w:r w:rsidRPr="00CD017F" w:rsidR="00CD017F">
        <w:rPr>
          <w:i w:val="0"/>
          <w:color w:val="auto"/>
          <w:sz w:val="24"/>
          <w:lang w:val="es-CO"/>
        </w:rPr>
        <w:t xml:space="preserve">“Aprenda todo sobre asuntos regulatorios - </w:t>
      </w:r>
      <w:proofErr w:type="spellStart"/>
      <w:r w:rsidRPr="00CD017F" w:rsidR="00CD017F">
        <w:rPr>
          <w:i w:val="0"/>
          <w:color w:val="auto"/>
          <w:sz w:val="24"/>
          <w:lang w:val="es-CO"/>
        </w:rPr>
        <w:t>SoftExpert</w:t>
      </w:r>
      <w:proofErr w:type="spellEnd"/>
      <w:r w:rsidRPr="00CD017F" w:rsidR="00CD017F">
        <w:rPr>
          <w:i w:val="0"/>
          <w:color w:val="auto"/>
          <w:sz w:val="24"/>
          <w:lang w:val="es-CO"/>
        </w:rPr>
        <w:t>,” </w:t>
      </w:r>
      <w:proofErr w:type="spellStart"/>
      <w:r w:rsidRPr="00CD017F" w:rsidR="00CD017F">
        <w:rPr>
          <w:i w:val="0"/>
          <w:color w:val="auto"/>
          <w:sz w:val="24"/>
          <w:lang w:val="es-CO"/>
        </w:rPr>
        <w:t>SoftExpert</w:t>
      </w:r>
      <w:proofErr w:type="spellEnd"/>
      <w:r w:rsidRPr="00CD017F" w:rsidR="00CD017F">
        <w:rPr>
          <w:i w:val="0"/>
          <w:color w:val="auto"/>
          <w:sz w:val="24"/>
          <w:lang w:val="es-CO"/>
        </w:rPr>
        <w:t xml:space="preserve"> Blog, </w:t>
      </w:r>
      <w:proofErr w:type="spellStart"/>
      <w:r w:rsidRPr="00CD017F" w:rsidR="00CD017F">
        <w:rPr>
          <w:i w:val="0"/>
          <w:color w:val="auto"/>
          <w:sz w:val="24"/>
          <w:lang w:val="es-CO"/>
        </w:rPr>
        <w:t>Aug</w:t>
      </w:r>
      <w:proofErr w:type="spellEnd"/>
      <w:r w:rsidRPr="00CD017F" w:rsidR="00CD017F">
        <w:rPr>
          <w:i w:val="0"/>
          <w:color w:val="auto"/>
          <w:sz w:val="24"/>
          <w:lang w:val="es-CO"/>
        </w:rPr>
        <w:t>. 08, 2024. https://blog.softexpert.com/es/asuntos-regulatorios/ (</w:t>
      </w:r>
      <w:proofErr w:type="spellStart"/>
      <w:r w:rsidRPr="00CD017F" w:rsidR="00CD017F">
        <w:rPr>
          <w:i w:val="0"/>
          <w:color w:val="auto"/>
          <w:sz w:val="24"/>
          <w:lang w:val="es-CO"/>
        </w:rPr>
        <w:t>accessed</w:t>
      </w:r>
      <w:proofErr w:type="spellEnd"/>
      <w:r w:rsidRPr="00CD017F" w:rsidR="00CD017F">
        <w:rPr>
          <w:i w:val="0"/>
          <w:color w:val="auto"/>
          <w:sz w:val="24"/>
          <w:lang w:val="es-CO"/>
        </w:rPr>
        <w:t xml:space="preserve"> May 13, 2025).</w:t>
      </w:r>
    </w:p>
    <w:p w:rsidRPr="004B1DEC" w:rsidR="0072358D" w:rsidP="00CD017F" w:rsidRDefault="0072358D" w14:paraId="7843DD49" w14:textId="77777777">
      <w:pPr>
        <w:pStyle w:val="Comment0"/>
        <w:rPr>
          <w:i w:val="0"/>
          <w:color w:val="auto"/>
          <w:sz w:val="24"/>
          <w:lang w:val="es-CO"/>
        </w:rPr>
      </w:pPr>
    </w:p>
    <w:p w:rsidRPr="004B1DEC" w:rsidR="006E3BCC" w:rsidP="006E3BCC" w:rsidRDefault="006E3BCC" w14:paraId="09652AEB" w14:textId="055293A7">
      <w:pPr>
        <w:pStyle w:val="Comment0"/>
        <w:rPr>
          <w:i w:val="0"/>
          <w:color w:val="auto"/>
          <w:sz w:val="24"/>
          <w:lang w:val="es-CO"/>
        </w:rPr>
      </w:pPr>
      <w:r w:rsidRPr="006E3BCC">
        <w:rPr>
          <w:i w:val="0"/>
          <w:color w:val="auto"/>
          <w:sz w:val="24"/>
          <w:lang w:val="es-CO"/>
        </w:rPr>
        <w:t>[</w:t>
      </w:r>
      <w:r w:rsidRPr="004B1DEC" w:rsidR="001676C1">
        <w:rPr>
          <w:i w:val="0"/>
          <w:color w:val="auto"/>
          <w:sz w:val="24"/>
          <w:lang w:val="es-CO"/>
        </w:rPr>
        <w:t>7</w:t>
      </w:r>
      <w:r w:rsidRPr="006E3BCC">
        <w:rPr>
          <w:i w:val="0"/>
          <w:color w:val="auto"/>
          <w:sz w:val="24"/>
          <w:lang w:val="es-CO"/>
        </w:rPr>
        <w:t>]</w:t>
      </w:r>
      <w:r w:rsidR="004B1DEC">
        <w:rPr>
          <w:i w:val="0"/>
          <w:color w:val="auto"/>
          <w:sz w:val="24"/>
          <w:lang w:val="es-CO"/>
        </w:rPr>
        <w:t xml:space="preserve"> </w:t>
      </w:r>
      <w:r w:rsidRPr="006E3BCC">
        <w:rPr>
          <w:i w:val="0"/>
          <w:color w:val="auto"/>
          <w:sz w:val="24"/>
          <w:lang w:val="es-CO"/>
        </w:rPr>
        <w:t xml:space="preserve">SYDLE, “Automatización de procesos: ¿cómo funciona? ¿Cuáles son los beneficios?,” Blog SYDLE, </w:t>
      </w:r>
      <w:proofErr w:type="spellStart"/>
      <w:r w:rsidRPr="006E3BCC">
        <w:rPr>
          <w:i w:val="0"/>
          <w:color w:val="auto"/>
          <w:sz w:val="24"/>
          <w:lang w:val="es-CO"/>
        </w:rPr>
        <w:t>Apr</w:t>
      </w:r>
      <w:proofErr w:type="spellEnd"/>
      <w:r w:rsidRPr="006E3BCC">
        <w:rPr>
          <w:i w:val="0"/>
          <w:color w:val="auto"/>
          <w:sz w:val="24"/>
          <w:lang w:val="es-CO"/>
        </w:rPr>
        <w:t>. 09, 2021. https://www.sydle.com/es/blog/automatizacion-de-procesos-6070ae4c9b901904c4349dcb (</w:t>
      </w:r>
      <w:proofErr w:type="spellStart"/>
      <w:r w:rsidRPr="006E3BCC">
        <w:rPr>
          <w:i w:val="0"/>
          <w:color w:val="auto"/>
          <w:sz w:val="24"/>
          <w:lang w:val="es-CO"/>
        </w:rPr>
        <w:t>accessed</w:t>
      </w:r>
      <w:proofErr w:type="spellEnd"/>
      <w:r w:rsidRPr="006E3BCC">
        <w:rPr>
          <w:i w:val="0"/>
          <w:color w:val="auto"/>
          <w:sz w:val="24"/>
          <w:lang w:val="es-CO"/>
        </w:rPr>
        <w:t xml:space="preserve"> May 13, 2025).</w:t>
      </w:r>
    </w:p>
    <w:p w:rsidRPr="004B1DEC" w:rsidR="001676C1" w:rsidP="006E3BCC" w:rsidRDefault="001676C1" w14:paraId="2B2B125B" w14:textId="77777777">
      <w:pPr>
        <w:pStyle w:val="Comment0"/>
        <w:rPr>
          <w:i w:val="0"/>
          <w:color w:val="auto"/>
          <w:sz w:val="24"/>
          <w:lang w:val="es-CO"/>
        </w:rPr>
      </w:pPr>
    </w:p>
    <w:p w:rsidRPr="004B1DEC" w:rsidR="001676C1" w:rsidP="001676C1" w:rsidRDefault="001676C1" w14:paraId="44CDFAED" w14:textId="129D4B2A">
      <w:pPr>
        <w:pStyle w:val="Comment0"/>
        <w:rPr>
          <w:i w:val="0"/>
          <w:color w:val="auto"/>
          <w:sz w:val="24"/>
          <w:lang w:val="es-CO"/>
        </w:rPr>
      </w:pPr>
      <w:r w:rsidRPr="001676C1">
        <w:rPr>
          <w:i w:val="0"/>
          <w:color w:val="auto"/>
          <w:sz w:val="24"/>
          <w:lang w:val="es-CO"/>
        </w:rPr>
        <w:t>[</w:t>
      </w:r>
      <w:r w:rsidRPr="004B1DEC">
        <w:rPr>
          <w:i w:val="0"/>
          <w:color w:val="auto"/>
          <w:sz w:val="24"/>
          <w:lang w:val="es-CO"/>
        </w:rPr>
        <w:t>8</w:t>
      </w:r>
      <w:r w:rsidRPr="001676C1">
        <w:rPr>
          <w:i w:val="0"/>
          <w:color w:val="auto"/>
          <w:sz w:val="24"/>
          <w:lang w:val="es-CO"/>
        </w:rPr>
        <w:t>]</w:t>
      </w:r>
      <w:r w:rsidR="004B1DEC">
        <w:rPr>
          <w:i w:val="0"/>
          <w:color w:val="auto"/>
          <w:sz w:val="24"/>
          <w:lang w:val="es-CO"/>
        </w:rPr>
        <w:t xml:space="preserve"> </w:t>
      </w:r>
      <w:r w:rsidRPr="001676C1">
        <w:rPr>
          <w:i w:val="0"/>
          <w:color w:val="auto"/>
          <w:sz w:val="24"/>
          <w:lang w:val="es-CO"/>
        </w:rPr>
        <w:t>“Instituto Nacional de Vigilancia de Medicamentos y Alimentos - Invima,” Invima.gov.co, May 12, 2025. https://www.invima.gov.co/ (</w:t>
      </w:r>
      <w:proofErr w:type="spellStart"/>
      <w:r w:rsidRPr="001676C1">
        <w:rPr>
          <w:i w:val="0"/>
          <w:color w:val="auto"/>
          <w:sz w:val="24"/>
          <w:lang w:val="es-CO"/>
        </w:rPr>
        <w:t>accessed</w:t>
      </w:r>
      <w:proofErr w:type="spellEnd"/>
      <w:r w:rsidRPr="001676C1">
        <w:rPr>
          <w:i w:val="0"/>
          <w:color w:val="auto"/>
          <w:sz w:val="24"/>
          <w:lang w:val="es-CO"/>
        </w:rPr>
        <w:t xml:space="preserve"> May 13, 2025).</w:t>
      </w:r>
    </w:p>
    <w:p w:rsidRPr="004B1DEC" w:rsidR="001676C1" w:rsidP="001676C1" w:rsidRDefault="001676C1" w14:paraId="1BEB784F" w14:textId="77777777">
      <w:pPr>
        <w:pStyle w:val="Comment0"/>
        <w:rPr>
          <w:i w:val="0"/>
          <w:color w:val="auto"/>
          <w:sz w:val="24"/>
          <w:lang w:val="es-CO"/>
        </w:rPr>
      </w:pPr>
    </w:p>
    <w:p w:rsidRPr="008510EA" w:rsidR="008510EA" w:rsidP="008510EA" w:rsidRDefault="008510EA" w14:paraId="27882CA2" w14:textId="187972EF">
      <w:pPr>
        <w:pStyle w:val="Comment0"/>
        <w:rPr>
          <w:i w:val="0"/>
          <w:color w:val="auto"/>
          <w:sz w:val="24"/>
          <w:lang w:val="es-CO"/>
        </w:rPr>
      </w:pPr>
      <w:r w:rsidRPr="008510EA">
        <w:rPr>
          <w:i w:val="0"/>
          <w:color w:val="auto"/>
          <w:sz w:val="24"/>
          <w:lang w:val="es-CO"/>
        </w:rPr>
        <w:t>[</w:t>
      </w:r>
      <w:r w:rsidRPr="004B1DEC">
        <w:rPr>
          <w:i w:val="0"/>
          <w:color w:val="auto"/>
          <w:sz w:val="24"/>
          <w:lang w:val="es-CO"/>
        </w:rPr>
        <w:t>9</w:t>
      </w:r>
      <w:r w:rsidRPr="008510EA">
        <w:rPr>
          <w:i w:val="0"/>
          <w:color w:val="auto"/>
          <w:sz w:val="24"/>
          <w:lang w:val="es-CO"/>
        </w:rPr>
        <w:t>]</w:t>
      </w:r>
      <w:r w:rsidR="004B1DEC">
        <w:rPr>
          <w:i w:val="0"/>
          <w:color w:val="auto"/>
          <w:sz w:val="24"/>
          <w:lang w:val="es-CO"/>
        </w:rPr>
        <w:t xml:space="preserve"> </w:t>
      </w:r>
      <w:r w:rsidRPr="008510EA">
        <w:rPr>
          <w:i w:val="0"/>
          <w:color w:val="auto"/>
          <w:sz w:val="24"/>
          <w:lang w:val="es-CO"/>
        </w:rPr>
        <w:t xml:space="preserve">“¿Qué es una aplicación web? - Explicación de las aplicaciones web - AWS,” Amazon Web </w:t>
      </w:r>
      <w:proofErr w:type="spellStart"/>
      <w:r w:rsidRPr="008510EA">
        <w:rPr>
          <w:i w:val="0"/>
          <w:color w:val="auto"/>
          <w:sz w:val="24"/>
          <w:lang w:val="es-CO"/>
        </w:rPr>
        <w:t>Services</w:t>
      </w:r>
      <w:proofErr w:type="spellEnd"/>
      <w:r w:rsidRPr="008510EA">
        <w:rPr>
          <w:i w:val="0"/>
          <w:color w:val="auto"/>
          <w:sz w:val="24"/>
          <w:lang w:val="es-CO"/>
        </w:rPr>
        <w:t>, Inc., 2022. https://aws.amazon.com/es/what-is/web-application/ (</w:t>
      </w:r>
      <w:proofErr w:type="spellStart"/>
      <w:r w:rsidRPr="008510EA">
        <w:rPr>
          <w:i w:val="0"/>
          <w:color w:val="auto"/>
          <w:sz w:val="24"/>
          <w:lang w:val="es-CO"/>
        </w:rPr>
        <w:t>accessed</w:t>
      </w:r>
      <w:proofErr w:type="spellEnd"/>
      <w:r w:rsidRPr="008510EA">
        <w:rPr>
          <w:i w:val="0"/>
          <w:color w:val="auto"/>
          <w:sz w:val="24"/>
          <w:lang w:val="es-CO"/>
        </w:rPr>
        <w:t xml:space="preserve"> May 13, 2025).</w:t>
      </w:r>
    </w:p>
    <w:p w:rsidRPr="001676C1" w:rsidR="001676C1" w:rsidP="001676C1" w:rsidRDefault="008510EA" w14:paraId="67B5B32F" w14:textId="0C453034">
      <w:pPr>
        <w:pStyle w:val="Comment0"/>
        <w:rPr>
          <w:i w:val="0"/>
          <w:color w:val="auto"/>
          <w:sz w:val="24"/>
          <w:lang w:val="es-CO"/>
        </w:rPr>
      </w:pPr>
      <w:r w:rsidRPr="008510EA">
        <w:rPr>
          <w:i w:val="0"/>
          <w:color w:val="auto"/>
          <w:sz w:val="24"/>
          <w:lang w:val="es-CO"/>
        </w:rPr>
        <w:t>‌</w:t>
      </w:r>
    </w:p>
    <w:p w:rsidRPr="00145941" w:rsidR="00290F5F" w:rsidP="00290F5F" w:rsidRDefault="001676C1" w14:paraId="037BA997" w14:textId="7CC57457">
      <w:pPr>
        <w:pStyle w:val="Comment0"/>
        <w:rPr>
          <w:i w:val="0"/>
          <w:color w:val="auto"/>
          <w:sz w:val="24"/>
        </w:rPr>
      </w:pPr>
      <w:proofErr w:type="gramStart"/>
      <w:r w:rsidRPr="001676C1">
        <w:rPr>
          <w:i w:val="0"/>
          <w:color w:val="auto"/>
          <w:sz w:val="24"/>
          <w:lang w:val="es-CO"/>
        </w:rPr>
        <w:t>‌</w:t>
      </w:r>
      <w:r w:rsidRPr="004B1DEC" w:rsidR="00290F5F">
        <w:rPr>
          <w:i w:val="0"/>
          <w:color w:val="auto"/>
          <w:sz w:val="24"/>
          <w:lang w:val="es-CO"/>
        </w:rPr>
        <w:t>[</w:t>
      </w:r>
      <w:proofErr w:type="gramEnd"/>
      <w:r w:rsidRPr="004B1DEC" w:rsidR="00290F5F">
        <w:rPr>
          <w:i w:val="0"/>
          <w:color w:val="auto"/>
          <w:sz w:val="24"/>
          <w:lang w:val="es-CO"/>
        </w:rPr>
        <w:t>10]</w:t>
      </w:r>
      <w:r w:rsidR="004B1DEC">
        <w:rPr>
          <w:i w:val="0"/>
          <w:color w:val="auto"/>
          <w:sz w:val="24"/>
          <w:lang w:val="es-CO"/>
        </w:rPr>
        <w:t xml:space="preserve"> </w:t>
      </w:r>
      <w:r w:rsidRPr="00290F5F" w:rsidR="00290F5F">
        <w:rPr>
          <w:i w:val="0"/>
          <w:color w:val="auto"/>
          <w:sz w:val="24"/>
          <w:lang w:val="es-CO"/>
        </w:rPr>
        <w:t xml:space="preserve">“¿Qué es el </w:t>
      </w:r>
      <w:proofErr w:type="spellStart"/>
      <w:r w:rsidRPr="00290F5F" w:rsidR="00290F5F">
        <w:rPr>
          <w:i w:val="0"/>
          <w:color w:val="auto"/>
          <w:sz w:val="24"/>
          <w:lang w:val="es-CO"/>
        </w:rPr>
        <w:t>cloud</w:t>
      </w:r>
      <w:proofErr w:type="spellEnd"/>
      <w:r w:rsidRPr="00290F5F" w:rsidR="00290F5F">
        <w:rPr>
          <w:i w:val="0"/>
          <w:color w:val="auto"/>
          <w:sz w:val="24"/>
          <w:lang w:val="es-CO"/>
        </w:rPr>
        <w:t xml:space="preserve"> </w:t>
      </w:r>
      <w:proofErr w:type="spellStart"/>
      <w:r w:rsidRPr="00290F5F" w:rsidR="00290F5F">
        <w:rPr>
          <w:i w:val="0"/>
          <w:color w:val="auto"/>
          <w:sz w:val="24"/>
          <w:lang w:val="es-CO"/>
        </w:rPr>
        <w:t>computing</w:t>
      </w:r>
      <w:proofErr w:type="spellEnd"/>
      <w:r w:rsidRPr="00290F5F" w:rsidR="00290F5F">
        <w:rPr>
          <w:i w:val="0"/>
          <w:color w:val="auto"/>
          <w:sz w:val="24"/>
          <w:lang w:val="es-CO"/>
        </w:rPr>
        <w:t xml:space="preserve">? </w:t>
      </w:r>
      <w:r w:rsidRPr="00145941" w:rsidR="00290F5F">
        <w:rPr>
          <w:i w:val="0"/>
          <w:color w:val="auto"/>
          <w:sz w:val="24"/>
        </w:rPr>
        <w:t>Google Cloud,” Google Cloud, 2025. https://cloud.google.com/learn/what-is-cloud-computing?hl=es (accessed May 13, 2025).</w:t>
      </w:r>
    </w:p>
    <w:p w:rsidRPr="00145941" w:rsidR="00290F5F" w:rsidP="00290F5F" w:rsidRDefault="00290F5F" w14:paraId="2435A667" w14:textId="77777777">
      <w:pPr>
        <w:pStyle w:val="Comment0"/>
        <w:rPr>
          <w:i w:val="0"/>
          <w:color w:val="auto"/>
          <w:sz w:val="24"/>
        </w:rPr>
      </w:pPr>
    </w:p>
    <w:p w:rsidRPr="004B1DEC" w:rsidR="008F435F" w:rsidP="008F435F" w:rsidRDefault="008F435F" w14:paraId="71CBEA76" w14:textId="4E6EBB5A">
      <w:pPr>
        <w:pStyle w:val="Comment0"/>
        <w:rPr>
          <w:i w:val="0"/>
          <w:color w:val="auto"/>
          <w:sz w:val="24"/>
        </w:rPr>
      </w:pPr>
      <w:r w:rsidRPr="008F435F">
        <w:rPr>
          <w:i w:val="0"/>
          <w:color w:val="auto"/>
          <w:sz w:val="24"/>
        </w:rPr>
        <w:t>[1</w:t>
      </w:r>
      <w:r w:rsidRPr="004B1DEC">
        <w:rPr>
          <w:i w:val="0"/>
          <w:color w:val="auto"/>
          <w:sz w:val="24"/>
        </w:rPr>
        <w:t>1</w:t>
      </w:r>
      <w:r w:rsidRPr="008F435F">
        <w:rPr>
          <w:i w:val="0"/>
          <w:color w:val="auto"/>
          <w:sz w:val="24"/>
        </w:rPr>
        <w:t>]</w:t>
      </w:r>
      <w:r w:rsidRPr="004B1DEC" w:rsidR="004B1DEC">
        <w:rPr>
          <w:i w:val="0"/>
          <w:color w:val="auto"/>
          <w:sz w:val="24"/>
        </w:rPr>
        <w:t xml:space="preserve"> </w:t>
      </w:r>
      <w:proofErr w:type="spellStart"/>
      <w:r w:rsidRPr="008F435F">
        <w:rPr>
          <w:i w:val="0"/>
          <w:color w:val="auto"/>
          <w:sz w:val="24"/>
        </w:rPr>
        <w:t>garrodonnell</w:t>
      </w:r>
      <w:proofErr w:type="spellEnd"/>
      <w:r w:rsidRPr="008F435F">
        <w:rPr>
          <w:i w:val="0"/>
          <w:color w:val="auto"/>
          <w:sz w:val="24"/>
        </w:rPr>
        <w:t>, “¿</w:t>
      </w:r>
      <w:proofErr w:type="spellStart"/>
      <w:r w:rsidRPr="008F435F">
        <w:rPr>
          <w:i w:val="0"/>
          <w:color w:val="auto"/>
          <w:sz w:val="24"/>
        </w:rPr>
        <w:t>Qué</w:t>
      </w:r>
      <w:proofErr w:type="spellEnd"/>
      <w:r w:rsidRPr="008F435F">
        <w:rPr>
          <w:i w:val="0"/>
          <w:color w:val="auto"/>
          <w:sz w:val="24"/>
        </w:rPr>
        <w:t xml:space="preserve"> es Azure Active Directory B2</w:t>
      </w:r>
      <w:proofErr w:type="gramStart"/>
      <w:r w:rsidRPr="008F435F">
        <w:rPr>
          <w:i w:val="0"/>
          <w:color w:val="auto"/>
          <w:sz w:val="24"/>
        </w:rPr>
        <w:t>C?,</w:t>
      </w:r>
      <w:proofErr w:type="gramEnd"/>
      <w:r w:rsidRPr="008F435F">
        <w:rPr>
          <w:i w:val="0"/>
          <w:color w:val="auto"/>
          <w:sz w:val="24"/>
        </w:rPr>
        <w:t>” Microsoft.com, May 03, 2025. https://learn.microsoft.com/es-es/azure/active-directory-b2c/overview (accessed May 13, 2025).</w:t>
      </w:r>
    </w:p>
    <w:p w:rsidRPr="004B1DEC" w:rsidR="008F435F" w:rsidP="008F435F" w:rsidRDefault="008F435F" w14:paraId="57E199A4" w14:textId="77777777">
      <w:pPr>
        <w:pStyle w:val="Comment0"/>
        <w:rPr>
          <w:i w:val="0"/>
          <w:color w:val="auto"/>
          <w:sz w:val="24"/>
        </w:rPr>
      </w:pPr>
    </w:p>
    <w:p w:rsidRPr="008F435F" w:rsidR="008F435F" w:rsidP="008F435F" w:rsidRDefault="008F435F" w14:paraId="4031BECA" w14:textId="49A7A184">
      <w:pPr>
        <w:pStyle w:val="Comment0"/>
        <w:rPr>
          <w:i w:val="0"/>
          <w:color w:val="auto"/>
          <w:sz w:val="24"/>
          <w:lang w:val="es-CO"/>
        </w:rPr>
      </w:pPr>
      <w:r w:rsidRPr="008F435F">
        <w:rPr>
          <w:i w:val="0"/>
          <w:color w:val="auto"/>
          <w:sz w:val="24"/>
          <w:lang w:val="es-CO"/>
        </w:rPr>
        <w:t>[1</w:t>
      </w:r>
      <w:r w:rsidRPr="004B1DEC">
        <w:rPr>
          <w:i w:val="0"/>
          <w:color w:val="auto"/>
          <w:sz w:val="24"/>
          <w:lang w:val="es-CO"/>
        </w:rPr>
        <w:t>2</w:t>
      </w:r>
      <w:r w:rsidRPr="008F435F">
        <w:rPr>
          <w:i w:val="0"/>
          <w:color w:val="auto"/>
          <w:sz w:val="24"/>
          <w:lang w:val="es-CO"/>
        </w:rPr>
        <w:t>]</w:t>
      </w:r>
      <w:r w:rsidR="004B1DEC">
        <w:rPr>
          <w:i w:val="0"/>
          <w:color w:val="auto"/>
          <w:sz w:val="24"/>
          <w:lang w:val="es-CO"/>
        </w:rPr>
        <w:t xml:space="preserve"> </w:t>
      </w:r>
      <w:r w:rsidRPr="008F435F">
        <w:rPr>
          <w:i w:val="0"/>
          <w:color w:val="auto"/>
          <w:sz w:val="24"/>
          <w:lang w:val="es-CO"/>
        </w:rPr>
        <w:t>“¿Qué es un ERP? | Definición y Beneficios para Empresas |SAP,” SAP, 2025. https://www.sap.com/latinamerica/products/erp/what-is-erp.html (</w:t>
      </w:r>
      <w:proofErr w:type="spellStart"/>
      <w:r w:rsidRPr="008F435F">
        <w:rPr>
          <w:i w:val="0"/>
          <w:color w:val="auto"/>
          <w:sz w:val="24"/>
          <w:lang w:val="es-CO"/>
        </w:rPr>
        <w:t>accessed</w:t>
      </w:r>
      <w:proofErr w:type="spellEnd"/>
      <w:r w:rsidRPr="008F435F">
        <w:rPr>
          <w:i w:val="0"/>
          <w:color w:val="auto"/>
          <w:sz w:val="24"/>
          <w:lang w:val="es-CO"/>
        </w:rPr>
        <w:t xml:space="preserve"> May 13, 2025).</w:t>
      </w:r>
    </w:p>
    <w:p w:rsidRPr="008F435F" w:rsidR="008F435F" w:rsidP="008F435F" w:rsidRDefault="008F435F" w14:paraId="4F71316F" w14:textId="77777777">
      <w:pPr>
        <w:pStyle w:val="Comment0"/>
        <w:rPr>
          <w:i w:val="0"/>
          <w:color w:val="auto"/>
          <w:sz w:val="24"/>
          <w:lang w:val="es-CO"/>
        </w:rPr>
      </w:pPr>
      <w:r w:rsidRPr="008F435F">
        <w:rPr>
          <w:i w:val="0"/>
          <w:color w:val="auto"/>
          <w:sz w:val="24"/>
          <w:lang w:val="es-CO"/>
        </w:rPr>
        <w:t>‌</w:t>
      </w:r>
    </w:p>
    <w:p w:rsidRPr="00C82017" w:rsidR="00C82017" w:rsidP="00C82017" w:rsidRDefault="00C82017" w14:paraId="3E26AB26" w14:textId="5E199CF7">
      <w:pPr>
        <w:pStyle w:val="Comment0"/>
        <w:rPr>
          <w:i w:val="0"/>
          <w:color w:val="auto"/>
          <w:sz w:val="24"/>
          <w:lang w:val="es-CO"/>
        </w:rPr>
      </w:pPr>
      <w:r w:rsidRPr="00C82017">
        <w:rPr>
          <w:i w:val="0"/>
          <w:color w:val="auto"/>
          <w:sz w:val="24"/>
          <w:lang w:val="es-CO"/>
        </w:rPr>
        <w:t>[1</w:t>
      </w:r>
      <w:r w:rsidRPr="004B1DEC">
        <w:rPr>
          <w:i w:val="0"/>
          <w:color w:val="auto"/>
          <w:sz w:val="24"/>
          <w:lang w:val="es-CO"/>
        </w:rPr>
        <w:t>3</w:t>
      </w:r>
      <w:r w:rsidRPr="00C82017">
        <w:rPr>
          <w:i w:val="0"/>
          <w:color w:val="auto"/>
          <w:sz w:val="24"/>
          <w:lang w:val="es-CO"/>
        </w:rPr>
        <w:t>]</w:t>
      </w:r>
      <w:r w:rsidR="004B1DEC">
        <w:rPr>
          <w:i w:val="0"/>
          <w:color w:val="auto"/>
          <w:sz w:val="24"/>
          <w:lang w:val="es-CO"/>
        </w:rPr>
        <w:t xml:space="preserve"> </w:t>
      </w:r>
      <w:r w:rsidRPr="00C82017">
        <w:rPr>
          <w:i w:val="0"/>
          <w:color w:val="auto"/>
          <w:sz w:val="24"/>
          <w:lang w:val="es-CO"/>
        </w:rPr>
        <w:t xml:space="preserve">Google </w:t>
      </w:r>
      <w:proofErr w:type="spellStart"/>
      <w:r w:rsidRPr="00C82017">
        <w:rPr>
          <w:i w:val="0"/>
          <w:color w:val="auto"/>
          <w:sz w:val="24"/>
          <w:lang w:val="es-CO"/>
        </w:rPr>
        <w:t>Workspace</w:t>
      </w:r>
      <w:proofErr w:type="spellEnd"/>
      <w:r w:rsidRPr="00C82017">
        <w:rPr>
          <w:i w:val="0"/>
          <w:color w:val="auto"/>
          <w:sz w:val="24"/>
          <w:lang w:val="es-CO"/>
        </w:rPr>
        <w:t xml:space="preserve">, “Google Drive: Comparte archivos en línea con el almacenamiento seguro en la nube | Google </w:t>
      </w:r>
      <w:proofErr w:type="spellStart"/>
      <w:r w:rsidRPr="00C82017">
        <w:rPr>
          <w:i w:val="0"/>
          <w:color w:val="auto"/>
          <w:sz w:val="24"/>
          <w:lang w:val="es-CO"/>
        </w:rPr>
        <w:t>Workspace</w:t>
      </w:r>
      <w:proofErr w:type="spellEnd"/>
      <w:r w:rsidRPr="00C82017">
        <w:rPr>
          <w:i w:val="0"/>
          <w:color w:val="auto"/>
          <w:sz w:val="24"/>
          <w:lang w:val="es-CO"/>
        </w:rPr>
        <w:t xml:space="preserve">,” Google </w:t>
      </w:r>
      <w:proofErr w:type="spellStart"/>
      <w:r w:rsidRPr="00C82017">
        <w:rPr>
          <w:i w:val="0"/>
          <w:color w:val="auto"/>
          <w:sz w:val="24"/>
          <w:lang w:val="es-CO"/>
        </w:rPr>
        <w:t>Workspace</w:t>
      </w:r>
      <w:proofErr w:type="spellEnd"/>
      <w:r w:rsidRPr="00C82017">
        <w:rPr>
          <w:i w:val="0"/>
          <w:color w:val="auto"/>
          <w:sz w:val="24"/>
          <w:lang w:val="es-CO"/>
        </w:rPr>
        <w:t>, 2025. https://workspace.google.com/intl/es-419/products/drive/ (</w:t>
      </w:r>
      <w:proofErr w:type="spellStart"/>
      <w:r w:rsidRPr="00C82017">
        <w:rPr>
          <w:i w:val="0"/>
          <w:color w:val="auto"/>
          <w:sz w:val="24"/>
          <w:lang w:val="es-CO"/>
        </w:rPr>
        <w:t>accessed</w:t>
      </w:r>
      <w:proofErr w:type="spellEnd"/>
      <w:r w:rsidRPr="00C82017">
        <w:rPr>
          <w:i w:val="0"/>
          <w:color w:val="auto"/>
          <w:sz w:val="24"/>
          <w:lang w:val="es-CO"/>
        </w:rPr>
        <w:t xml:space="preserve"> May 13, 2025).</w:t>
      </w:r>
    </w:p>
    <w:p w:rsidRPr="00C82017" w:rsidR="00C82017" w:rsidP="00C82017" w:rsidRDefault="00C82017" w14:paraId="6C80ABD7" w14:textId="77777777">
      <w:pPr>
        <w:pStyle w:val="Comment0"/>
        <w:rPr>
          <w:i w:val="0"/>
          <w:color w:val="auto"/>
          <w:sz w:val="24"/>
          <w:lang w:val="es-CO"/>
        </w:rPr>
      </w:pPr>
      <w:r w:rsidRPr="00C82017">
        <w:rPr>
          <w:i w:val="0"/>
          <w:color w:val="auto"/>
          <w:sz w:val="24"/>
          <w:lang w:val="es-CO"/>
        </w:rPr>
        <w:t>‌</w:t>
      </w:r>
    </w:p>
    <w:p w:rsidRPr="003F2E38" w:rsidR="003F2E38" w:rsidP="003F2E38" w:rsidRDefault="003F2E38" w14:paraId="08218113" w14:textId="706E6FA5">
      <w:pPr>
        <w:pStyle w:val="Comment0"/>
        <w:rPr>
          <w:i w:val="0"/>
          <w:color w:val="auto"/>
          <w:sz w:val="24"/>
          <w:lang w:val="es-CO"/>
        </w:rPr>
      </w:pPr>
      <w:r w:rsidRPr="003F2E38">
        <w:rPr>
          <w:i w:val="0"/>
          <w:color w:val="auto"/>
          <w:sz w:val="24"/>
          <w:lang w:val="es-CO"/>
        </w:rPr>
        <w:t>[1</w:t>
      </w:r>
      <w:r w:rsidRPr="004B1DEC">
        <w:rPr>
          <w:i w:val="0"/>
          <w:color w:val="auto"/>
          <w:sz w:val="24"/>
          <w:lang w:val="es-CO"/>
        </w:rPr>
        <w:t>4</w:t>
      </w:r>
      <w:r w:rsidRPr="003F2E38">
        <w:rPr>
          <w:i w:val="0"/>
          <w:color w:val="auto"/>
          <w:sz w:val="24"/>
          <w:lang w:val="es-CO"/>
        </w:rPr>
        <w:t>]</w:t>
      </w:r>
      <w:r w:rsidR="004B1DEC">
        <w:rPr>
          <w:i w:val="0"/>
          <w:color w:val="auto"/>
          <w:sz w:val="24"/>
          <w:lang w:val="es-CO"/>
        </w:rPr>
        <w:t xml:space="preserve"> </w:t>
      </w:r>
      <w:r w:rsidRPr="003F2E38">
        <w:rPr>
          <w:i w:val="0"/>
          <w:color w:val="auto"/>
          <w:sz w:val="24"/>
          <w:lang w:val="es-CO"/>
        </w:rPr>
        <w:t>“Solución integral para asuntos regulatorios,” Regyos.com, 2025. https://www.regyos.com/ (</w:t>
      </w:r>
      <w:proofErr w:type="spellStart"/>
      <w:r w:rsidRPr="003F2E38">
        <w:rPr>
          <w:i w:val="0"/>
          <w:color w:val="auto"/>
          <w:sz w:val="24"/>
          <w:lang w:val="es-CO"/>
        </w:rPr>
        <w:t>accessed</w:t>
      </w:r>
      <w:proofErr w:type="spellEnd"/>
      <w:r w:rsidRPr="003F2E38">
        <w:rPr>
          <w:i w:val="0"/>
          <w:color w:val="auto"/>
          <w:sz w:val="24"/>
          <w:lang w:val="es-CO"/>
        </w:rPr>
        <w:t xml:space="preserve"> May 13, 2025).</w:t>
      </w:r>
    </w:p>
    <w:p w:rsidRPr="00145941" w:rsidR="003F2E38" w:rsidP="003F2E38" w:rsidRDefault="003F2E38" w14:paraId="08616B54" w14:textId="77777777">
      <w:pPr>
        <w:pStyle w:val="Comment0"/>
        <w:rPr>
          <w:i w:val="0"/>
          <w:color w:val="auto"/>
          <w:sz w:val="24"/>
        </w:rPr>
      </w:pPr>
      <w:r w:rsidRPr="00145941">
        <w:rPr>
          <w:i w:val="0"/>
          <w:color w:val="auto"/>
          <w:sz w:val="24"/>
        </w:rPr>
        <w:t>‌</w:t>
      </w:r>
    </w:p>
    <w:p w:rsidRPr="00F53A6A" w:rsidR="00F53A6A" w:rsidP="00F53A6A" w:rsidRDefault="00F53A6A" w14:paraId="14058632" w14:textId="41E1A84B">
      <w:pPr>
        <w:pStyle w:val="Comment0"/>
        <w:rPr>
          <w:i w:val="0"/>
          <w:color w:val="auto"/>
          <w:sz w:val="24"/>
        </w:rPr>
      </w:pPr>
      <w:r w:rsidRPr="00F53A6A">
        <w:rPr>
          <w:i w:val="0"/>
          <w:color w:val="auto"/>
          <w:sz w:val="24"/>
        </w:rPr>
        <w:t>[1</w:t>
      </w:r>
      <w:r w:rsidRPr="004B1DEC">
        <w:rPr>
          <w:i w:val="0"/>
          <w:color w:val="auto"/>
          <w:sz w:val="24"/>
        </w:rPr>
        <w:t>5</w:t>
      </w:r>
      <w:r w:rsidRPr="00F53A6A">
        <w:rPr>
          <w:i w:val="0"/>
          <w:color w:val="auto"/>
          <w:sz w:val="24"/>
        </w:rPr>
        <w:t>]</w:t>
      </w:r>
      <w:r w:rsidRPr="004B1DEC" w:rsidR="004B1DEC">
        <w:rPr>
          <w:i w:val="0"/>
          <w:color w:val="auto"/>
          <w:sz w:val="24"/>
        </w:rPr>
        <w:t xml:space="preserve"> </w:t>
      </w:r>
      <w:proofErr w:type="spellStart"/>
      <w:r w:rsidRPr="00F53A6A">
        <w:rPr>
          <w:i w:val="0"/>
          <w:color w:val="auto"/>
          <w:sz w:val="24"/>
        </w:rPr>
        <w:t>DocManager</w:t>
      </w:r>
      <w:proofErr w:type="spellEnd"/>
      <w:r w:rsidRPr="00F53A6A">
        <w:rPr>
          <w:i w:val="0"/>
          <w:color w:val="auto"/>
          <w:sz w:val="24"/>
        </w:rPr>
        <w:t xml:space="preserve"> Solutions Colombia, Docmanager.com.co, 2022. https://docmanager.com.co/ES/Pages/DocManager (accessed May 13, 2025).</w:t>
      </w:r>
    </w:p>
    <w:p w:rsidRPr="00145941" w:rsidR="00F53A6A" w:rsidP="00F53A6A" w:rsidRDefault="00F53A6A" w14:paraId="32F9EACE" w14:textId="77777777">
      <w:pPr>
        <w:pStyle w:val="Comment0"/>
        <w:rPr>
          <w:i w:val="0"/>
          <w:color w:val="auto"/>
          <w:sz w:val="24"/>
        </w:rPr>
      </w:pPr>
      <w:r w:rsidRPr="00145941">
        <w:rPr>
          <w:i w:val="0"/>
          <w:color w:val="auto"/>
          <w:sz w:val="24"/>
        </w:rPr>
        <w:t>‌</w:t>
      </w:r>
    </w:p>
    <w:p w:rsidRPr="00671F57" w:rsidR="00671F57" w:rsidP="00671F57" w:rsidRDefault="00671F57" w14:paraId="2BEF4D86" w14:textId="6EF50F11">
      <w:pPr>
        <w:pStyle w:val="Comment0"/>
        <w:rPr>
          <w:i w:val="0"/>
          <w:color w:val="auto"/>
          <w:sz w:val="24"/>
        </w:rPr>
      </w:pPr>
      <w:r w:rsidRPr="00671F57">
        <w:rPr>
          <w:i w:val="0"/>
          <w:color w:val="auto"/>
          <w:sz w:val="24"/>
        </w:rPr>
        <w:t>[1</w:t>
      </w:r>
      <w:r w:rsidRPr="004B1DEC">
        <w:rPr>
          <w:i w:val="0"/>
          <w:color w:val="auto"/>
          <w:sz w:val="24"/>
        </w:rPr>
        <w:t>6</w:t>
      </w:r>
      <w:r w:rsidRPr="00671F57">
        <w:rPr>
          <w:i w:val="0"/>
          <w:color w:val="auto"/>
          <w:sz w:val="24"/>
        </w:rPr>
        <w:t>]</w:t>
      </w:r>
      <w:r w:rsidRPr="004B1DEC" w:rsidR="004B1DEC">
        <w:rPr>
          <w:i w:val="0"/>
          <w:color w:val="auto"/>
          <w:sz w:val="24"/>
        </w:rPr>
        <w:t xml:space="preserve"> </w:t>
      </w:r>
      <w:r w:rsidRPr="00671F57">
        <w:rPr>
          <w:i w:val="0"/>
          <w:color w:val="auto"/>
          <w:sz w:val="24"/>
        </w:rPr>
        <w:t>“</w:t>
      </w:r>
      <w:proofErr w:type="spellStart"/>
      <w:r w:rsidRPr="00671F57">
        <w:rPr>
          <w:i w:val="0"/>
          <w:color w:val="auto"/>
          <w:sz w:val="24"/>
        </w:rPr>
        <w:t>Novasec</w:t>
      </w:r>
      <w:proofErr w:type="spellEnd"/>
      <w:r w:rsidRPr="00671F57">
        <w:rPr>
          <w:i w:val="0"/>
          <w:color w:val="auto"/>
          <w:sz w:val="24"/>
        </w:rPr>
        <w:t xml:space="preserve"> S.A.S.,” Novasec.co, 2024. https://www.novasec.co/ (accessed May 13, 2025).</w:t>
      </w:r>
    </w:p>
    <w:p w:rsidRPr="00671F57" w:rsidR="00671F57" w:rsidP="00671F57" w:rsidRDefault="00671F57" w14:paraId="167DD52A" w14:textId="77777777">
      <w:pPr>
        <w:pStyle w:val="Comment0"/>
        <w:rPr>
          <w:i w:val="0"/>
          <w:color w:val="auto"/>
          <w:sz w:val="24"/>
          <w:lang w:val="es-CO"/>
        </w:rPr>
      </w:pPr>
      <w:r w:rsidRPr="00671F57">
        <w:rPr>
          <w:i w:val="0"/>
          <w:color w:val="auto"/>
          <w:sz w:val="24"/>
          <w:lang w:val="es-CO"/>
        </w:rPr>
        <w:t>‌</w:t>
      </w:r>
    </w:p>
    <w:p w:rsidRPr="00567762" w:rsidR="00567762" w:rsidP="00567762" w:rsidRDefault="00567762" w14:paraId="7666C1A4" w14:textId="778ED907">
      <w:pPr>
        <w:pStyle w:val="Comment0"/>
        <w:rPr>
          <w:i w:val="0"/>
          <w:color w:val="auto"/>
          <w:sz w:val="24"/>
          <w:lang w:val="es-CO"/>
        </w:rPr>
      </w:pPr>
      <w:r w:rsidRPr="00567762">
        <w:rPr>
          <w:i w:val="0"/>
          <w:color w:val="auto"/>
          <w:sz w:val="24"/>
          <w:lang w:val="es-CO"/>
        </w:rPr>
        <w:t>[1</w:t>
      </w:r>
      <w:r w:rsidRPr="004B1DEC">
        <w:rPr>
          <w:i w:val="0"/>
          <w:color w:val="auto"/>
          <w:sz w:val="24"/>
          <w:lang w:val="es-CO"/>
        </w:rPr>
        <w:t>7</w:t>
      </w:r>
      <w:r w:rsidRPr="00567762">
        <w:rPr>
          <w:i w:val="0"/>
          <w:color w:val="auto"/>
          <w:sz w:val="24"/>
          <w:lang w:val="es-CO"/>
        </w:rPr>
        <w:t>]</w:t>
      </w:r>
      <w:r w:rsidR="004B1DEC">
        <w:rPr>
          <w:i w:val="0"/>
          <w:color w:val="auto"/>
          <w:sz w:val="24"/>
          <w:lang w:val="es-CO"/>
        </w:rPr>
        <w:t xml:space="preserve"> </w:t>
      </w:r>
      <w:proofErr w:type="spellStart"/>
      <w:r w:rsidRPr="00567762">
        <w:rPr>
          <w:i w:val="0"/>
          <w:color w:val="auto"/>
          <w:sz w:val="24"/>
          <w:lang w:val="es-CO"/>
        </w:rPr>
        <w:t>Stefanini</w:t>
      </w:r>
      <w:proofErr w:type="spellEnd"/>
      <w:r w:rsidRPr="00567762">
        <w:rPr>
          <w:i w:val="0"/>
          <w:color w:val="auto"/>
          <w:sz w:val="24"/>
          <w:lang w:val="es-CO"/>
        </w:rPr>
        <w:t xml:space="preserve"> </w:t>
      </w:r>
      <w:proofErr w:type="spellStart"/>
      <w:r w:rsidRPr="00567762">
        <w:rPr>
          <w:i w:val="0"/>
          <w:color w:val="auto"/>
          <w:sz w:val="24"/>
          <w:lang w:val="es-CO"/>
        </w:rPr>
        <w:t>Sysman</w:t>
      </w:r>
      <w:proofErr w:type="spellEnd"/>
      <w:r w:rsidRPr="00567762">
        <w:rPr>
          <w:i w:val="0"/>
          <w:color w:val="auto"/>
          <w:sz w:val="24"/>
          <w:lang w:val="es-CO"/>
        </w:rPr>
        <w:t>, “Software para empresas Públicas y Privadas | Ciudades Inteligentes,” </w:t>
      </w:r>
      <w:proofErr w:type="spellStart"/>
      <w:r w:rsidRPr="00567762">
        <w:rPr>
          <w:i w:val="0"/>
          <w:color w:val="auto"/>
          <w:sz w:val="24"/>
          <w:lang w:val="es-CO"/>
        </w:rPr>
        <w:t>Sysman</w:t>
      </w:r>
      <w:proofErr w:type="spellEnd"/>
      <w:r w:rsidRPr="00567762">
        <w:rPr>
          <w:i w:val="0"/>
          <w:color w:val="auto"/>
          <w:sz w:val="24"/>
          <w:lang w:val="es-CO"/>
        </w:rPr>
        <w:t xml:space="preserve">, </w:t>
      </w:r>
      <w:proofErr w:type="spellStart"/>
      <w:r w:rsidRPr="00567762">
        <w:rPr>
          <w:i w:val="0"/>
          <w:color w:val="auto"/>
          <w:sz w:val="24"/>
          <w:lang w:val="es-CO"/>
        </w:rPr>
        <w:t>Apr</w:t>
      </w:r>
      <w:proofErr w:type="spellEnd"/>
      <w:r w:rsidRPr="00567762">
        <w:rPr>
          <w:i w:val="0"/>
          <w:color w:val="auto"/>
          <w:sz w:val="24"/>
          <w:lang w:val="es-CO"/>
        </w:rPr>
        <w:t>. 24, 2025. https://sysman.com.co/ (</w:t>
      </w:r>
      <w:proofErr w:type="spellStart"/>
      <w:r w:rsidRPr="00567762">
        <w:rPr>
          <w:i w:val="0"/>
          <w:color w:val="auto"/>
          <w:sz w:val="24"/>
          <w:lang w:val="es-CO"/>
        </w:rPr>
        <w:t>accessed</w:t>
      </w:r>
      <w:proofErr w:type="spellEnd"/>
      <w:r w:rsidRPr="00567762">
        <w:rPr>
          <w:i w:val="0"/>
          <w:color w:val="auto"/>
          <w:sz w:val="24"/>
          <w:lang w:val="es-CO"/>
        </w:rPr>
        <w:t xml:space="preserve"> May 13, 2025).</w:t>
      </w:r>
    </w:p>
    <w:p w:rsidRPr="00145941" w:rsidR="00567762" w:rsidP="00567762" w:rsidRDefault="00567762" w14:paraId="5F1FB7E6" w14:textId="77777777">
      <w:pPr>
        <w:pStyle w:val="Comment0"/>
        <w:rPr>
          <w:i w:val="0"/>
          <w:color w:val="auto"/>
          <w:sz w:val="24"/>
        </w:rPr>
      </w:pPr>
      <w:r w:rsidRPr="00145941">
        <w:rPr>
          <w:i w:val="0"/>
          <w:color w:val="auto"/>
          <w:sz w:val="24"/>
        </w:rPr>
        <w:t>‌</w:t>
      </w:r>
    </w:p>
    <w:p w:rsidRPr="004B1DEC" w:rsidR="004B1DEC" w:rsidP="004B1DEC" w:rsidRDefault="004B1DEC" w14:paraId="3E594376" w14:textId="4C4C4EF9">
      <w:pPr>
        <w:pStyle w:val="Comment0"/>
        <w:rPr>
          <w:i w:val="0"/>
          <w:color w:val="auto"/>
          <w:sz w:val="24"/>
        </w:rPr>
      </w:pPr>
      <w:r w:rsidRPr="004B1DEC">
        <w:rPr>
          <w:i w:val="0"/>
          <w:color w:val="auto"/>
          <w:sz w:val="24"/>
        </w:rPr>
        <w:t xml:space="preserve">[18] “GARNER – </w:t>
      </w:r>
      <w:proofErr w:type="spellStart"/>
      <w:r w:rsidRPr="004B1DEC">
        <w:rPr>
          <w:i w:val="0"/>
          <w:color w:val="auto"/>
          <w:sz w:val="24"/>
        </w:rPr>
        <w:t>SmartCity</w:t>
      </w:r>
      <w:proofErr w:type="spellEnd"/>
      <w:r w:rsidRPr="004B1DEC">
        <w:rPr>
          <w:i w:val="0"/>
          <w:color w:val="auto"/>
          <w:sz w:val="24"/>
        </w:rPr>
        <w:t xml:space="preserve"> Soft,” Smartcitysoft.com, Dec. 30, 2024. https://smartcitysoft.com/garner/ (accessed May 13, 2025).</w:t>
      </w:r>
    </w:p>
    <w:p w:rsidRPr="004B1DEC" w:rsidR="004B1DEC" w:rsidP="004B1DEC" w:rsidRDefault="004B1DEC" w14:paraId="017DD78B" w14:textId="77777777">
      <w:pPr>
        <w:pStyle w:val="Comment0"/>
        <w:rPr>
          <w:i w:val="0"/>
          <w:color w:val="auto"/>
          <w:sz w:val="24"/>
          <w:lang w:val="es-CO"/>
        </w:rPr>
      </w:pPr>
      <w:r w:rsidRPr="004B1DEC">
        <w:rPr>
          <w:i w:val="0"/>
          <w:color w:val="auto"/>
          <w:sz w:val="24"/>
          <w:lang w:val="es-CO"/>
        </w:rPr>
        <w:t>‌</w:t>
      </w:r>
    </w:p>
    <w:p w:rsidRPr="008F435F" w:rsidR="003F2E38" w:rsidP="008F435F" w:rsidRDefault="003F2E38" w14:paraId="51DCA45E" w14:textId="77777777">
      <w:pPr>
        <w:pStyle w:val="Comment0"/>
        <w:rPr>
          <w:i w:val="0"/>
          <w:color w:val="auto"/>
          <w:sz w:val="24"/>
          <w:lang w:val="es-CO"/>
        </w:rPr>
      </w:pPr>
    </w:p>
    <w:p w:rsidRPr="004B1DEC" w:rsidR="003A3903" w:rsidP="004B1DEC" w:rsidRDefault="008F435F" w14:paraId="051CE7F4" w14:textId="73AB06B1">
      <w:pPr>
        <w:pStyle w:val="Comment0"/>
        <w:rPr>
          <w:i w:val="0"/>
          <w:color w:val="auto"/>
          <w:sz w:val="24"/>
          <w:lang w:val="es-CO"/>
        </w:rPr>
      </w:pPr>
      <w:r w:rsidRPr="008F435F">
        <w:rPr>
          <w:i w:val="0"/>
          <w:color w:val="auto"/>
          <w:sz w:val="24"/>
          <w:lang w:val="es-CO"/>
        </w:rPr>
        <w:t>‌</w:t>
      </w:r>
    </w:p>
    <w:sectPr w:rsidRPr="004B1DEC" w:rsidR="003A3903" w:rsidSect="00CE3E6E">
      <w:headerReference w:type="default" r:id="rId24"/>
      <w:footerReference w:type="default" r:id="rId25"/>
      <w:pgSz w:w="12240" w:h="15840" w:orient="portrait" w:code="1"/>
      <w:pgMar w:top="1800" w:right="1800" w:bottom="2160" w:left="2160" w:header="864" w:footer="864"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jamega" w:author="jamega" w:date="2010-04-07T19:19:00Z" w:id="0">
    <w:p w:rsidRPr="00CF4C6C" w:rsidR="002E24EF" w:rsidRDefault="002E24EF" w14:paraId="46A193F7" w14:textId="77777777">
      <w:pPr>
        <w:pStyle w:val="CommentText"/>
        <w:rPr>
          <w:lang w:val="es-CO"/>
        </w:rPr>
      </w:pPr>
      <w:r>
        <w:rPr>
          <w:rStyle w:val="CommentReference"/>
        </w:rPr>
        <w:annotationRef/>
      </w:r>
      <w:r w:rsidRPr="00CF4C6C">
        <w:rPr>
          <w:lang w:val="es-CO"/>
        </w:rPr>
        <w:t>En caso de que el director nunca haya trabajado en la javeriana, colocar un correo alterno.</w:t>
      </w:r>
    </w:p>
  </w:comment>
  <w:comment w:initials="GU" w:author="Guest User" w:date="2025-02-26T16:19:00Z" w:id="5">
    <w:p w:rsidR="00C83D24" w:rsidRDefault="00C83D24" w14:paraId="30B9ADCA" w14:textId="5B1198C0">
      <w:pPr>
        <w:pStyle w:val="CommentText"/>
      </w:pPr>
      <w:r>
        <w:rPr>
          <w:rStyle w:val="CommentReference"/>
        </w:rPr>
        <w:annotationRef/>
      </w:r>
      <w:r w:rsidRPr="30DF457D">
        <w:t>Colocar una nota al pie de página que explique esto. Durante el desarrollo de la asignatura XXXX se trabajo de mano de Colombina en el levantamiento de requerimientos para soluciones de este tipo</w:t>
      </w:r>
    </w:p>
  </w:comment>
  <w:comment w:initials="GU" w:author="Guest User" w:date="2025-03-05T14:13:00Z" w:id="6">
    <w:p w:rsidR="00C83D24" w:rsidRDefault="00C83D24" w14:paraId="40CEF13C" w14:textId="06BFA973">
      <w:pPr>
        <w:pStyle w:val="CommentText"/>
      </w:pPr>
      <w:r>
        <w:rPr>
          <w:rStyle w:val="CommentReference"/>
        </w:rPr>
        <w:annotationRef/>
      </w:r>
      <w:r w:rsidRPr="6265C708">
        <w:t>Realizado</w:t>
      </w:r>
    </w:p>
  </w:comment>
  <w:comment w:initials="JJ" w:author="Juan David Ramírez Juzga" w:date="2025-03-05T14:35:00Z" w:id="15">
    <w:p w:rsidR="00C83D24" w:rsidRDefault="00C83D24" w14:paraId="7A703788" w14:textId="4E630EC1">
      <w:pPr>
        <w:pStyle w:val="CommentText"/>
      </w:pPr>
      <w:r>
        <w:rPr>
          <w:rStyle w:val="CommentReference"/>
        </w:rPr>
        <w:annotationRef/>
      </w:r>
      <w:r w:rsidRPr="480FFDB0">
        <w:t>pie de pagina qué es PY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A193F7" w15:done="0"/>
  <w15:commentEx w15:paraId="30B9ADCA" w15:done="0"/>
  <w15:commentEx w15:paraId="40CEF13C" w15:paraIdParent="30B9ADCA" w15:done="0"/>
  <w15:commentEx w15:paraId="7A7037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55F5A5" w16cex:dateUtc="2025-02-26T21:19:00Z"/>
  <w16cex:commentExtensible w16cex:durableId="215CA417" w16cex:dateUtc="2025-03-05T19:13:00Z"/>
  <w16cex:commentExtensible w16cex:durableId="658029E0" w16cex:dateUtc="2025-03-05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A193F7" w16cid:durableId="1FAB5CF9"/>
  <w16cid:commentId w16cid:paraId="30B9ADCA" w16cid:durableId="3E55F5A5"/>
  <w16cid:commentId w16cid:paraId="40CEF13C" w16cid:durableId="215CA417"/>
  <w16cid:commentId w16cid:paraId="7A703788" w16cid:durableId="658029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01084D" w:rsidRDefault="0001084D" w14:paraId="43192E64" w14:textId="77777777">
      <w:r>
        <w:separator/>
      </w:r>
    </w:p>
  </w:endnote>
  <w:endnote w:type="continuationSeparator" w:id="0">
    <w:p w:rsidR="0001084D" w:rsidRDefault="0001084D" w14:paraId="30022486" w14:textId="77777777">
      <w:r>
        <w:continuationSeparator/>
      </w:r>
    </w:p>
  </w:endnote>
  <w:endnote w:type="continuationNotice" w:id="1">
    <w:p w:rsidR="0001084D" w:rsidRDefault="0001084D" w14:paraId="7A406A69"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pto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7B25E3" w:rsidR="002E24EF" w:rsidP="00A80B7B" w:rsidRDefault="00434A1B" w14:paraId="1D2A5D39" w14:textId="45D53470">
    <w:pPr>
      <w:pStyle w:val="Footer"/>
      <w:pBdr>
        <w:top w:val="none" w:color="auto" w:sz="0" w:space="0"/>
      </w:pBdr>
      <w:jc w:val="right"/>
      <w:rPr>
        <w:lang w:val="es-CO"/>
      </w:rPr>
    </w:pPr>
    <w:r>
      <w:fldChar w:fldCharType="begin"/>
    </w:r>
    <w:r w:rsidR="002E24EF">
      <w:instrText xml:space="preserve"> DATE \@ "M/d/yyyy" </w:instrText>
    </w:r>
    <w:r>
      <w:fldChar w:fldCharType="separate"/>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E24EF" w:rsidRDefault="002E24EF" w14:paraId="1C92A25C" w14:textId="77777777">
    <w:pPr>
      <w:pStyle w:val="Footer"/>
      <w:pBdr>
        <w:top w:val="none" w:color="auto" w:sz="0" w:space="0"/>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DE359E" w:rsidR="002E24EF" w:rsidRDefault="002E24EF" w14:paraId="72065F03" w14:textId="77777777">
    <w:pPr>
      <w:pStyle w:val="Footer"/>
      <w:tabs>
        <w:tab w:val="clear" w:pos="4320"/>
      </w:tabs>
      <w:rPr>
        <w:lang w:val="es-ES"/>
      </w:rPr>
    </w:pPr>
    <w:r w:rsidRPr="00DE359E">
      <w:rPr>
        <w:lang w:val="es-ES"/>
      </w:rPr>
      <w:tab/>
    </w:r>
    <w:r>
      <w:rPr>
        <w:lang w:val="es-ES"/>
      </w:rPr>
      <w:t>Página</w:t>
    </w:r>
    <w:r w:rsidRPr="00DE359E">
      <w:rPr>
        <w:lang w:val="es-ES"/>
      </w:rPr>
      <w:t xml:space="preserve"> </w:t>
    </w:r>
    <w:r w:rsidRPr="04D8C87A" w:rsidR="00434A1B">
      <w:rPr>
        <w:noProof/>
        <w:lang w:val="es-ES"/>
      </w:rPr>
      <w:fldChar w:fldCharType="begin"/>
    </w:r>
    <w:r w:rsidRPr="00DE359E">
      <w:rPr>
        <w:lang w:val="es-ES"/>
      </w:rPr>
      <w:instrText xml:space="preserve"> PAGE </w:instrText>
    </w:r>
    <w:r w:rsidRPr="04D8C87A" w:rsidR="00434A1B">
      <w:fldChar w:fldCharType="separate"/>
    </w:r>
    <w:r w:rsidR="008F20A7">
      <w:rPr>
        <w:noProof/>
        <w:lang w:val="es-ES"/>
      </w:rPr>
      <w:t>9</w:t>
    </w:r>
    <w:r w:rsidRPr="04D8C87A" w:rsidR="00434A1B">
      <w:rPr>
        <w:noProof/>
        <w:lang w:val="es-ES"/>
      </w:rPr>
      <w:fldChar w:fldCharType="end"/>
    </w:r>
    <w:r w:rsidRPr="001D26D9">
      <w:rPr>
        <w:lang w:val="es-ES"/>
      </w:rPr>
      <w:t xml:space="preserve"> </w:t>
    </w:r>
  </w:p>
  <w:p w:rsidR="04D8C87A" w:rsidP="04D8C87A" w:rsidRDefault="04D8C87A" w14:paraId="37B04EE1" w14:textId="6B791969">
    <w:pPr>
      <w:pStyle w:val="Footer"/>
      <w:tabs>
        <w:tab w:val="clear" w:pos="4320"/>
      </w:tabs>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01084D" w:rsidRDefault="0001084D" w14:paraId="32D7F007" w14:textId="77777777">
      <w:r>
        <w:separator/>
      </w:r>
    </w:p>
  </w:footnote>
  <w:footnote w:type="continuationSeparator" w:id="0">
    <w:p w:rsidR="0001084D" w:rsidRDefault="0001084D" w14:paraId="674F5C0A" w14:textId="77777777">
      <w:r>
        <w:continuationSeparator/>
      </w:r>
    </w:p>
  </w:footnote>
  <w:footnote w:type="continuationNotice" w:id="1">
    <w:p w:rsidR="0001084D" w:rsidRDefault="0001084D" w14:paraId="6A841095" w14:textId="77777777">
      <w:pPr>
        <w:spacing w:after="0"/>
      </w:pPr>
    </w:p>
  </w:footnote>
  <w:footnote w:id="2">
    <w:p w:rsidRPr="00CE3E6E" w:rsidR="00BC1888" w:rsidP="4C548029" w:rsidRDefault="00BC1888" w14:paraId="77342AD5" w14:textId="3DE59560">
      <w:pPr>
        <w:pStyle w:val="Footer"/>
        <w:pBdr>
          <w:top w:val="none" w:color="auto" w:sz="0" w:space="0"/>
        </w:pBdr>
        <w:ind w:left="360"/>
        <w:rPr>
          <w:lang w:val="es-CO"/>
        </w:rPr>
      </w:pPr>
      <w:r>
        <w:rPr>
          <w:rStyle w:val="FootnoteReference"/>
        </w:rPr>
        <w:footnoteRef/>
      </w:r>
      <w:r w:rsidRPr="00CE3E6E" w:rsidR="4C548029">
        <w:rPr>
          <w:lang w:val="es-CO"/>
        </w:rPr>
        <w:t>Se desarrolló un proyecto de un caso de estudio previo en la materia de “Proyecto de Innovación y Emprendimiento en TI” de la mano de la empresa “Colombina”. En este proyecto se identificaron desafíos que enfrentan empresas productoras de alimentos y bebidas en Colombia para la gestión de sus trámites regulatorios y se propuso un producto mínimo viable con alcance limitado para esta problemática. Este trabajo de grado continúa la línea de ese proyecto.</w:t>
      </w:r>
    </w:p>
    <w:p w:rsidRPr="00CE3E6E" w:rsidR="00BC1888" w:rsidP="00BC1888" w:rsidRDefault="00BC1888" w14:paraId="275C1CCD" w14:textId="77777777">
      <w:pPr>
        <w:pStyle w:val="FootnoteText"/>
        <w:rPr>
          <w:lang w:val="es-CO"/>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sdtfl w16du wp14">
  <w:p w:rsidR="002E24EF" w:rsidP="0034773E" w:rsidRDefault="002E24EF" w14:paraId="5F261F68" w14:textId="77777777">
    <w:pPr>
      <w:pStyle w:val="Header"/>
      <w:pBdr>
        <w:bottom w:val="none" w:color="auto" w:sz="0" w:space="0"/>
      </w:pBdr>
      <w:jc w:val="center"/>
      <w:rPr>
        <w:sz w:val="28"/>
        <w:szCs w:val="28"/>
      </w:rPr>
    </w:pPr>
    <w:r>
      <w:rPr>
        <w:noProof/>
        <w:sz w:val="28"/>
        <w:szCs w:val="28"/>
        <w:lang w:val="es-ES_tradnl" w:eastAsia="es-ES_tradnl"/>
      </w:rPr>
      <w:drawing>
        <wp:anchor distT="0" distB="0" distL="114300" distR="114300" simplePos="0" relativeHeight="251658240" behindDoc="0" locked="0" layoutInCell="1" allowOverlap="1" wp14:anchorId="121E6D0F" wp14:editId="344A931F">
          <wp:simplePos x="0" y="0"/>
          <wp:positionH relativeFrom="column">
            <wp:posOffset>80010</wp:posOffset>
          </wp:positionH>
          <wp:positionV relativeFrom="paragraph">
            <wp:posOffset>-352425</wp:posOffset>
          </wp:positionV>
          <wp:extent cx="2133600" cy="714375"/>
          <wp:effectExtent l="19050" t="0" r="0" b="0"/>
          <wp:wrapNone/>
          <wp:docPr id="23" name="Imagen 23" descr="PUJ horizontal ne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UJ horizontal negro"/>
                  <pic:cNvPicPr>
                    <a:picLocks noChangeAspect="1" noChangeArrowheads="1"/>
                  </pic:cNvPicPr>
                </pic:nvPicPr>
                <pic:blipFill>
                  <a:blip r:embed="rId1"/>
                  <a:srcRect/>
                  <a:stretch>
                    <a:fillRect/>
                  </a:stretch>
                </pic:blipFill>
                <pic:spPr bwMode="auto">
                  <a:xfrm>
                    <a:off x="0" y="0"/>
                    <a:ext cx="2133600" cy="714375"/>
                  </a:xfrm>
                  <a:prstGeom prst="rect">
                    <a:avLst/>
                  </a:prstGeom>
                  <a:noFill/>
                  <a:ln w="9525">
                    <a:noFill/>
                    <a:miter lim="800000"/>
                    <a:headEnd/>
                    <a:tailEnd/>
                  </a:ln>
                </pic:spPr>
              </pic:pic>
            </a:graphicData>
          </a:graphic>
        </wp:anchor>
      </w:drawing>
    </w:r>
    <w:r>
      <w:rPr>
        <w:sz w:val="28"/>
        <w:szCs w:val="28"/>
      </w:rPr>
      <w:tab/>
    </w:r>
    <w:r>
      <w:rPr>
        <w:sz w:val="28"/>
        <w:szCs w:val="28"/>
      </w:rPr>
      <w:tab/>
    </w:r>
    <w:r>
      <w:rPr>
        <w:sz w:val="28"/>
        <w:szCs w:val="28"/>
      </w:rPr>
      <w:tab/>
    </w:r>
  </w:p>
  <w:p w:rsidR="002E24EF" w:rsidP="006336A3" w:rsidRDefault="002E24EF" w14:paraId="548FBE9C" w14:textId="77777777">
    <w:pPr>
      <w:pStyle w:val="Header"/>
      <w:pBdr>
        <w:bottom w:val="none" w:color="auto" w:sz="0" w:space="0"/>
      </w:pBdr>
      <w:tabs>
        <w:tab w:val="left" w:pos="630"/>
      </w:tabs>
      <w:jc w:val="right"/>
      <w:rPr>
        <w:sz w:val="28"/>
        <w:szCs w:val="28"/>
      </w:rPr>
    </w:pPr>
    <w:r>
      <w:rPr>
        <w:sz w:val="28"/>
        <w:szCs w:val="28"/>
      </w:rPr>
      <w:tab/>
    </w:r>
    <w:r w:rsidRPr="002C7016">
      <w:rPr>
        <w:sz w:val="28"/>
        <w:szCs w:val="28"/>
      </w:rPr>
      <w:t>Ingeniería de Sistema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E24EF" w:rsidRDefault="002E24EF" w14:paraId="2A69B68C" w14:textId="77777777">
    <w:pPr>
      <w:pStyle w:val="Header"/>
      <w:pBdr>
        <w:bottom w:val="none" w:color="auto" w:sz="0" w:space="0"/>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2C7016" w:rsidR="002E24EF" w:rsidRDefault="00DE252E" w14:paraId="72C33246" w14:textId="77777777">
    <w:pPr>
      <w:pStyle w:val="Header"/>
      <w:tabs>
        <w:tab w:val="clear" w:pos="3960"/>
      </w:tabs>
      <w:spacing w:before="360"/>
      <w:rPr>
        <w:lang w:val="es-ES"/>
      </w:rPr>
    </w:pPr>
    <w:r>
      <w:fldChar w:fldCharType="begin"/>
    </w:r>
    <w:r w:rsidRPr="006B1B86">
      <w:rPr>
        <w:lang w:val="es-ES_tradnl"/>
      </w:rPr>
      <w:instrText xml:space="preserve"> DOCPROPERTY "Company"  \* MERGEFORMAT </w:instrText>
    </w:r>
    <w:r>
      <w:fldChar w:fldCharType="separate"/>
    </w:r>
    <w:r w:rsidR="002E24EF">
      <w:rPr>
        <w:b/>
        <w:bCs/>
        <w:lang w:val="es-ES"/>
      </w:rPr>
      <w:t>Pontificia Universidad Javeriana</w:t>
    </w:r>
    <w:r>
      <w:rPr>
        <w:b/>
        <w:bCs/>
        <w:lang w:val="es-ES"/>
      </w:rPr>
      <w:fldChar w:fldCharType="end"/>
    </w:r>
    <w:r w:rsidRPr="002C7016" w:rsidR="002E24EF">
      <w:rPr>
        <w:lang w:val="es-ES"/>
      </w:rPr>
      <w:tab/>
    </w:r>
    <w:r w:rsidR="00434A1B">
      <w:fldChar w:fldCharType="begin"/>
    </w:r>
    <w:r w:rsidRPr="002C7016" w:rsidR="002E24EF">
      <w:rPr>
        <w:lang w:val="es-ES"/>
      </w:rPr>
      <w:instrText xml:space="preserve"> title </w:instrText>
    </w:r>
    <w:r w:rsidR="00434A1B">
      <w:fldChar w:fldCharType="separate"/>
    </w:r>
    <w:r w:rsidR="002E24EF">
      <w:rPr>
        <w:lang w:val="es-ES"/>
      </w:rPr>
      <w:t xml:space="preserve">Propuesta para </w:t>
    </w:r>
    <w:r w:rsidR="00E63214">
      <w:rPr>
        <w:lang w:val="es-ES"/>
      </w:rPr>
      <w:t>Proyecto de grado</w:t>
    </w:r>
    <w:r w:rsidR="00434A1B">
      <w:fldChar w:fldCharType="end"/>
    </w:r>
    <w:r w:rsidRPr="002C7016" w:rsidR="002E24EF">
      <w:rPr>
        <w:lang w:val="es-ES"/>
      </w:rPr>
      <w:t xml:space="preserve"> - </w:t>
    </w:r>
    <w:r w:rsidR="002E24EF">
      <w:rPr>
        <w:lang w:val="es-ES"/>
      </w:rPr>
      <w:t>&lt;Colocar la modalidad&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E08"/>
    <w:multiLevelType w:val="hybridMultilevel"/>
    <w:tmpl w:val="A4888848"/>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1" w15:restartNumberingAfterBreak="0">
    <w:nsid w:val="02E82753"/>
    <w:multiLevelType w:val="hybridMultilevel"/>
    <w:tmpl w:val="18DC2EF0"/>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2" w15:restartNumberingAfterBreak="0">
    <w:nsid w:val="05A23C4A"/>
    <w:multiLevelType w:val="hybridMultilevel"/>
    <w:tmpl w:val="4C0E2DB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6EC291A"/>
    <w:multiLevelType w:val="hybridMultilevel"/>
    <w:tmpl w:val="2694817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07587910"/>
    <w:multiLevelType w:val="hybridMultilevel"/>
    <w:tmpl w:val="632020D8"/>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5" w15:restartNumberingAfterBreak="0">
    <w:nsid w:val="07B314BD"/>
    <w:multiLevelType w:val="hybridMultilevel"/>
    <w:tmpl w:val="87008744"/>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6" w15:restartNumberingAfterBreak="0">
    <w:nsid w:val="07BB4B3E"/>
    <w:multiLevelType w:val="multilevel"/>
    <w:tmpl w:val="AFB2B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CF6409"/>
    <w:multiLevelType w:val="hybridMultilevel"/>
    <w:tmpl w:val="086C8C42"/>
    <w:lvl w:ilvl="0" w:tplc="080A0003">
      <w:start w:val="1"/>
      <w:numFmt w:val="bullet"/>
      <w:lvlText w:val="o"/>
      <w:lvlJc w:val="left"/>
      <w:pPr>
        <w:ind w:left="1080" w:hanging="360"/>
      </w:pPr>
      <w:rPr>
        <w:rFonts w:hint="default" w:ascii="Courier New" w:hAnsi="Courier New" w:cs="Courier New"/>
      </w:rPr>
    </w:lvl>
    <w:lvl w:ilvl="1" w:tplc="080A0003" w:tentative="1">
      <w:start w:val="1"/>
      <w:numFmt w:val="bullet"/>
      <w:lvlText w:val="o"/>
      <w:lvlJc w:val="left"/>
      <w:pPr>
        <w:ind w:left="1800" w:hanging="360"/>
      </w:pPr>
      <w:rPr>
        <w:rFonts w:hint="default" w:ascii="Courier New" w:hAnsi="Courier New" w:cs="Courier New"/>
      </w:rPr>
    </w:lvl>
    <w:lvl w:ilvl="2" w:tplc="080A0005" w:tentative="1">
      <w:start w:val="1"/>
      <w:numFmt w:val="bullet"/>
      <w:lvlText w:val=""/>
      <w:lvlJc w:val="left"/>
      <w:pPr>
        <w:ind w:left="2520" w:hanging="360"/>
      </w:pPr>
      <w:rPr>
        <w:rFonts w:hint="default" w:ascii="Wingdings" w:hAnsi="Wingdings"/>
      </w:rPr>
    </w:lvl>
    <w:lvl w:ilvl="3" w:tplc="080A0001" w:tentative="1">
      <w:start w:val="1"/>
      <w:numFmt w:val="bullet"/>
      <w:lvlText w:val=""/>
      <w:lvlJc w:val="left"/>
      <w:pPr>
        <w:ind w:left="3240" w:hanging="360"/>
      </w:pPr>
      <w:rPr>
        <w:rFonts w:hint="default" w:ascii="Symbol" w:hAnsi="Symbol"/>
      </w:rPr>
    </w:lvl>
    <w:lvl w:ilvl="4" w:tplc="080A0003" w:tentative="1">
      <w:start w:val="1"/>
      <w:numFmt w:val="bullet"/>
      <w:lvlText w:val="o"/>
      <w:lvlJc w:val="left"/>
      <w:pPr>
        <w:ind w:left="3960" w:hanging="360"/>
      </w:pPr>
      <w:rPr>
        <w:rFonts w:hint="default" w:ascii="Courier New" w:hAnsi="Courier New" w:cs="Courier New"/>
      </w:rPr>
    </w:lvl>
    <w:lvl w:ilvl="5" w:tplc="080A0005" w:tentative="1">
      <w:start w:val="1"/>
      <w:numFmt w:val="bullet"/>
      <w:lvlText w:val=""/>
      <w:lvlJc w:val="left"/>
      <w:pPr>
        <w:ind w:left="4680" w:hanging="360"/>
      </w:pPr>
      <w:rPr>
        <w:rFonts w:hint="default" w:ascii="Wingdings" w:hAnsi="Wingdings"/>
      </w:rPr>
    </w:lvl>
    <w:lvl w:ilvl="6" w:tplc="080A0001" w:tentative="1">
      <w:start w:val="1"/>
      <w:numFmt w:val="bullet"/>
      <w:lvlText w:val=""/>
      <w:lvlJc w:val="left"/>
      <w:pPr>
        <w:ind w:left="5400" w:hanging="360"/>
      </w:pPr>
      <w:rPr>
        <w:rFonts w:hint="default" w:ascii="Symbol" w:hAnsi="Symbol"/>
      </w:rPr>
    </w:lvl>
    <w:lvl w:ilvl="7" w:tplc="080A0003" w:tentative="1">
      <w:start w:val="1"/>
      <w:numFmt w:val="bullet"/>
      <w:lvlText w:val="o"/>
      <w:lvlJc w:val="left"/>
      <w:pPr>
        <w:ind w:left="6120" w:hanging="360"/>
      </w:pPr>
      <w:rPr>
        <w:rFonts w:hint="default" w:ascii="Courier New" w:hAnsi="Courier New" w:cs="Courier New"/>
      </w:rPr>
    </w:lvl>
    <w:lvl w:ilvl="8" w:tplc="080A0005" w:tentative="1">
      <w:start w:val="1"/>
      <w:numFmt w:val="bullet"/>
      <w:lvlText w:val=""/>
      <w:lvlJc w:val="left"/>
      <w:pPr>
        <w:ind w:left="6840" w:hanging="360"/>
      </w:pPr>
      <w:rPr>
        <w:rFonts w:hint="default" w:ascii="Wingdings" w:hAnsi="Wingdings"/>
      </w:rPr>
    </w:lvl>
  </w:abstractNum>
  <w:abstractNum w:abstractNumId="8" w15:restartNumberingAfterBreak="0">
    <w:nsid w:val="0E557B6C"/>
    <w:multiLevelType w:val="hybridMultilevel"/>
    <w:tmpl w:val="6746638C"/>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9" w15:restartNumberingAfterBreak="0">
    <w:nsid w:val="173B734C"/>
    <w:multiLevelType w:val="multilevel"/>
    <w:tmpl w:val="1B90D1A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76655D0"/>
    <w:multiLevelType w:val="hybridMultilevel"/>
    <w:tmpl w:val="6A329E7C"/>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11" w15:restartNumberingAfterBreak="0">
    <w:nsid w:val="1EEF7DEC"/>
    <w:multiLevelType w:val="hybridMultilevel"/>
    <w:tmpl w:val="146A8A54"/>
    <w:lvl w:ilvl="0" w:tplc="240A0001">
      <w:start w:val="1"/>
      <w:numFmt w:val="bullet"/>
      <w:lvlText w:val=""/>
      <w:lvlJc w:val="left"/>
      <w:pPr>
        <w:ind w:left="1440" w:hanging="360"/>
      </w:pPr>
      <w:rPr>
        <w:rFonts w:hint="default" w:ascii="Symbol" w:hAnsi="Symbol"/>
      </w:rPr>
    </w:lvl>
    <w:lvl w:ilvl="1" w:tplc="240A0003" w:tentative="1">
      <w:start w:val="1"/>
      <w:numFmt w:val="bullet"/>
      <w:lvlText w:val="o"/>
      <w:lvlJc w:val="left"/>
      <w:pPr>
        <w:ind w:left="2160" w:hanging="360"/>
      </w:pPr>
      <w:rPr>
        <w:rFonts w:hint="default" w:ascii="Courier New" w:hAnsi="Courier New" w:cs="Courier New"/>
      </w:rPr>
    </w:lvl>
    <w:lvl w:ilvl="2" w:tplc="240A0005" w:tentative="1">
      <w:start w:val="1"/>
      <w:numFmt w:val="bullet"/>
      <w:lvlText w:val=""/>
      <w:lvlJc w:val="left"/>
      <w:pPr>
        <w:ind w:left="2880" w:hanging="360"/>
      </w:pPr>
      <w:rPr>
        <w:rFonts w:hint="default" w:ascii="Wingdings" w:hAnsi="Wingdings"/>
      </w:rPr>
    </w:lvl>
    <w:lvl w:ilvl="3" w:tplc="240A0001" w:tentative="1">
      <w:start w:val="1"/>
      <w:numFmt w:val="bullet"/>
      <w:lvlText w:val=""/>
      <w:lvlJc w:val="left"/>
      <w:pPr>
        <w:ind w:left="3600" w:hanging="360"/>
      </w:pPr>
      <w:rPr>
        <w:rFonts w:hint="default" w:ascii="Symbol" w:hAnsi="Symbol"/>
      </w:rPr>
    </w:lvl>
    <w:lvl w:ilvl="4" w:tplc="240A0003" w:tentative="1">
      <w:start w:val="1"/>
      <w:numFmt w:val="bullet"/>
      <w:lvlText w:val="o"/>
      <w:lvlJc w:val="left"/>
      <w:pPr>
        <w:ind w:left="4320" w:hanging="360"/>
      </w:pPr>
      <w:rPr>
        <w:rFonts w:hint="default" w:ascii="Courier New" w:hAnsi="Courier New" w:cs="Courier New"/>
      </w:rPr>
    </w:lvl>
    <w:lvl w:ilvl="5" w:tplc="240A0005" w:tentative="1">
      <w:start w:val="1"/>
      <w:numFmt w:val="bullet"/>
      <w:lvlText w:val=""/>
      <w:lvlJc w:val="left"/>
      <w:pPr>
        <w:ind w:left="5040" w:hanging="360"/>
      </w:pPr>
      <w:rPr>
        <w:rFonts w:hint="default" w:ascii="Wingdings" w:hAnsi="Wingdings"/>
      </w:rPr>
    </w:lvl>
    <w:lvl w:ilvl="6" w:tplc="240A0001" w:tentative="1">
      <w:start w:val="1"/>
      <w:numFmt w:val="bullet"/>
      <w:lvlText w:val=""/>
      <w:lvlJc w:val="left"/>
      <w:pPr>
        <w:ind w:left="5760" w:hanging="360"/>
      </w:pPr>
      <w:rPr>
        <w:rFonts w:hint="default" w:ascii="Symbol" w:hAnsi="Symbol"/>
      </w:rPr>
    </w:lvl>
    <w:lvl w:ilvl="7" w:tplc="240A0003" w:tentative="1">
      <w:start w:val="1"/>
      <w:numFmt w:val="bullet"/>
      <w:lvlText w:val="o"/>
      <w:lvlJc w:val="left"/>
      <w:pPr>
        <w:ind w:left="6480" w:hanging="360"/>
      </w:pPr>
      <w:rPr>
        <w:rFonts w:hint="default" w:ascii="Courier New" w:hAnsi="Courier New" w:cs="Courier New"/>
      </w:rPr>
    </w:lvl>
    <w:lvl w:ilvl="8" w:tplc="240A0005" w:tentative="1">
      <w:start w:val="1"/>
      <w:numFmt w:val="bullet"/>
      <w:lvlText w:val=""/>
      <w:lvlJc w:val="left"/>
      <w:pPr>
        <w:ind w:left="7200" w:hanging="360"/>
      </w:pPr>
      <w:rPr>
        <w:rFonts w:hint="default" w:ascii="Wingdings" w:hAnsi="Wingdings"/>
      </w:rPr>
    </w:lvl>
  </w:abstractNum>
  <w:abstractNum w:abstractNumId="12" w15:restartNumberingAfterBreak="0">
    <w:nsid w:val="21252ED3"/>
    <w:multiLevelType w:val="hybridMultilevel"/>
    <w:tmpl w:val="0EDA3EE0"/>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13" w15:restartNumberingAfterBreak="0">
    <w:nsid w:val="254C1674"/>
    <w:multiLevelType w:val="multilevel"/>
    <w:tmpl w:val="D652B108"/>
    <w:lvl w:ilvl="0">
      <w:start w:val="1"/>
      <w:numFmt w:val="decimal"/>
      <w:pStyle w:val="Heading1"/>
      <w:suff w:val="space"/>
      <w:lvlText w:val="%1"/>
      <w:lvlJc w:val="left"/>
    </w:lvl>
    <w:lvl w:ilvl="1">
      <w:start w:val="1"/>
      <w:numFmt w:val="decimal"/>
      <w:pStyle w:val="Heading2"/>
      <w:suff w:val="space"/>
      <w:lvlText w:val="%1.%2"/>
      <w:lvlJc w:val="left"/>
      <w:rPr>
        <w:sz w:val="28"/>
        <w:szCs w:val="28"/>
      </w:rPr>
    </w:lvl>
    <w:lvl w:ilvl="2">
      <w:start w:val="1"/>
      <w:numFmt w:val="decimal"/>
      <w:pStyle w:val="Heading3"/>
      <w:suff w:val="space"/>
      <w:lvlText w:val="%1.%2.%3"/>
      <w:lvlJc w:val="left"/>
    </w:lvl>
    <w:lvl w:ilvl="3">
      <w:start w:val="1"/>
      <w:numFmt w:val="bullet"/>
      <w:pStyle w:val="Heading4"/>
      <w:suff w:val="nothing"/>
      <w:lvlText w:val=""/>
      <w:lvlJc w:val="left"/>
      <w:rPr>
        <w:rFonts w:hint="default" w:ascii="Symbol" w:hAnsi="Symbol"/>
      </w:rPr>
    </w:lvl>
    <w:lvl w:ilvl="4">
      <w:start w:val="1"/>
      <w:numFmt w:val="decimal"/>
      <w:pStyle w:val="Heading5"/>
      <w:suff w:val="nothing"/>
      <w:lvlText w:val=""/>
      <w:lvlJc w:val="left"/>
    </w:lvl>
    <w:lvl w:ilvl="5">
      <w:start w:val="1"/>
      <w:numFmt w:val="decimal"/>
      <w:pStyle w:val="Heading6"/>
      <w:suff w:val="nothing"/>
      <w:lvlText w:val=""/>
      <w:lvlJc w:val="left"/>
    </w:lvl>
    <w:lvl w:ilvl="6">
      <w:start w:val="1"/>
      <w:numFmt w:val="decimal"/>
      <w:pStyle w:val="Heading7"/>
      <w:suff w:val="nothing"/>
      <w:lvlText w:val=""/>
      <w:lvlJc w:val="left"/>
    </w:lvl>
    <w:lvl w:ilvl="7">
      <w:start w:val="1"/>
      <w:numFmt w:val="decimal"/>
      <w:pStyle w:val="Heading8"/>
      <w:suff w:val="nothing"/>
      <w:lvlText w:val=""/>
      <w:lvlJc w:val="left"/>
    </w:lvl>
    <w:lvl w:ilvl="8">
      <w:start w:val="1"/>
      <w:numFmt w:val="decimal"/>
      <w:pStyle w:val="Heading9"/>
      <w:suff w:val="nothing"/>
      <w:lvlText w:val=""/>
      <w:lvlJc w:val="left"/>
    </w:lvl>
  </w:abstractNum>
  <w:abstractNum w:abstractNumId="14" w15:restartNumberingAfterBreak="0">
    <w:nsid w:val="26D73AF5"/>
    <w:multiLevelType w:val="multilevel"/>
    <w:tmpl w:val="0800690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A152BCE"/>
    <w:multiLevelType w:val="hybridMultilevel"/>
    <w:tmpl w:val="717623F2"/>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16" w15:restartNumberingAfterBreak="0">
    <w:nsid w:val="40E67400"/>
    <w:multiLevelType w:val="hybridMultilevel"/>
    <w:tmpl w:val="0D62A6CE"/>
    <w:lvl w:ilvl="0" w:tplc="080A0001">
      <w:start w:val="1"/>
      <w:numFmt w:val="bullet"/>
      <w:lvlText w:val=""/>
      <w:lvlJc w:val="left"/>
      <w:pPr>
        <w:ind w:left="720" w:hanging="360"/>
      </w:pPr>
      <w:rPr>
        <w:rFonts w:hint="default" w:ascii="Symbol" w:hAnsi="Symbol"/>
      </w:rPr>
    </w:lvl>
    <w:lvl w:ilvl="1" w:tplc="080A0003" w:tentative="1">
      <w:start w:val="1"/>
      <w:numFmt w:val="bullet"/>
      <w:lvlText w:val="o"/>
      <w:lvlJc w:val="left"/>
      <w:pPr>
        <w:ind w:left="1440" w:hanging="360"/>
      </w:pPr>
      <w:rPr>
        <w:rFonts w:hint="default" w:ascii="Courier New" w:hAnsi="Courier New" w:cs="Courier New"/>
      </w:rPr>
    </w:lvl>
    <w:lvl w:ilvl="2" w:tplc="080A0005" w:tentative="1">
      <w:start w:val="1"/>
      <w:numFmt w:val="bullet"/>
      <w:lvlText w:val=""/>
      <w:lvlJc w:val="left"/>
      <w:pPr>
        <w:ind w:left="2160" w:hanging="360"/>
      </w:pPr>
      <w:rPr>
        <w:rFonts w:hint="default" w:ascii="Wingdings" w:hAnsi="Wingdings"/>
      </w:rPr>
    </w:lvl>
    <w:lvl w:ilvl="3" w:tplc="080A0001" w:tentative="1">
      <w:start w:val="1"/>
      <w:numFmt w:val="bullet"/>
      <w:lvlText w:val=""/>
      <w:lvlJc w:val="left"/>
      <w:pPr>
        <w:ind w:left="2880" w:hanging="360"/>
      </w:pPr>
      <w:rPr>
        <w:rFonts w:hint="default" w:ascii="Symbol" w:hAnsi="Symbol"/>
      </w:rPr>
    </w:lvl>
    <w:lvl w:ilvl="4" w:tplc="080A0003" w:tentative="1">
      <w:start w:val="1"/>
      <w:numFmt w:val="bullet"/>
      <w:lvlText w:val="o"/>
      <w:lvlJc w:val="left"/>
      <w:pPr>
        <w:ind w:left="3600" w:hanging="360"/>
      </w:pPr>
      <w:rPr>
        <w:rFonts w:hint="default" w:ascii="Courier New" w:hAnsi="Courier New" w:cs="Courier New"/>
      </w:rPr>
    </w:lvl>
    <w:lvl w:ilvl="5" w:tplc="080A0005" w:tentative="1">
      <w:start w:val="1"/>
      <w:numFmt w:val="bullet"/>
      <w:lvlText w:val=""/>
      <w:lvlJc w:val="left"/>
      <w:pPr>
        <w:ind w:left="4320" w:hanging="360"/>
      </w:pPr>
      <w:rPr>
        <w:rFonts w:hint="default" w:ascii="Wingdings" w:hAnsi="Wingdings"/>
      </w:rPr>
    </w:lvl>
    <w:lvl w:ilvl="6" w:tplc="080A0001" w:tentative="1">
      <w:start w:val="1"/>
      <w:numFmt w:val="bullet"/>
      <w:lvlText w:val=""/>
      <w:lvlJc w:val="left"/>
      <w:pPr>
        <w:ind w:left="5040" w:hanging="360"/>
      </w:pPr>
      <w:rPr>
        <w:rFonts w:hint="default" w:ascii="Symbol" w:hAnsi="Symbol"/>
      </w:rPr>
    </w:lvl>
    <w:lvl w:ilvl="7" w:tplc="080A0003" w:tentative="1">
      <w:start w:val="1"/>
      <w:numFmt w:val="bullet"/>
      <w:lvlText w:val="o"/>
      <w:lvlJc w:val="left"/>
      <w:pPr>
        <w:ind w:left="5760" w:hanging="360"/>
      </w:pPr>
      <w:rPr>
        <w:rFonts w:hint="default" w:ascii="Courier New" w:hAnsi="Courier New" w:cs="Courier New"/>
      </w:rPr>
    </w:lvl>
    <w:lvl w:ilvl="8" w:tplc="080A0005" w:tentative="1">
      <w:start w:val="1"/>
      <w:numFmt w:val="bullet"/>
      <w:lvlText w:val=""/>
      <w:lvlJc w:val="left"/>
      <w:pPr>
        <w:ind w:left="6480" w:hanging="360"/>
      </w:pPr>
      <w:rPr>
        <w:rFonts w:hint="default" w:ascii="Wingdings" w:hAnsi="Wingdings"/>
      </w:rPr>
    </w:lvl>
  </w:abstractNum>
  <w:abstractNum w:abstractNumId="17" w15:restartNumberingAfterBreak="0">
    <w:nsid w:val="442E7AF1"/>
    <w:multiLevelType w:val="hybridMultilevel"/>
    <w:tmpl w:val="1DE05FB2"/>
    <w:lvl w:ilvl="0" w:tplc="ABDA3D76">
      <w:start w:val="1"/>
      <w:numFmt w:val="decimal"/>
      <w:lvlText w:val="%1."/>
      <w:lvlJc w:val="left"/>
      <w:pPr>
        <w:ind w:left="720" w:hanging="360"/>
      </w:pPr>
    </w:lvl>
    <w:lvl w:ilvl="1" w:tplc="577477B4">
      <w:start w:val="1"/>
      <w:numFmt w:val="lowerLetter"/>
      <w:lvlText w:val="%2."/>
      <w:lvlJc w:val="left"/>
      <w:pPr>
        <w:ind w:left="1440" w:hanging="360"/>
      </w:pPr>
    </w:lvl>
    <w:lvl w:ilvl="2" w:tplc="A2F04FDE">
      <w:start w:val="1"/>
      <w:numFmt w:val="lowerRoman"/>
      <w:lvlText w:val="%3."/>
      <w:lvlJc w:val="right"/>
      <w:pPr>
        <w:ind w:left="2160" w:hanging="180"/>
      </w:pPr>
    </w:lvl>
    <w:lvl w:ilvl="3" w:tplc="6A46829C">
      <w:start w:val="1"/>
      <w:numFmt w:val="decimal"/>
      <w:lvlText w:val="%4."/>
      <w:lvlJc w:val="left"/>
      <w:pPr>
        <w:ind w:left="2880" w:hanging="360"/>
      </w:pPr>
    </w:lvl>
    <w:lvl w:ilvl="4" w:tplc="41688848">
      <w:start w:val="1"/>
      <w:numFmt w:val="lowerLetter"/>
      <w:lvlText w:val="%5."/>
      <w:lvlJc w:val="left"/>
      <w:pPr>
        <w:ind w:left="3600" w:hanging="360"/>
      </w:pPr>
    </w:lvl>
    <w:lvl w:ilvl="5" w:tplc="AA004D28">
      <w:start w:val="1"/>
      <w:numFmt w:val="lowerRoman"/>
      <w:lvlText w:val="%6."/>
      <w:lvlJc w:val="right"/>
      <w:pPr>
        <w:ind w:left="4320" w:hanging="180"/>
      </w:pPr>
    </w:lvl>
    <w:lvl w:ilvl="6" w:tplc="6CD6BFAE">
      <w:start w:val="1"/>
      <w:numFmt w:val="decimal"/>
      <w:lvlText w:val="%7."/>
      <w:lvlJc w:val="left"/>
      <w:pPr>
        <w:ind w:left="5040" w:hanging="360"/>
      </w:pPr>
    </w:lvl>
    <w:lvl w:ilvl="7" w:tplc="FFE6CA32">
      <w:start w:val="1"/>
      <w:numFmt w:val="lowerLetter"/>
      <w:lvlText w:val="%8."/>
      <w:lvlJc w:val="left"/>
      <w:pPr>
        <w:ind w:left="5760" w:hanging="360"/>
      </w:pPr>
    </w:lvl>
    <w:lvl w:ilvl="8" w:tplc="7C4859AA">
      <w:start w:val="1"/>
      <w:numFmt w:val="lowerRoman"/>
      <w:lvlText w:val="%9."/>
      <w:lvlJc w:val="right"/>
      <w:pPr>
        <w:ind w:left="6480" w:hanging="180"/>
      </w:pPr>
    </w:lvl>
  </w:abstractNum>
  <w:abstractNum w:abstractNumId="18" w15:restartNumberingAfterBreak="0">
    <w:nsid w:val="4551DD7E"/>
    <w:multiLevelType w:val="multilevel"/>
    <w:tmpl w:val="00000001"/>
    <w:name w:val="HTML-List1"/>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9" w15:restartNumberingAfterBreak="0">
    <w:nsid w:val="45D4FC15"/>
    <w:multiLevelType w:val="hybridMultilevel"/>
    <w:tmpl w:val="FFFFFFFF"/>
    <w:lvl w:ilvl="0" w:tplc="E0E8C938">
      <w:start w:val="1"/>
      <w:numFmt w:val="bullet"/>
      <w:lvlText w:val=""/>
      <w:lvlJc w:val="left"/>
      <w:pPr>
        <w:ind w:left="720" w:hanging="360"/>
      </w:pPr>
      <w:rPr>
        <w:rFonts w:hint="default" w:ascii="Symbol" w:hAnsi="Symbol"/>
      </w:rPr>
    </w:lvl>
    <w:lvl w:ilvl="1" w:tplc="F64A081E">
      <w:start w:val="1"/>
      <w:numFmt w:val="bullet"/>
      <w:lvlText w:val="o"/>
      <w:lvlJc w:val="left"/>
      <w:pPr>
        <w:ind w:left="1440" w:hanging="360"/>
      </w:pPr>
      <w:rPr>
        <w:rFonts w:hint="default" w:ascii="Courier New" w:hAnsi="Courier New"/>
      </w:rPr>
    </w:lvl>
    <w:lvl w:ilvl="2" w:tplc="A4F604F4">
      <w:start w:val="1"/>
      <w:numFmt w:val="bullet"/>
      <w:lvlText w:val=""/>
      <w:lvlJc w:val="left"/>
      <w:pPr>
        <w:ind w:left="2160" w:hanging="360"/>
      </w:pPr>
      <w:rPr>
        <w:rFonts w:hint="default" w:ascii="Wingdings" w:hAnsi="Wingdings"/>
      </w:rPr>
    </w:lvl>
    <w:lvl w:ilvl="3" w:tplc="4BAA4308">
      <w:start w:val="1"/>
      <w:numFmt w:val="bullet"/>
      <w:lvlText w:val=""/>
      <w:lvlJc w:val="left"/>
      <w:pPr>
        <w:ind w:left="2880" w:hanging="360"/>
      </w:pPr>
      <w:rPr>
        <w:rFonts w:hint="default" w:ascii="Symbol" w:hAnsi="Symbol"/>
      </w:rPr>
    </w:lvl>
    <w:lvl w:ilvl="4" w:tplc="E39086CA">
      <w:start w:val="1"/>
      <w:numFmt w:val="bullet"/>
      <w:lvlText w:val="o"/>
      <w:lvlJc w:val="left"/>
      <w:pPr>
        <w:ind w:left="3600" w:hanging="360"/>
      </w:pPr>
      <w:rPr>
        <w:rFonts w:hint="default" w:ascii="Courier New" w:hAnsi="Courier New"/>
      </w:rPr>
    </w:lvl>
    <w:lvl w:ilvl="5" w:tplc="5D141A4C">
      <w:start w:val="1"/>
      <w:numFmt w:val="bullet"/>
      <w:lvlText w:val=""/>
      <w:lvlJc w:val="left"/>
      <w:pPr>
        <w:ind w:left="4320" w:hanging="360"/>
      </w:pPr>
      <w:rPr>
        <w:rFonts w:hint="default" w:ascii="Wingdings" w:hAnsi="Wingdings"/>
      </w:rPr>
    </w:lvl>
    <w:lvl w:ilvl="6" w:tplc="4620A888">
      <w:start w:val="1"/>
      <w:numFmt w:val="bullet"/>
      <w:lvlText w:val=""/>
      <w:lvlJc w:val="left"/>
      <w:pPr>
        <w:ind w:left="5040" w:hanging="360"/>
      </w:pPr>
      <w:rPr>
        <w:rFonts w:hint="default" w:ascii="Symbol" w:hAnsi="Symbol"/>
      </w:rPr>
    </w:lvl>
    <w:lvl w:ilvl="7" w:tplc="F16EC02A">
      <w:start w:val="1"/>
      <w:numFmt w:val="bullet"/>
      <w:lvlText w:val="o"/>
      <w:lvlJc w:val="left"/>
      <w:pPr>
        <w:ind w:left="5760" w:hanging="360"/>
      </w:pPr>
      <w:rPr>
        <w:rFonts w:hint="default" w:ascii="Courier New" w:hAnsi="Courier New"/>
      </w:rPr>
    </w:lvl>
    <w:lvl w:ilvl="8" w:tplc="C19AB616">
      <w:start w:val="1"/>
      <w:numFmt w:val="bullet"/>
      <w:lvlText w:val=""/>
      <w:lvlJc w:val="left"/>
      <w:pPr>
        <w:ind w:left="6480" w:hanging="360"/>
      </w:pPr>
      <w:rPr>
        <w:rFonts w:hint="default" w:ascii="Wingdings" w:hAnsi="Wingdings"/>
      </w:rPr>
    </w:lvl>
  </w:abstractNum>
  <w:abstractNum w:abstractNumId="20" w15:restartNumberingAfterBreak="0">
    <w:nsid w:val="4B44438D"/>
    <w:multiLevelType w:val="hybridMultilevel"/>
    <w:tmpl w:val="58AE7244"/>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21" w15:restartNumberingAfterBreak="0">
    <w:nsid w:val="52E605FE"/>
    <w:multiLevelType w:val="hybridMultilevel"/>
    <w:tmpl w:val="461E6BDC"/>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22" w15:restartNumberingAfterBreak="0">
    <w:nsid w:val="55B94F13"/>
    <w:multiLevelType w:val="hybridMultilevel"/>
    <w:tmpl w:val="9B9EA676"/>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23" w15:restartNumberingAfterBreak="0">
    <w:nsid w:val="569080FB"/>
    <w:multiLevelType w:val="hybridMultilevel"/>
    <w:tmpl w:val="FFFFFFFF"/>
    <w:lvl w:ilvl="0" w:tplc="0570F572">
      <w:start w:val="1"/>
      <w:numFmt w:val="bullet"/>
      <w:lvlText w:val=""/>
      <w:lvlJc w:val="left"/>
      <w:pPr>
        <w:ind w:left="720" w:hanging="360"/>
      </w:pPr>
      <w:rPr>
        <w:rFonts w:hint="default" w:ascii="Symbol" w:hAnsi="Symbol"/>
      </w:rPr>
    </w:lvl>
    <w:lvl w:ilvl="1" w:tplc="9C4C9402">
      <w:start w:val="1"/>
      <w:numFmt w:val="bullet"/>
      <w:lvlText w:val="o"/>
      <w:lvlJc w:val="left"/>
      <w:pPr>
        <w:ind w:left="1440" w:hanging="360"/>
      </w:pPr>
      <w:rPr>
        <w:rFonts w:hint="default" w:ascii="Courier New" w:hAnsi="Courier New"/>
      </w:rPr>
    </w:lvl>
    <w:lvl w:ilvl="2" w:tplc="A312882E">
      <w:start w:val="1"/>
      <w:numFmt w:val="bullet"/>
      <w:lvlText w:val=""/>
      <w:lvlJc w:val="left"/>
      <w:pPr>
        <w:ind w:left="2160" w:hanging="360"/>
      </w:pPr>
      <w:rPr>
        <w:rFonts w:hint="default" w:ascii="Wingdings" w:hAnsi="Wingdings"/>
      </w:rPr>
    </w:lvl>
    <w:lvl w:ilvl="3" w:tplc="C0E81458">
      <w:start w:val="1"/>
      <w:numFmt w:val="bullet"/>
      <w:lvlText w:val=""/>
      <w:lvlJc w:val="left"/>
      <w:pPr>
        <w:ind w:left="2880" w:hanging="360"/>
      </w:pPr>
      <w:rPr>
        <w:rFonts w:hint="default" w:ascii="Symbol" w:hAnsi="Symbol"/>
      </w:rPr>
    </w:lvl>
    <w:lvl w:ilvl="4" w:tplc="D0AE322A">
      <w:start w:val="1"/>
      <w:numFmt w:val="bullet"/>
      <w:lvlText w:val="o"/>
      <w:lvlJc w:val="left"/>
      <w:pPr>
        <w:ind w:left="3600" w:hanging="360"/>
      </w:pPr>
      <w:rPr>
        <w:rFonts w:hint="default" w:ascii="Courier New" w:hAnsi="Courier New"/>
      </w:rPr>
    </w:lvl>
    <w:lvl w:ilvl="5" w:tplc="DAEE9C7C">
      <w:start w:val="1"/>
      <w:numFmt w:val="bullet"/>
      <w:lvlText w:val=""/>
      <w:lvlJc w:val="left"/>
      <w:pPr>
        <w:ind w:left="4320" w:hanging="360"/>
      </w:pPr>
      <w:rPr>
        <w:rFonts w:hint="default" w:ascii="Wingdings" w:hAnsi="Wingdings"/>
      </w:rPr>
    </w:lvl>
    <w:lvl w:ilvl="6" w:tplc="EE08293A">
      <w:start w:val="1"/>
      <w:numFmt w:val="bullet"/>
      <w:lvlText w:val=""/>
      <w:lvlJc w:val="left"/>
      <w:pPr>
        <w:ind w:left="5040" w:hanging="360"/>
      </w:pPr>
      <w:rPr>
        <w:rFonts w:hint="default" w:ascii="Symbol" w:hAnsi="Symbol"/>
      </w:rPr>
    </w:lvl>
    <w:lvl w:ilvl="7" w:tplc="039A76F0">
      <w:start w:val="1"/>
      <w:numFmt w:val="bullet"/>
      <w:lvlText w:val="o"/>
      <w:lvlJc w:val="left"/>
      <w:pPr>
        <w:ind w:left="5760" w:hanging="360"/>
      </w:pPr>
      <w:rPr>
        <w:rFonts w:hint="default" w:ascii="Courier New" w:hAnsi="Courier New"/>
      </w:rPr>
    </w:lvl>
    <w:lvl w:ilvl="8" w:tplc="6616D976">
      <w:start w:val="1"/>
      <w:numFmt w:val="bullet"/>
      <w:lvlText w:val=""/>
      <w:lvlJc w:val="left"/>
      <w:pPr>
        <w:ind w:left="6480" w:hanging="360"/>
      </w:pPr>
      <w:rPr>
        <w:rFonts w:hint="default" w:ascii="Wingdings" w:hAnsi="Wingdings"/>
      </w:rPr>
    </w:lvl>
  </w:abstractNum>
  <w:abstractNum w:abstractNumId="24" w15:restartNumberingAfterBreak="0">
    <w:nsid w:val="5D6B2839"/>
    <w:multiLevelType w:val="hybridMultilevel"/>
    <w:tmpl w:val="8F4A8BCC"/>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25" w15:restartNumberingAfterBreak="0">
    <w:nsid w:val="60DFD4D8"/>
    <w:multiLevelType w:val="hybridMultilevel"/>
    <w:tmpl w:val="FFFFFFFF"/>
    <w:lvl w:ilvl="0" w:tplc="D6366A72">
      <w:start w:val="1"/>
      <w:numFmt w:val="bullet"/>
      <w:lvlText w:val=""/>
      <w:lvlJc w:val="left"/>
      <w:pPr>
        <w:ind w:left="720" w:hanging="360"/>
      </w:pPr>
      <w:rPr>
        <w:rFonts w:hint="default" w:ascii="Symbol" w:hAnsi="Symbol"/>
      </w:rPr>
    </w:lvl>
    <w:lvl w:ilvl="1" w:tplc="009218C8">
      <w:start w:val="1"/>
      <w:numFmt w:val="bullet"/>
      <w:lvlText w:val="o"/>
      <w:lvlJc w:val="left"/>
      <w:pPr>
        <w:ind w:left="1440" w:hanging="360"/>
      </w:pPr>
      <w:rPr>
        <w:rFonts w:hint="default" w:ascii="Courier New" w:hAnsi="Courier New"/>
      </w:rPr>
    </w:lvl>
    <w:lvl w:ilvl="2" w:tplc="2F5EA3F0">
      <w:start w:val="1"/>
      <w:numFmt w:val="bullet"/>
      <w:lvlText w:val=""/>
      <w:lvlJc w:val="left"/>
      <w:pPr>
        <w:ind w:left="2160" w:hanging="360"/>
      </w:pPr>
      <w:rPr>
        <w:rFonts w:hint="default" w:ascii="Wingdings" w:hAnsi="Wingdings"/>
      </w:rPr>
    </w:lvl>
    <w:lvl w:ilvl="3" w:tplc="C2222D74">
      <w:start w:val="1"/>
      <w:numFmt w:val="bullet"/>
      <w:lvlText w:val=""/>
      <w:lvlJc w:val="left"/>
      <w:pPr>
        <w:ind w:left="2880" w:hanging="360"/>
      </w:pPr>
      <w:rPr>
        <w:rFonts w:hint="default" w:ascii="Symbol" w:hAnsi="Symbol"/>
      </w:rPr>
    </w:lvl>
    <w:lvl w:ilvl="4" w:tplc="342AB70C">
      <w:start w:val="1"/>
      <w:numFmt w:val="bullet"/>
      <w:lvlText w:val="o"/>
      <w:lvlJc w:val="left"/>
      <w:pPr>
        <w:ind w:left="3600" w:hanging="360"/>
      </w:pPr>
      <w:rPr>
        <w:rFonts w:hint="default" w:ascii="Courier New" w:hAnsi="Courier New"/>
      </w:rPr>
    </w:lvl>
    <w:lvl w:ilvl="5" w:tplc="FBFC7FB0">
      <w:start w:val="1"/>
      <w:numFmt w:val="bullet"/>
      <w:lvlText w:val=""/>
      <w:lvlJc w:val="left"/>
      <w:pPr>
        <w:ind w:left="4320" w:hanging="360"/>
      </w:pPr>
      <w:rPr>
        <w:rFonts w:hint="default" w:ascii="Wingdings" w:hAnsi="Wingdings"/>
      </w:rPr>
    </w:lvl>
    <w:lvl w:ilvl="6" w:tplc="EBB88A7C">
      <w:start w:val="1"/>
      <w:numFmt w:val="bullet"/>
      <w:lvlText w:val=""/>
      <w:lvlJc w:val="left"/>
      <w:pPr>
        <w:ind w:left="5040" w:hanging="360"/>
      </w:pPr>
      <w:rPr>
        <w:rFonts w:hint="default" w:ascii="Symbol" w:hAnsi="Symbol"/>
      </w:rPr>
    </w:lvl>
    <w:lvl w:ilvl="7" w:tplc="2F787F94">
      <w:start w:val="1"/>
      <w:numFmt w:val="bullet"/>
      <w:lvlText w:val="o"/>
      <w:lvlJc w:val="left"/>
      <w:pPr>
        <w:ind w:left="5760" w:hanging="360"/>
      </w:pPr>
      <w:rPr>
        <w:rFonts w:hint="default" w:ascii="Courier New" w:hAnsi="Courier New"/>
      </w:rPr>
    </w:lvl>
    <w:lvl w:ilvl="8" w:tplc="C54EEB02">
      <w:start w:val="1"/>
      <w:numFmt w:val="bullet"/>
      <w:lvlText w:val=""/>
      <w:lvlJc w:val="left"/>
      <w:pPr>
        <w:ind w:left="6480" w:hanging="360"/>
      </w:pPr>
      <w:rPr>
        <w:rFonts w:hint="default" w:ascii="Wingdings" w:hAnsi="Wingdings"/>
      </w:rPr>
    </w:lvl>
  </w:abstractNum>
  <w:abstractNum w:abstractNumId="26" w15:restartNumberingAfterBreak="0">
    <w:nsid w:val="61CE5E36"/>
    <w:multiLevelType w:val="hybridMultilevel"/>
    <w:tmpl w:val="2940E7B2"/>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27" w15:restartNumberingAfterBreak="0">
    <w:nsid w:val="646B6489"/>
    <w:multiLevelType w:val="hybridMultilevel"/>
    <w:tmpl w:val="77463922"/>
    <w:lvl w:ilvl="0" w:tplc="4CC48292">
      <w:start w:val="1"/>
      <w:numFmt w:val="decimal"/>
      <w:lvlText w:val="%1."/>
      <w:lvlJc w:val="left"/>
      <w:pPr>
        <w:ind w:left="720" w:hanging="360"/>
      </w:pPr>
    </w:lvl>
    <w:lvl w:ilvl="1" w:tplc="8E1AEFEC">
      <w:start w:val="1"/>
      <w:numFmt w:val="lowerLetter"/>
      <w:lvlText w:val="%2."/>
      <w:lvlJc w:val="left"/>
      <w:pPr>
        <w:ind w:left="1440" w:hanging="360"/>
      </w:pPr>
    </w:lvl>
    <w:lvl w:ilvl="2" w:tplc="EE7A5B36">
      <w:start w:val="1"/>
      <w:numFmt w:val="lowerRoman"/>
      <w:lvlText w:val="%3."/>
      <w:lvlJc w:val="right"/>
      <w:pPr>
        <w:ind w:left="2160" w:hanging="180"/>
      </w:pPr>
    </w:lvl>
    <w:lvl w:ilvl="3" w:tplc="9BA21AC6">
      <w:start w:val="1"/>
      <w:numFmt w:val="decimal"/>
      <w:lvlText w:val="%4."/>
      <w:lvlJc w:val="left"/>
      <w:pPr>
        <w:ind w:left="2880" w:hanging="360"/>
      </w:pPr>
    </w:lvl>
    <w:lvl w:ilvl="4" w:tplc="85DA6FB2">
      <w:start w:val="1"/>
      <w:numFmt w:val="lowerLetter"/>
      <w:lvlText w:val="%5."/>
      <w:lvlJc w:val="left"/>
      <w:pPr>
        <w:ind w:left="3600" w:hanging="360"/>
      </w:pPr>
    </w:lvl>
    <w:lvl w:ilvl="5" w:tplc="60B0A9D2">
      <w:start w:val="1"/>
      <w:numFmt w:val="lowerRoman"/>
      <w:lvlText w:val="%6."/>
      <w:lvlJc w:val="right"/>
      <w:pPr>
        <w:ind w:left="4320" w:hanging="180"/>
      </w:pPr>
    </w:lvl>
    <w:lvl w:ilvl="6" w:tplc="8C925BD8">
      <w:start w:val="1"/>
      <w:numFmt w:val="decimal"/>
      <w:lvlText w:val="%7."/>
      <w:lvlJc w:val="left"/>
      <w:pPr>
        <w:ind w:left="5040" w:hanging="360"/>
      </w:pPr>
    </w:lvl>
    <w:lvl w:ilvl="7" w:tplc="E452C658">
      <w:start w:val="1"/>
      <w:numFmt w:val="lowerLetter"/>
      <w:lvlText w:val="%8."/>
      <w:lvlJc w:val="left"/>
      <w:pPr>
        <w:ind w:left="5760" w:hanging="360"/>
      </w:pPr>
    </w:lvl>
    <w:lvl w:ilvl="8" w:tplc="B31CE3C2">
      <w:start w:val="1"/>
      <w:numFmt w:val="lowerRoman"/>
      <w:lvlText w:val="%9."/>
      <w:lvlJc w:val="right"/>
      <w:pPr>
        <w:ind w:left="6480" w:hanging="180"/>
      </w:pPr>
    </w:lvl>
  </w:abstractNum>
  <w:abstractNum w:abstractNumId="28" w15:restartNumberingAfterBreak="0">
    <w:nsid w:val="65037BC5"/>
    <w:multiLevelType w:val="hybridMultilevel"/>
    <w:tmpl w:val="1B3A04D4"/>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29" w15:restartNumberingAfterBreak="0">
    <w:nsid w:val="670046AC"/>
    <w:multiLevelType w:val="multilevel"/>
    <w:tmpl w:val="031EDD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D3A81DC"/>
    <w:multiLevelType w:val="hybridMultilevel"/>
    <w:tmpl w:val="FFFFFFFF"/>
    <w:lvl w:ilvl="0" w:tplc="3B908896">
      <w:start w:val="1"/>
      <w:numFmt w:val="bullet"/>
      <w:lvlText w:val=""/>
      <w:lvlJc w:val="left"/>
      <w:pPr>
        <w:ind w:left="720" w:hanging="360"/>
      </w:pPr>
      <w:rPr>
        <w:rFonts w:hint="default" w:ascii="Symbol" w:hAnsi="Symbol"/>
      </w:rPr>
    </w:lvl>
    <w:lvl w:ilvl="1" w:tplc="43A8E2FC">
      <w:start w:val="1"/>
      <w:numFmt w:val="bullet"/>
      <w:lvlText w:val="o"/>
      <w:lvlJc w:val="left"/>
      <w:pPr>
        <w:ind w:left="1440" w:hanging="360"/>
      </w:pPr>
      <w:rPr>
        <w:rFonts w:hint="default" w:ascii="Courier New" w:hAnsi="Courier New"/>
      </w:rPr>
    </w:lvl>
    <w:lvl w:ilvl="2" w:tplc="74207930">
      <w:start w:val="1"/>
      <w:numFmt w:val="bullet"/>
      <w:lvlText w:val=""/>
      <w:lvlJc w:val="left"/>
      <w:pPr>
        <w:ind w:left="2160" w:hanging="360"/>
      </w:pPr>
      <w:rPr>
        <w:rFonts w:hint="default" w:ascii="Wingdings" w:hAnsi="Wingdings"/>
      </w:rPr>
    </w:lvl>
    <w:lvl w:ilvl="3" w:tplc="C96EF8AC">
      <w:start w:val="1"/>
      <w:numFmt w:val="bullet"/>
      <w:lvlText w:val=""/>
      <w:lvlJc w:val="left"/>
      <w:pPr>
        <w:ind w:left="2880" w:hanging="360"/>
      </w:pPr>
      <w:rPr>
        <w:rFonts w:hint="default" w:ascii="Symbol" w:hAnsi="Symbol"/>
      </w:rPr>
    </w:lvl>
    <w:lvl w:ilvl="4" w:tplc="7B52603A">
      <w:start w:val="1"/>
      <w:numFmt w:val="bullet"/>
      <w:lvlText w:val="o"/>
      <w:lvlJc w:val="left"/>
      <w:pPr>
        <w:ind w:left="3600" w:hanging="360"/>
      </w:pPr>
      <w:rPr>
        <w:rFonts w:hint="default" w:ascii="Courier New" w:hAnsi="Courier New"/>
      </w:rPr>
    </w:lvl>
    <w:lvl w:ilvl="5" w:tplc="F09048C2">
      <w:start w:val="1"/>
      <w:numFmt w:val="bullet"/>
      <w:lvlText w:val=""/>
      <w:lvlJc w:val="left"/>
      <w:pPr>
        <w:ind w:left="4320" w:hanging="360"/>
      </w:pPr>
      <w:rPr>
        <w:rFonts w:hint="default" w:ascii="Wingdings" w:hAnsi="Wingdings"/>
      </w:rPr>
    </w:lvl>
    <w:lvl w:ilvl="6" w:tplc="C8F85C18">
      <w:start w:val="1"/>
      <w:numFmt w:val="bullet"/>
      <w:lvlText w:val=""/>
      <w:lvlJc w:val="left"/>
      <w:pPr>
        <w:ind w:left="5040" w:hanging="360"/>
      </w:pPr>
      <w:rPr>
        <w:rFonts w:hint="default" w:ascii="Symbol" w:hAnsi="Symbol"/>
      </w:rPr>
    </w:lvl>
    <w:lvl w:ilvl="7" w:tplc="8C7AB57E">
      <w:start w:val="1"/>
      <w:numFmt w:val="bullet"/>
      <w:lvlText w:val="o"/>
      <w:lvlJc w:val="left"/>
      <w:pPr>
        <w:ind w:left="5760" w:hanging="360"/>
      </w:pPr>
      <w:rPr>
        <w:rFonts w:hint="default" w:ascii="Courier New" w:hAnsi="Courier New"/>
      </w:rPr>
    </w:lvl>
    <w:lvl w:ilvl="8" w:tplc="48F677FE">
      <w:start w:val="1"/>
      <w:numFmt w:val="bullet"/>
      <w:lvlText w:val=""/>
      <w:lvlJc w:val="left"/>
      <w:pPr>
        <w:ind w:left="6480" w:hanging="360"/>
      </w:pPr>
      <w:rPr>
        <w:rFonts w:hint="default" w:ascii="Wingdings" w:hAnsi="Wingdings"/>
      </w:rPr>
    </w:lvl>
  </w:abstractNum>
  <w:abstractNum w:abstractNumId="31" w15:restartNumberingAfterBreak="0">
    <w:nsid w:val="6F979EC8"/>
    <w:multiLevelType w:val="hybridMultilevel"/>
    <w:tmpl w:val="FFFFFFFF"/>
    <w:lvl w:ilvl="0" w:tplc="B1E8A33E">
      <w:start w:val="1"/>
      <w:numFmt w:val="decimal"/>
      <w:lvlText w:val="%1."/>
      <w:lvlJc w:val="left"/>
      <w:pPr>
        <w:ind w:left="720" w:hanging="360"/>
      </w:pPr>
    </w:lvl>
    <w:lvl w:ilvl="1" w:tplc="FAB6B5D6">
      <w:start w:val="1"/>
      <w:numFmt w:val="lowerLetter"/>
      <w:lvlText w:val="%2."/>
      <w:lvlJc w:val="left"/>
      <w:pPr>
        <w:ind w:left="1440" w:hanging="360"/>
      </w:pPr>
    </w:lvl>
    <w:lvl w:ilvl="2" w:tplc="6B6ECC16">
      <w:start w:val="1"/>
      <w:numFmt w:val="lowerRoman"/>
      <w:lvlText w:val="%3."/>
      <w:lvlJc w:val="right"/>
      <w:pPr>
        <w:ind w:left="2160" w:hanging="180"/>
      </w:pPr>
    </w:lvl>
    <w:lvl w:ilvl="3" w:tplc="2086F6FC">
      <w:start w:val="1"/>
      <w:numFmt w:val="decimal"/>
      <w:lvlText w:val="%4."/>
      <w:lvlJc w:val="left"/>
      <w:pPr>
        <w:ind w:left="2880" w:hanging="360"/>
      </w:pPr>
    </w:lvl>
    <w:lvl w:ilvl="4" w:tplc="BEF09F6C">
      <w:start w:val="1"/>
      <w:numFmt w:val="lowerLetter"/>
      <w:lvlText w:val="%5."/>
      <w:lvlJc w:val="left"/>
      <w:pPr>
        <w:ind w:left="3600" w:hanging="360"/>
      </w:pPr>
    </w:lvl>
    <w:lvl w:ilvl="5" w:tplc="789ECC7C">
      <w:start w:val="1"/>
      <w:numFmt w:val="lowerRoman"/>
      <w:lvlText w:val="%6."/>
      <w:lvlJc w:val="right"/>
      <w:pPr>
        <w:ind w:left="4320" w:hanging="180"/>
      </w:pPr>
    </w:lvl>
    <w:lvl w:ilvl="6" w:tplc="2772C326">
      <w:start w:val="1"/>
      <w:numFmt w:val="decimal"/>
      <w:lvlText w:val="%7."/>
      <w:lvlJc w:val="left"/>
      <w:pPr>
        <w:ind w:left="5040" w:hanging="360"/>
      </w:pPr>
    </w:lvl>
    <w:lvl w:ilvl="7" w:tplc="112E7F5A">
      <w:start w:val="1"/>
      <w:numFmt w:val="lowerLetter"/>
      <w:lvlText w:val="%8."/>
      <w:lvlJc w:val="left"/>
      <w:pPr>
        <w:ind w:left="5760" w:hanging="360"/>
      </w:pPr>
    </w:lvl>
    <w:lvl w:ilvl="8" w:tplc="11C61B88">
      <w:start w:val="1"/>
      <w:numFmt w:val="lowerRoman"/>
      <w:lvlText w:val="%9."/>
      <w:lvlJc w:val="right"/>
      <w:pPr>
        <w:ind w:left="6480" w:hanging="180"/>
      </w:pPr>
    </w:lvl>
  </w:abstractNum>
  <w:abstractNum w:abstractNumId="32" w15:restartNumberingAfterBreak="0">
    <w:nsid w:val="74CF7D31"/>
    <w:multiLevelType w:val="hybridMultilevel"/>
    <w:tmpl w:val="155CBE96"/>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33" w15:restartNumberingAfterBreak="0">
    <w:nsid w:val="772B0827"/>
    <w:multiLevelType w:val="hybridMultilevel"/>
    <w:tmpl w:val="3C08514A"/>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34" w15:restartNumberingAfterBreak="0">
    <w:nsid w:val="77390712"/>
    <w:multiLevelType w:val="hybridMultilevel"/>
    <w:tmpl w:val="E3FA8FF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77C2139D"/>
    <w:multiLevelType w:val="hybridMultilevel"/>
    <w:tmpl w:val="64127E7E"/>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36" w15:restartNumberingAfterBreak="0">
    <w:nsid w:val="7A2951A4"/>
    <w:multiLevelType w:val="hybridMultilevel"/>
    <w:tmpl w:val="95D82AFA"/>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37" w15:restartNumberingAfterBreak="0">
    <w:nsid w:val="7ACD623C"/>
    <w:multiLevelType w:val="hybridMultilevel"/>
    <w:tmpl w:val="D158C7D8"/>
    <w:lvl w:ilvl="0" w:tplc="080A0003">
      <w:start w:val="1"/>
      <w:numFmt w:val="bullet"/>
      <w:lvlText w:val="o"/>
      <w:lvlJc w:val="left"/>
      <w:pPr>
        <w:ind w:left="1440" w:hanging="360"/>
      </w:pPr>
      <w:rPr>
        <w:rFonts w:hint="default" w:ascii="Courier New" w:hAnsi="Courier New" w:cs="Courier New"/>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num w:numId="1" w16cid:durableId="710806554">
    <w:abstractNumId w:val="25"/>
  </w:num>
  <w:num w:numId="2" w16cid:durableId="1700085693">
    <w:abstractNumId w:val="17"/>
  </w:num>
  <w:num w:numId="3" w16cid:durableId="2088574081">
    <w:abstractNumId w:val="31"/>
  </w:num>
  <w:num w:numId="4" w16cid:durableId="292905286">
    <w:abstractNumId w:val="13"/>
  </w:num>
  <w:num w:numId="5" w16cid:durableId="905072093">
    <w:abstractNumId w:val="3"/>
  </w:num>
  <w:num w:numId="6" w16cid:durableId="2016614453">
    <w:abstractNumId w:val="30"/>
  </w:num>
  <w:num w:numId="7" w16cid:durableId="1270506994">
    <w:abstractNumId w:val="23"/>
  </w:num>
  <w:num w:numId="8" w16cid:durableId="1813329466">
    <w:abstractNumId w:val="19"/>
  </w:num>
  <w:num w:numId="9" w16cid:durableId="1476489121">
    <w:abstractNumId w:val="27"/>
  </w:num>
  <w:num w:numId="10" w16cid:durableId="246958766">
    <w:abstractNumId w:val="16"/>
  </w:num>
  <w:num w:numId="11" w16cid:durableId="215554946">
    <w:abstractNumId w:val="35"/>
  </w:num>
  <w:num w:numId="12" w16cid:durableId="12191827">
    <w:abstractNumId w:val="1"/>
  </w:num>
  <w:num w:numId="13" w16cid:durableId="1636793144">
    <w:abstractNumId w:val="32"/>
  </w:num>
  <w:num w:numId="14" w16cid:durableId="2016419635">
    <w:abstractNumId w:val="10"/>
  </w:num>
  <w:num w:numId="15" w16cid:durableId="1687976080">
    <w:abstractNumId w:val="33"/>
  </w:num>
  <w:num w:numId="16" w16cid:durableId="474683032">
    <w:abstractNumId w:val="2"/>
  </w:num>
  <w:num w:numId="17" w16cid:durableId="1110660197">
    <w:abstractNumId w:val="34"/>
  </w:num>
  <w:num w:numId="18" w16cid:durableId="1192690736">
    <w:abstractNumId w:val="21"/>
  </w:num>
  <w:num w:numId="19" w16cid:durableId="82848078">
    <w:abstractNumId w:val="22"/>
  </w:num>
  <w:num w:numId="20" w16cid:durableId="672731532">
    <w:abstractNumId w:val="20"/>
  </w:num>
  <w:num w:numId="21" w16cid:durableId="1954945895">
    <w:abstractNumId w:val="5"/>
  </w:num>
  <w:num w:numId="22" w16cid:durableId="412092535">
    <w:abstractNumId w:val="28"/>
  </w:num>
  <w:num w:numId="23" w16cid:durableId="951474324">
    <w:abstractNumId w:val="26"/>
  </w:num>
  <w:num w:numId="24" w16cid:durableId="2003509119">
    <w:abstractNumId w:val="36"/>
  </w:num>
  <w:num w:numId="25" w16cid:durableId="931012439">
    <w:abstractNumId w:val="37"/>
  </w:num>
  <w:num w:numId="26" w16cid:durableId="1007513627">
    <w:abstractNumId w:val="8"/>
  </w:num>
  <w:num w:numId="27" w16cid:durableId="538513886">
    <w:abstractNumId w:val="12"/>
  </w:num>
  <w:num w:numId="28" w16cid:durableId="1849519889">
    <w:abstractNumId w:val="6"/>
  </w:num>
  <w:num w:numId="29" w16cid:durableId="404498186">
    <w:abstractNumId w:val="9"/>
  </w:num>
  <w:num w:numId="30" w16cid:durableId="137571839">
    <w:abstractNumId w:val="14"/>
  </w:num>
  <w:num w:numId="31" w16cid:durableId="50929877">
    <w:abstractNumId w:val="29"/>
  </w:num>
  <w:num w:numId="32" w16cid:durableId="397363251">
    <w:abstractNumId w:val="7"/>
  </w:num>
  <w:num w:numId="33" w16cid:durableId="1176460786">
    <w:abstractNumId w:val="24"/>
  </w:num>
  <w:num w:numId="34" w16cid:durableId="644120040">
    <w:abstractNumId w:val="0"/>
  </w:num>
  <w:num w:numId="35" w16cid:durableId="383525203">
    <w:abstractNumId w:val="15"/>
  </w:num>
  <w:num w:numId="36" w16cid:durableId="1214734723">
    <w:abstractNumId w:val="11"/>
  </w:num>
  <w:num w:numId="37" w16cid:durableId="309402188">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an David Ramírez Juzga">
    <w15:presenceInfo w15:providerId="AD" w15:userId="S::jdavid.ramirez@javeriana.edu.co::f2f234e1-9c00-4ace-a2dc-31debdd5789d"/>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00"/>
  <w:printFractionalCharacterWidth/>
  <w:activeWritingStyle w:lang="es-ES_tradnl" w:vendorID="64" w:dllVersion="0" w:nlCheck="1" w:checkStyle="0" w:appName="MSWord"/>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val="false"/>
  <w:defaultTabStop w:val="720"/>
  <w:autoHyphenation/>
  <w:hyphenationZone w:val="432"/>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3AA"/>
    <w:rsid w:val="000007B1"/>
    <w:rsid w:val="00001EBC"/>
    <w:rsid w:val="00005150"/>
    <w:rsid w:val="00010563"/>
    <w:rsid w:val="0001084D"/>
    <w:rsid w:val="00012AD0"/>
    <w:rsid w:val="00013336"/>
    <w:rsid w:val="00013A46"/>
    <w:rsid w:val="00014D1C"/>
    <w:rsid w:val="000176FE"/>
    <w:rsid w:val="000225D7"/>
    <w:rsid w:val="00024165"/>
    <w:rsid w:val="00026B76"/>
    <w:rsid w:val="00027127"/>
    <w:rsid w:val="0002771A"/>
    <w:rsid w:val="00027949"/>
    <w:rsid w:val="00027E70"/>
    <w:rsid w:val="0003245D"/>
    <w:rsid w:val="00035AF6"/>
    <w:rsid w:val="00036410"/>
    <w:rsid w:val="00037322"/>
    <w:rsid w:val="00037BAF"/>
    <w:rsid w:val="00040C28"/>
    <w:rsid w:val="000434EB"/>
    <w:rsid w:val="000449C5"/>
    <w:rsid w:val="000462F0"/>
    <w:rsid w:val="00050EA8"/>
    <w:rsid w:val="00051193"/>
    <w:rsid w:val="000529C9"/>
    <w:rsid w:val="00053326"/>
    <w:rsid w:val="000537EF"/>
    <w:rsid w:val="0005397B"/>
    <w:rsid w:val="00054B0F"/>
    <w:rsid w:val="00054E2F"/>
    <w:rsid w:val="00057457"/>
    <w:rsid w:val="000609D2"/>
    <w:rsid w:val="000623BE"/>
    <w:rsid w:val="000627DF"/>
    <w:rsid w:val="00062A09"/>
    <w:rsid w:val="00062F9B"/>
    <w:rsid w:val="0006459D"/>
    <w:rsid w:val="000665F4"/>
    <w:rsid w:val="0006794B"/>
    <w:rsid w:val="00070412"/>
    <w:rsid w:val="00072040"/>
    <w:rsid w:val="0007351B"/>
    <w:rsid w:val="00076CF3"/>
    <w:rsid w:val="00076F71"/>
    <w:rsid w:val="00077831"/>
    <w:rsid w:val="00081066"/>
    <w:rsid w:val="00081DCE"/>
    <w:rsid w:val="0008252C"/>
    <w:rsid w:val="000827D3"/>
    <w:rsid w:val="00083F61"/>
    <w:rsid w:val="00087314"/>
    <w:rsid w:val="00091817"/>
    <w:rsid w:val="00091E95"/>
    <w:rsid w:val="00091F3B"/>
    <w:rsid w:val="000925D9"/>
    <w:rsid w:val="000932DC"/>
    <w:rsid w:val="0009352C"/>
    <w:rsid w:val="0009379C"/>
    <w:rsid w:val="00094471"/>
    <w:rsid w:val="000949D0"/>
    <w:rsid w:val="00094EA0"/>
    <w:rsid w:val="00095864"/>
    <w:rsid w:val="00097155"/>
    <w:rsid w:val="00097D31"/>
    <w:rsid w:val="000A1CC6"/>
    <w:rsid w:val="000A7856"/>
    <w:rsid w:val="000B4F6C"/>
    <w:rsid w:val="000B500E"/>
    <w:rsid w:val="000B71B9"/>
    <w:rsid w:val="000B7F85"/>
    <w:rsid w:val="000B7F8A"/>
    <w:rsid w:val="000C0AD2"/>
    <w:rsid w:val="000C1656"/>
    <w:rsid w:val="000C31FA"/>
    <w:rsid w:val="000C4AF4"/>
    <w:rsid w:val="000C53AA"/>
    <w:rsid w:val="000C6CB0"/>
    <w:rsid w:val="000C6E14"/>
    <w:rsid w:val="000C7320"/>
    <w:rsid w:val="000D1990"/>
    <w:rsid w:val="000D1D12"/>
    <w:rsid w:val="000D2BE7"/>
    <w:rsid w:val="000D2DE9"/>
    <w:rsid w:val="000D73A5"/>
    <w:rsid w:val="000E0E3D"/>
    <w:rsid w:val="000E0FA1"/>
    <w:rsid w:val="000E1E94"/>
    <w:rsid w:val="000E2F2B"/>
    <w:rsid w:val="000E4655"/>
    <w:rsid w:val="000E48B3"/>
    <w:rsid w:val="000E4F6C"/>
    <w:rsid w:val="000E5B44"/>
    <w:rsid w:val="000E6392"/>
    <w:rsid w:val="000E7F59"/>
    <w:rsid w:val="000F36F3"/>
    <w:rsid w:val="000F5014"/>
    <w:rsid w:val="000F53E0"/>
    <w:rsid w:val="000F5908"/>
    <w:rsid w:val="000F6BE5"/>
    <w:rsid w:val="000F6D1D"/>
    <w:rsid w:val="00100D8D"/>
    <w:rsid w:val="001016E6"/>
    <w:rsid w:val="00101AD9"/>
    <w:rsid w:val="00101D1E"/>
    <w:rsid w:val="00101D95"/>
    <w:rsid w:val="0010480A"/>
    <w:rsid w:val="00105C8F"/>
    <w:rsid w:val="00110A83"/>
    <w:rsid w:val="00110B8F"/>
    <w:rsid w:val="00110CC3"/>
    <w:rsid w:val="00110E32"/>
    <w:rsid w:val="0011181E"/>
    <w:rsid w:val="001129F2"/>
    <w:rsid w:val="00112BE9"/>
    <w:rsid w:val="00113288"/>
    <w:rsid w:val="00115C02"/>
    <w:rsid w:val="00115D52"/>
    <w:rsid w:val="001230CB"/>
    <w:rsid w:val="00123486"/>
    <w:rsid w:val="00123ED4"/>
    <w:rsid w:val="0012500A"/>
    <w:rsid w:val="0012669A"/>
    <w:rsid w:val="00130847"/>
    <w:rsid w:val="00131246"/>
    <w:rsid w:val="00133CEA"/>
    <w:rsid w:val="00134713"/>
    <w:rsid w:val="00137634"/>
    <w:rsid w:val="0014007A"/>
    <w:rsid w:val="0014148B"/>
    <w:rsid w:val="001418A7"/>
    <w:rsid w:val="00141FA9"/>
    <w:rsid w:val="001421B1"/>
    <w:rsid w:val="001423A4"/>
    <w:rsid w:val="0014358B"/>
    <w:rsid w:val="001452B9"/>
    <w:rsid w:val="001453A4"/>
    <w:rsid w:val="00145642"/>
    <w:rsid w:val="00145941"/>
    <w:rsid w:val="00150081"/>
    <w:rsid w:val="00151CAC"/>
    <w:rsid w:val="00152377"/>
    <w:rsid w:val="001563E2"/>
    <w:rsid w:val="0015762B"/>
    <w:rsid w:val="00164D07"/>
    <w:rsid w:val="001655AA"/>
    <w:rsid w:val="001676C1"/>
    <w:rsid w:val="00167BEE"/>
    <w:rsid w:val="0017052B"/>
    <w:rsid w:val="00170E61"/>
    <w:rsid w:val="00171379"/>
    <w:rsid w:val="001741A2"/>
    <w:rsid w:val="0017659E"/>
    <w:rsid w:val="0017737A"/>
    <w:rsid w:val="00177530"/>
    <w:rsid w:val="00177EF3"/>
    <w:rsid w:val="001801D2"/>
    <w:rsid w:val="00183356"/>
    <w:rsid w:val="00183987"/>
    <w:rsid w:val="001849A8"/>
    <w:rsid w:val="00185C4F"/>
    <w:rsid w:val="001864D7"/>
    <w:rsid w:val="00187C3D"/>
    <w:rsid w:val="00190602"/>
    <w:rsid w:val="00190B47"/>
    <w:rsid w:val="001925E7"/>
    <w:rsid w:val="00194FDB"/>
    <w:rsid w:val="001966C5"/>
    <w:rsid w:val="00196E16"/>
    <w:rsid w:val="00197419"/>
    <w:rsid w:val="00197F65"/>
    <w:rsid w:val="001A2B9F"/>
    <w:rsid w:val="001A2D77"/>
    <w:rsid w:val="001A3324"/>
    <w:rsid w:val="001A36CB"/>
    <w:rsid w:val="001A5257"/>
    <w:rsid w:val="001B2C90"/>
    <w:rsid w:val="001B33DA"/>
    <w:rsid w:val="001B7415"/>
    <w:rsid w:val="001B7537"/>
    <w:rsid w:val="001C2C83"/>
    <w:rsid w:val="001C34F1"/>
    <w:rsid w:val="001C423A"/>
    <w:rsid w:val="001C4B3C"/>
    <w:rsid w:val="001C57E1"/>
    <w:rsid w:val="001C653A"/>
    <w:rsid w:val="001C6897"/>
    <w:rsid w:val="001C6B80"/>
    <w:rsid w:val="001D1542"/>
    <w:rsid w:val="001D1B29"/>
    <w:rsid w:val="001D2619"/>
    <w:rsid w:val="001D26D9"/>
    <w:rsid w:val="001E0578"/>
    <w:rsid w:val="001E0D49"/>
    <w:rsid w:val="001E236C"/>
    <w:rsid w:val="001E4090"/>
    <w:rsid w:val="001F14A2"/>
    <w:rsid w:val="001F240A"/>
    <w:rsid w:val="001F3770"/>
    <w:rsid w:val="001F3B6D"/>
    <w:rsid w:val="001F3DC9"/>
    <w:rsid w:val="001F45C5"/>
    <w:rsid w:val="001F5550"/>
    <w:rsid w:val="001F63B1"/>
    <w:rsid w:val="001F6777"/>
    <w:rsid w:val="002000CD"/>
    <w:rsid w:val="00200AA7"/>
    <w:rsid w:val="00200AC7"/>
    <w:rsid w:val="00201624"/>
    <w:rsid w:val="00203283"/>
    <w:rsid w:val="00203DC4"/>
    <w:rsid w:val="0020684B"/>
    <w:rsid w:val="0020713C"/>
    <w:rsid w:val="00210F1E"/>
    <w:rsid w:val="00211434"/>
    <w:rsid w:val="002123BD"/>
    <w:rsid w:val="0021310F"/>
    <w:rsid w:val="00213FAF"/>
    <w:rsid w:val="00215729"/>
    <w:rsid w:val="00215DF7"/>
    <w:rsid w:val="00216725"/>
    <w:rsid w:val="00217528"/>
    <w:rsid w:val="00220E7C"/>
    <w:rsid w:val="00221089"/>
    <w:rsid w:val="00223B85"/>
    <w:rsid w:val="00224455"/>
    <w:rsid w:val="0022776C"/>
    <w:rsid w:val="00230A02"/>
    <w:rsid w:val="0023166F"/>
    <w:rsid w:val="00232A78"/>
    <w:rsid w:val="002352BB"/>
    <w:rsid w:val="002363E5"/>
    <w:rsid w:val="00236925"/>
    <w:rsid w:val="00240BE6"/>
    <w:rsid w:val="002422CE"/>
    <w:rsid w:val="00243190"/>
    <w:rsid w:val="00247AF2"/>
    <w:rsid w:val="00247C76"/>
    <w:rsid w:val="0025102B"/>
    <w:rsid w:val="002519C9"/>
    <w:rsid w:val="00252832"/>
    <w:rsid w:val="00252B25"/>
    <w:rsid w:val="00253AB9"/>
    <w:rsid w:val="0025645F"/>
    <w:rsid w:val="002569FC"/>
    <w:rsid w:val="00257DA0"/>
    <w:rsid w:val="00257F31"/>
    <w:rsid w:val="00257F6D"/>
    <w:rsid w:val="00260CC5"/>
    <w:rsid w:val="002626EE"/>
    <w:rsid w:val="00262F9F"/>
    <w:rsid w:val="002637B6"/>
    <w:rsid w:val="002665BA"/>
    <w:rsid w:val="00270373"/>
    <w:rsid w:val="00270D97"/>
    <w:rsid w:val="00271B1F"/>
    <w:rsid w:val="00272ACF"/>
    <w:rsid w:val="00273875"/>
    <w:rsid w:val="00275353"/>
    <w:rsid w:val="00280BCC"/>
    <w:rsid w:val="0028304B"/>
    <w:rsid w:val="00283180"/>
    <w:rsid w:val="002836D4"/>
    <w:rsid w:val="0028439D"/>
    <w:rsid w:val="0028480D"/>
    <w:rsid w:val="00284B43"/>
    <w:rsid w:val="002854EB"/>
    <w:rsid w:val="002904EC"/>
    <w:rsid w:val="00290F5F"/>
    <w:rsid w:val="002923E7"/>
    <w:rsid w:val="002930E2"/>
    <w:rsid w:val="00293431"/>
    <w:rsid w:val="00293A9E"/>
    <w:rsid w:val="00293F02"/>
    <w:rsid w:val="002947AD"/>
    <w:rsid w:val="0029714A"/>
    <w:rsid w:val="00297B8C"/>
    <w:rsid w:val="00297C55"/>
    <w:rsid w:val="002A0151"/>
    <w:rsid w:val="002A0AA3"/>
    <w:rsid w:val="002A0F39"/>
    <w:rsid w:val="002A249E"/>
    <w:rsid w:val="002A3441"/>
    <w:rsid w:val="002A4834"/>
    <w:rsid w:val="002A5299"/>
    <w:rsid w:val="002A6207"/>
    <w:rsid w:val="002B12C3"/>
    <w:rsid w:val="002B1CDA"/>
    <w:rsid w:val="002B214A"/>
    <w:rsid w:val="002B2B9F"/>
    <w:rsid w:val="002B6B44"/>
    <w:rsid w:val="002B6BD3"/>
    <w:rsid w:val="002B6F34"/>
    <w:rsid w:val="002B79D8"/>
    <w:rsid w:val="002C01AC"/>
    <w:rsid w:val="002C0409"/>
    <w:rsid w:val="002C20B4"/>
    <w:rsid w:val="002C31D2"/>
    <w:rsid w:val="002C3B65"/>
    <w:rsid w:val="002C4F12"/>
    <w:rsid w:val="002C7016"/>
    <w:rsid w:val="002D0B0B"/>
    <w:rsid w:val="002D15A1"/>
    <w:rsid w:val="002D29C2"/>
    <w:rsid w:val="002D344B"/>
    <w:rsid w:val="002D4B28"/>
    <w:rsid w:val="002D86EA"/>
    <w:rsid w:val="002E1953"/>
    <w:rsid w:val="002E1E2F"/>
    <w:rsid w:val="002E24EF"/>
    <w:rsid w:val="002E4270"/>
    <w:rsid w:val="002E6EE7"/>
    <w:rsid w:val="002E717E"/>
    <w:rsid w:val="002F0D6F"/>
    <w:rsid w:val="002F27A7"/>
    <w:rsid w:val="002F34BD"/>
    <w:rsid w:val="002F3CB5"/>
    <w:rsid w:val="002F3E39"/>
    <w:rsid w:val="002F3EB0"/>
    <w:rsid w:val="002F6747"/>
    <w:rsid w:val="002F7A70"/>
    <w:rsid w:val="00303C79"/>
    <w:rsid w:val="00303CD2"/>
    <w:rsid w:val="00304B54"/>
    <w:rsid w:val="003076E1"/>
    <w:rsid w:val="0030781C"/>
    <w:rsid w:val="00307ACE"/>
    <w:rsid w:val="00312EBC"/>
    <w:rsid w:val="0031303A"/>
    <w:rsid w:val="00313116"/>
    <w:rsid w:val="003144BB"/>
    <w:rsid w:val="00314780"/>
    <w:rsid w:val="00314E7C"/>
    <w:rsid w:val="003155F5"/>
    <w:rsid w:val="003163B1"/>
    <w:rsid w:val="003165BB"/>
    <w:rsid w:val="00316B0F"/>
    <w:rsid w:val="00317E4F"/>
    <w:rsid w:val="00321139"/>
    <w:rsid w:val="00321AA1"/>
    <w:rsid w:val="00321FFC"/>
    <w:rsid w:val="00322C05"/>
    <w:rsid w:val="00322C6B"/>
    <w:rsid w:val="003230D2"/>
    <w:rsid w:val="00323E45"/>
    <w:rsid w:val="00325C25"/>
    <w:rsid w:val="00326F6B"/>
    <w:rsid w:val="0033005B"/>
    <w:rsid w:val="00332C8A"/>
    <w:rsid w:val="003338FD"/>
    <w:rsid w:val="00333A12"/>
    <w:rsid w:val="00333BAC"/>
    <w:rsid w:val="00334820"/>
    <w:rsid w:val="0033567D"/>
    <w:rsid w:val="00335AF5"/>
    <w:rsid w:val="00336040"/>
    <w:rsid w:val="00336D46"/>
    <w:rsid w:val="00336F7D"/>
    <w:rsid w:val="0034046F"/>
    <w:rsid w:val="00341A9E"/>
    <w:rsid w:val="00342F31"/>
    <w:rsid w:val="00343F9D"/>
    <w:rsid w:val="003440E5"/>
    <w:rsid w:val="0034485E"/>
    <w:rsid w:val="003460A0"/>
    <w:rsid w:val="003460DE"/>
    <w:rsid w:val="00347098"/>
    <w:rsid w:val="0034773E"/>
    <w:rsid w:val="0035167C"/>
    <w:rsid w:val="00353005"/>
    <w:rsid w:val="0035654F"/>
    <w:rsid w:val="00357D96"/>
    <w:rsid w:val="0036201E"/>
    <w:rsid w:val="00364212"/>
    <w:rsid w:val="00365FA0"/>
    <w:rsid w:val="00366DE7"/>
    <w:rsid w:val="0036714C"/>
    <w:rsid w:val="00371192"/>
    <w:rsid w:val="00375EE4"/>
    <w:rsid w:val="00376A3D"/>
    <w:rsid w:val="00376F65"/>
    <w:rsid w:val="00377BD5"/>
    <w:rsid w:val="00384F3D"/>
    <w:rsid w:val="00386540"/>
    <w:rsid w:val="0038666B"/>
    <w:rsid w:val="00386920"/>
    <w:rsid w:val="00390B27"/>
    <w:rsid w:val="00392EB8"/>
    <w:rsid w:val="0039326F"/>
    <w:rsid w:val="00393C80"/>
    <w:rsid w:val="00393FD0"/>
    <w:rsid w:val="00394406"/>
    <w:rsid w:val="00394E84"/>
    <w:rsid w:val="003951C1"/>
    <w:rsid w:val="003972FA"/>
    <w:rsid w:val="003976B1"/>
    <w:rsid w:val="003A0C08"/>
    <w:rsid w:val="003A0D01"/>
    <w:rsid w:val="003A10D4"/>
    <w:rsid w:val="003A13FB"/>
    <w:rsid w:val="003A1887"/>
    <w:rsid w:val="003A19B2"/>
    <w:rsid w:val="003A309B"/>
    <w:rsid w:val="003A3903"/>
    <w:rsid w:val="003A4AD5"/>
    <w:rsid w:val="003A4C49"/>
    <w:rsid w:val="003A63D9"/>
    <w:rsid w:val="003A714A"/>
    <w:rsid w:val="003A77B2"/>
    <w:rsid w:val="003B0938"/>
    <w:rsid w:val="003B211B"/>
    <w:rsid w:val="003B42C5"/>
    <w:rsid w:val="003C0110"/>
    <w:rsid w:val="003C151F"/>
    <w:rsid w:val="003C209F"/>
    <w:rsid w:val="003C4943"/>
    <w:rsid w:val="003C615C"/>
    <w:rsid w:val="003D0D03"/>
    <w:rsid w:val="003D20B5"/>
    <w:rsid w:val="003D26D4"/>
    <w:rsid w:val="003D6665"/>
    <w:rsid w:val="003D68E0"/>
    <w:rsid w:val="003D6D60"/>
    <w:rsid w:val="003D7195"/>
    <w:rsid w:val="003E25B1"/>
    <w:rsid w:val="003E3058"/>
    <w:rsid w:val="003E4B01"/>
    <w:rsid w:val="003E503F"/>
    <w:rsid w:val="003E6716"/>
    <w:rsid w:val="003E7496"/>
    <w:rsid w:val="003F1734"/>
    <w:rsid w:val="003F24C2"/>
    <w:rsid w:val="003F2E38"/>
    <w:rsid w:val="003F3574"/>
    <w:rsid w:val="003F3D6C"/>
    <w:rsid w:val="003F605E"/>
    <w:rsid w:val="004005C6"/>
    <w:rsid w:val="00400991"/>
    <w:rsid w:val="004015FD"/>
    <w:rsid w:val="00401D63"/>
    <w:rsid w:val="00402E22"/>
    <w:rsid w:val="004038FD"/>
    <w:rsid w:val="00403B01"/>
    <w:rsid w:val="0040402E"/>
    <w:rsid w:val="00405461"/>
    <w:rsid w:val="004054F5"/>
    <w:rsid w:val="00405547"/>
    <w:rsid w:val="00406C80"/>
    <w:rsid w:val="004102A7"/>
    <w:rsid w:val="00411D83"/>
    <w:rsid w:val="00412069"/>
    <w:rsid w:val="00412DA3"/>
    <w:rsid w:val="004146EA"/>
    <w:rsid w:val="00416356"/>
    <w:rsid w:val="00416507"/>
    <w:rsid w:val="00417BF6"/>
    <w:rsid w:val="00420556"/>
    <w:rsid w:val="004208C5"/>
    <w:rsid w:val="0042495E"/>
    <w:rsid w:val="00425073"/>
    <w:rsid w:val="00425B12"/>
    <w:rsid w:val="00425DB2"/>
    <w:rsid w:val="004272BF"/>
    <w:rsid w:val="00427F58"/>
    <w:rsid w:val="00431D55"/>
    <w:rsid w:val="00434A1B"/>
    <w:rsid w:val="00435A01"/>
    <w:rsid w:val="004363BB"/>
    <w:rsid w:val="00441403"/>
    <w:rsid w:val="004444B5"/>
    <w:rsid w:val="00444EEB"/>
    <w:rsid w:val="00446308"/>
    <w:rsid w:val="00447D19"/>
    <w:rsid w:val="00450107"/>
    <w:rsid w:val="004503D5"/>
    <w:rsid w:val="0045368E"/>
    <w:rsid w:val="00456492"/>
    <w:rsid w:val="0046146C"/>
    <w:rsid w:val="00463D1A"/>
    <w:rsid w:val="00464C9B"/>
    <w:rsid w:val="004655DA"/>
    <w:rsid w:val="0046671A"/>
    <w:rsid w:val="00466E34"/>
    <w:rsid w:val="00467881"/>
    <w:rsid w:val="0047042E"/>
    <w:rsid w:val="004708A0"/>
    <w:rsid w:val="00472642"/>
    <w:rsid w:val="0047373C"/>
    <w:rsid w:val="00475155"/>
    <w:rsid w:val="0047790D"/>
    <w:rsid w:val="004811AE"/>
    <w:rsid w:val="004822E2"/>
    <w:rsid w:val="00486C3F"/>
    <w:rsid w:val="00487A51"/>
    <w:rsid w:val="00490219"/>
    <w:rsid w:val="0049149B"/>
    <w:rsid w:val="004930F0"/>
    <w:rsid w:val="004933A3"/>
    <w:rsid w:val="004963C8"/>
    <w:rsid w:val="00497060"/>
    <w:rsid w:val="0049727E"/>
    <w:rsid w:val="004A0375"/>
    <w:rsid w:val="004A1870"/>
    <w:rsid w:val="004A1DEE"/>
    <w:rsid w:val="004A1E08"/>
    <w:rsid w:val="004A2167"/>
    <w:rsid w:val="004A257E"/>
    <w:rsid w:val="004A353F"/>
    <w:rsid w:val="004A4355"/>
    <w:rsid w:val="004A4637"/>
    <w:rsid w:val="004A64AB"/>
    <w:rsid w:val="004A74A5"/>
    <w:rsid w:val="004B0ECA"/>
    <w:rsid w:val="004B16FF"/>
    <w:rsid w:val="004B1CE2"/>
    <w:rsid w:val="004B1D59"/>
    <w:rsid w:val="004B1DEC"/>
    <w:rsid w:val="004B33DC"/>
    <w:rsid w:val="004B3FE2"/>
    <w:rsid w:val="004B5E7D"/>
    <w:rsid w:val="004B6104"/>
    <w:rsid w:val="004B7D9A"/>
    <w:rsid w:val="004B7FE1"/>
    <w:rsid w:val="004C139C"/>
    <w:rsid w:val="004C25C7"/>
    <w:rsid w:val="004C433F"/>
    <w:rsid w:val="004C464E"/>
    <w:rsid w:val="004C531C"/>
    <w:rsid w:val="004C683A"/>
    <w:rsid w:val="004C6B2A"/>
    <w:rsid w:val="004C79FD"/>
    <w:rsid w:val="004D065A"/>
    <w:rsid w:val="004D07F1"/>
    <w:rsid w:val="004D0F34"/>
    <w:rsid w:val="004D1159"/>
    <w:rsid w:val="004D18C0"/>
    <w:rsid w:val="004D3281"/>
    <w:rsid w:val="004D7442"/>
    <w:rsid w:val="004E091C"/>
    <w:rsid w:val="004E1699"/>
    <w:rsid w:val="004E25DE"/>
    <w:rsid w:val="004E296A"/>
    <w:rsid w:val="004E3B11"/>
    <w:rsid w:val="004E4DF0"/>
    <w:rsid w:val="004E562D"/>
    <w:rsid w:val="004E782F"/>
    <w:rsid w:val="004E7D8A"/>
    <w:rsid w:val="004F09AA"/>
    <w:rsid w:val="004F18D6"/>
    <w:rsid w:val="004F5B24"/>
    <w:rsid w:val="004F5B83"/>
    <w:rsid w:val="004F793F"/>
    <w:rsid w:val="00501A98"/>
    <w:rsid w:val="0050273E"/>
    <w:rsid w:val="00503349"/>
    <w:rsid w:val="00503AC8"/>
    <w:rsid w:val="00504068"/>
    <w:rsid w:val="005042F2"/>
    <w:rsid w:val="0050488F"/>
    <w:rsid w:val="005055AC"/>
    <w:rsid w:val="005058BB"/>
    <w:rsid w:val="00506DF3"/>
    <w:rsid w:val="00511F3B"/>
    <w:rsid w:val="00512600"/>
    <w:rsid w:val="00516605"/>
    <w:rsid w:val="0051733B"/>
    <w:rsid w:val="0052018A"/>
    <w:rsid w:val="005214A4"/>
    <w:rsid w:val="00522418"/>
    <w:rsid w:val="00524AD8"/>
    <w:rsid w:val="00524BAA"/>
    <w:rsid w:val="005259C7"/>
    <w:rsid w:val="005260D8"/>
    <w:rsid w:val="005304D5"/>
    <w:rsid w:val="00532E92"/>
    <w:rsid w:val="0053456F"/>
    <w:rsid w:val="005345A6"/>
    <w:rsid w:val="005353A4"/>
    <w:rsid w:val="0053698A"/>
    <w:rsid w:val="00537046"/>
    <w:rsid w:val="005407F3"/>
    <w:rsid w:val="0054100B"/>
    <w:rsid w:val="00541534"/>
    <w:rsid w:val="005426A9"/>
    <w:rsid w:val="0054283C"/>
    <w:rsid w:val="00542964"/>
    <w:rsid w:val="00543510"/>
    <w:rsid w:val="00544362"/>
    <w:rsid w:val="00544BCD"/>
    <w:rsid w:val="00544FDD"/>
    <w:rsid w:val="005461CC"/>
    <w:rsid w:val="00547CD4"/>
    <w:rsid w:val="00550F68"/>
    <w:rsid w:val="00552BB8"/>
    <w:rsid w:val="00553324"/>
    <w:rsid w:val="00553761"/>
    <w:rsid w:val="00557108"/>
    <w:rsid w:val="00557365"/>
    <w:rsid w:val="00557738"/>
    <w:rsid w:val="00560819"/>
    <w:rsid w:val="00560F38"/>
    <w:rsid w:val="005639AB"/>
    <w:rsid w:val="0056426F"/>
    <w:rsid w:val="00564B85"/>
    <w:rsid w:val="00567291"/>
    <w:rsid w:val="00567762"/>
    <w:rsid w:val="00570B05"/>
    <w:rsid w:val="00571260"/>
    <w:rsid w:val="00572266"/>
    <w:rsid w:val="00572DE9"/>
    <w:rsid w:val="00575015"/>
    <w:rsid w:val="0058020E"/>
    <w:rsid w:val="00582849"/>
    <w:rsid w:val="005845F6"/>
    <w:rsid w:val="00593D5F"/>
    <w:rsid w:val="00594F10"/>
    <w:rsid w:val="00595133"/>
    <w:rsid w:val="005957C5"/>
    <w:rsid w:val="00595A9D"/>
    <w:rsid w:val="00595BA9"/>
    <w:rsid w:val="005974F4"/>
    <w:rsid w:val="005A0F8E"/>
    <w:rsid w:val="005A2B89"/>
    <w:rsid w:val="005A3742"/>
    <w:rsid w:val="005A38FA"/>
    <w:rsid w:val="005A4548"/>
    <w:rsid w:val="005A4C2C"/>
    <w:rsid w:val="005A7E9C"/>
    <w:rsid w:val="005B2318"/>
    <w:rsid w:val="005B3612"/>
    <w:rsid w:val="005B4D12"/>
    <w:rsid w:val="005B5392"/>
    <w:rsid w:val="005B574A"/>
    <w:rsid w:val="005B6B7A"/>
    <w:rsid w:val="005B7DAB"/>
    <w:rsid w:val="005C226E"/>
    <w:rsid w:val="005C4861"/>
    <w:rsid w:val="005C4AE1"/>
    <w:rsid w:val="005C5335"/>
    <w:rsid w:val="005C5B27"/>
    <w:rsid w:val="005C681C"/>
    <w:rsid w:val="005D1BE7"/>
    <w:rsid w:val="005D29BF"/>
    <w:rsid w:val="005D72A0"/>
    <w:rsid w:val="005D74AB"/>
    <w:rsid w:val="005DC949"/>
    <w:rsid w:val="005E15A0"/>
    <w:rsid w:val="005E2126"/>
    <w:rsid w:val="005E27B1"/>
    <w:rsid w:val="005E3E2D"/>
    <w:rsid w:val="005E41F5"/>
    <w:rsid w:val="005E43F9"/>
    <w:rsid w:val="005E5FC4"/>
    <w:rsid w:val="005F1828"/>
    <w:rsid w:val="005F311F"/>
    <w:rsid w:val="005F35D7"/>
    <w:rsid w:val="005F413A"/>
    <w:rsid w:val="005F7DD2"/>
    <w:rsid w:val="00600457"/>
    <w:rsid w:val="00601577"/>
    <w:rsid w:val="00601F41"/>
    <w:rsid w:val="00603D7B"/>
    <w:rsid w:val="00604428"/>
    <w:rsid w:val="00606FED"/>
    <w:rsid w:val="00610AA0"/>
    <w:rsid w:val="00612D48"/>
    <w:rsid w:val="00613677"/>
    <w:rsid w:val="00613803"/>
    <w:rsid w:val="00613977"/>
    <w:rsid w:val="00613B4B"/>
    <w:rsid w:val="00614283"/>
    <w:rsid w:val="006142E0"/>
    <w:rsid w:val="00614DF9"/>
    <w:rsid w:val="00614F7E"/>
    <w:rsid w:val="00615457"/>
    <w:rsid w:val="00617427"/>
    <w:rsid w:val="006174BF"/>
    <w:rsid w:val="00620155"/>
    <w:rsid w:val="00620CE6"/>
    <w:rsid w:val="00621341"/>
    <w:rsid w:val="00621461"/>
    <w:rsid w:val="00622BF2"/>
    <w:rsid w:val="00622CB8"/>
    <w:rsid w:val="00622F54"/>
    <w:rsid w:val="0062387D"/>
    <w:rsid w:val="00623CA4"/>
    <w:rsid w:val="00624837"/>
    <w:rsid w:val="00625327"/>
    <w:rsid w:val="00625575"/>
    <w:rsid w:val="006275CD"/>
    <w:rsid w:val="00630272"/>
    <w:rsid w:val="0063097F"/>
    <w:rsid w:val="00631BE3"/>
    <w:rsid w:val="0063312D"/>
    <w:rsid w:val="006336A3"/>
    <w:rsid w:val="00633FC1"/>
    <w:rsid w:val="0063650A"/>
    <w:rsid w:val="00636A71"/>
    <w:rsid w:val="00637415"/>
    <w:rsid w:val="00640DD5"/>
    <w:rsid w:val="00640E82"/>
    <w:rsid w:val="00641560"/>
    <w:rsid w:val="006439A6"/>
    <w:rsid w:val="00644AD3"/>
    <w:rsid w:val="00645035"/>
    <w:rsid w:val="0064558A"/>
    <w:rsid w:val="0064578D"/>
    <w:rsid w:val="006462DF"/>
    <w:rsid w:val="00647B35"/>
    <w:rsid w:val="00650863"/>
    <w:rsid w:val="00650A4E"/>
    <w:rsid w:val="00651CB5"/>
    <w:rsid w:val="006556EC"/>
    <w:rsid w:val="00655D39"/>
    <w:rsid w:val="0065627F"/>
    <w:rsid w:val="006614C7"/>
    <w:rsid w:val="00661BC1"/>
    <w:rsid w:val="0066228B"/>
    <w:rsid w:val="006632C4"/>
    <w:rsid w:val="006635F2"/>
    <w:rsid w:val="006645A2"/>
    <w:rsid w:val="00665146"/>
    <w:rsid w:val="00667549"/>
    <w:rsid w:val="0066774C"/>
    <w:rsid w:val="006679CA"/>
    <w:rsid w:val="00667C9A"/>
    <w:rsid w:val="00671717"/>
    <w:rsid w:val="00671E23"/>
    <w:rsid w:val="00671F57"/>
    <w:rsid w:val="006734B5"/>
    <w:rsid w:val="0067594F"/>
    <w:rsid w:val="00676671"/>
    <w:rsid w:val="006777D6"/>
    <w:rsid w:val="00680ABB"/>
    <w:rsid w:val="006827CA"/>
    <w:rsid w:val="006833AC"/>
    <w:rsid w:val="006840A4"/>
    <w:rsid w:val="0068448B"/>
    <w:rsid w:val="006847E3"/>
    <w:rsid w:val="00685A66"/>
    <w:rsid w:val="00685FA0"/>
    <w:rsid w:val="006916AF"/>
    <w:rsid w:val="00692233"/>
    <w:rsid w:val="006928B0"/>
    <w:rsid w:val="0069518B"/>
    <w:rsid w:val="00695FEE"/>
    <w:rsid w:val="006A1E05"/>
    <w:rsid w:val="006A2504"/>
    <w:rsid w:val="006A38D0"/>
    <w:rsid w:val="006A4632"/>
    <w:rsid w:val="006A4810"/>
    <w:rsid w:val="006A7E98"/>
    <w:rsid w:val="006B1B86"/>
    <w:rsid w:val="006B21A2"/>
    <w:rsid w:val="006B283A"/>
    <w:rsid w:val="006B3E74"/>
    <w:rsid w:val="006B62FF"/>
    <w:rsid w:val="006B667C"/>
    <w:rsid w:val="006B69C2"/>
    <w:rsid w:val="006B6EE7"/>
    <w:rsid w:val="006B745F"/>
    <w:rsid w:val="006C2C81"/>
    <w:rsid w:val="006C4339"/>
    <w:rsid w:val="006C49DB"/>
    <w:rsid w:val="006C661E"/>
    <w:rsid w:val="006C6FE8"/>
    <w:rsid w:val="006C7B60"/>
    <w:rsid w:val="006D263C"/>
    <w:rsid w:val="006D2FFC"/>
    <w:rsid w:val="006D3E67"/>
    <w:rsid w:val="006D79E5"/>
    <w:rsid w:val="006E0202"/>
    <w:rsid w:val="006E044E"/>
    <w:rsid w:val="006E0AE4"/>
    <w:rsid w:val="006E0F54"/>
    <w:rsid w:val="006E1247"/>
    <w:rsid w:val="006E20F3"/>
    <w:rsid w:val="006E2851"/>
    <w:rsid w:val="006E3BCC"/>
    <w:rsid w:val="006E3EA9"/>
    <w:rsid w:val="006E42EE"/>
    <w:rsid w:val="006E4C30"/>
    <w:rsid w:val="006E5324"/>
    <w:rsid w:val="006E5416"/>
    <w:rsid w:val="006E582D"/>
    <w:rsid w:val="006E5D8A"/>
    <w:rsid w:val="006E6528"/>
    <w:rsid w:val="006E7A99"/>
    <w:rsid w:val="006F0DB5"/>
    <w:rsid w:val="006F2593"/>
    <w:rsid w:val="006F54D3"/>
    <w:rsid w:val="006F5E49"/>
    <w:rsid w:val="006F7535"/>
    <w:rsid w:val="006F7BB6"/>
    <w:rsid w:val="006F7FF4"/>
    <w:rsid w:val="00702390"/>
    <w:rsid w:val="00704257"/>
    <w:rsid w:val="0070514E"/>
    <w:rsid w:val="00705549"/>
    <w:rsid w:val="00705770"/>
    <w:rsid w:val="007063F0"/>
    <w:rsid w:val="00707135"/>
    <w:rsid w:val="0071046A"/>
    <w:rsid w:val="00711118"/>
    <w:rsid w:val="0071125F"/>
    <w:rsid w:val="00713545"/>
    <w:rsid w:val="007138FD"/>
    <w:rsid w:val="00714261"/>
    <w:rsid w:val="00716A91"/>
    <w:rsid w:val="0071791A"/>
    <w:rsid w:val="00720258"/>
    <w:rsid w:val="00721B9D"/>
    <w:rsid w:val="00722EDF"/>
    <w:rsid w:val="0072358D"/>
    <w:rsid w:val="00723CEB"/>
    <w:rsid w:val="007247CC"/>
    <w:rsid w:val="00727557"/>
    <w:rsid w:val="0073008C"/>
    <w:rsid w:val="00730121"/>
    <w:rsid w:val="0073169E"/>
    <w:rsid w:val="0073320E"/>
    <w:rsid w:val="007335AB"/>
    <w:rsid w:val="007346C3"/>
    <w:rsid w:val="007352BB"/>
    <w:rsid w:val="007353C6"/>
    <w:rsid w:val="00735780"/>
    <w:rsid w:val="007372B6"/>
    <w:rsid w:val="007453C9"/>
    <w:rsid w:val="00745C08"/>
    <w:rsid w:val="00746900"/>
    <w:rsid w:val="007502B4"/>
    <w:rsid w:val="00750CBC"/>
    <w:rsid w:val="00752926"/>
    <w:rsid w:val="00753AC3"/>
    <w:rsid w:val="00753EF5"/>
    <w:rsid w:val="00754AEC"/>
    <w:rsid w:val="00754E68"/>
    <w:rsid w:val="00762C31"/>
    <w:rsid w:val="00763025"/>
    <w:rsid w:val="00764655"/>
    <w:rsid w:val="007661F8"/>
    <w:rsid w:val="007713D7"/>
    <w:rsid w:val="00771AE4"/>
    <w:rsid w:val="00771FD8"/>
    <w:rsid w:val="007720CF"/>
    <w:rsid w:val="00772774"/>
    <w:rsid w:val="00774463"/>
    <w:rsid w:val="00776C26"/>
    <w:rsid w:val="00777E5B"/>
    <w:rsid w:val="00780718"/>
    <w:rsid w:val="00780AA2"/>
    <w:rsid w:val="007820BD"/>
    <w:rsid w:val="007824BE"/>
    <w:rsid w:val="00782950"/>
    <w:rsid w:val="0078534A"/>
    <w:rsid w:val="0079042B"/>
    <w:rsid w:val="00790814"/>
    <w:rsid w:val="0079260F"/>
    <w:rsid w:val="00792CC9"/>
    <w:rsid w:val="00794478"/>
    <w:rsid w:val="00795E45"/>
    <w:rsid w:val="00796264"/>
    <w:rsid w:val="007A0943"/>
    <w:rsid w:val="007A0E2D"/>
    <w:rsid w:val="007A1FC4"/>
    <w:rsid w:val="007A239E"/>
    <w:rsid w:val="007A3716"/>
    <w:rsid w:val="007A429B"/>
    <w:rsid w:val="007A51DB"/>
    <w:rsid w:val="007A7231"/>
    <w:rsid w:val="007B0F22"/>
    <w:rsid w:val="007B25E3"/>
    <w:rsid w:val="007B33CF"/>
    <w:rsid w:val="007B4D99"/>
    <w:rsid w:val="007B6D67"/>
    <w:rsid w:val="007B7462"/>
    <w:rsid w:val="007B7820"/>
    <w:rsid w:val="007C031F"/>
    <w:rsid w:val="007C106D"/>
    <w:rsid w:val="007C392E"/>
    <w:rsid w:val="007C5031"/>
    <w:rsid w:val="007C6036"/>
    <w:rsid w:val="007C6BF3"/>
    <w:rsid w:val="007C785E"/>
    <w:rsid w:val="007D07A3"/>
    <w:rsid w:val="007D25A3"/>
    <w:rsid w:val="007D405F"/>
    <w:rsid w:val="007D476C"/>
    <w:rsid w:val="007D4A07"/>
    <w:rsid w:val="007D73B2"/>
    <w:rsid w:val="007E0CDE"/>
    <w:rsid w:val="007E1CBF"/>
    <w:rsid w:val="007E1D6F"/>
    <w:rsid w:val="007E2DCE"/>
    <w:rsid w:val="007E3807"/>
    <w:rsid w:val="007E4DB7"/>
    <w:rsid w:val="007E5085"/>
    <w:rsid w:val="007E5685"/>
    <w:rsid w:val="007E57A8"/>
    <w:rsid w:val="007E5FF9"/>
    <w:rsid w:val="007E653D"/>
    <w:rsid w:val="007F0AA3"/>
    <w:rsid w:val="007F1495"/>
    <w:rsid w:val="007F232F"/>
    <w:rsid w:val="007F3158"/>
    <w:rsid w:val="007F3377"/>
    <w:rsid w:val="007F6FA5"/>
    <w:rsid w:val="00800086"/>
    <w:rsid w:val="00801137"/>
    <w:rsid w:val="00801517"/>
    <w:rsid w:val="008026AB"/>
    <w:rsid w:val="008054E5"/>
    <w:rsid w:val="00805B4B"/>
    <w:rsid w:val="0080731F"/>
    <w:rsid w:val="00810995"/>
    <w:rsid w:val="0081132C"/>
    <w:rsid w:val="0081135A"/>
    <w:rsid w:val="0081209D"/>
    <w:rsid w:val="008137E5"/>
    <w:rsid w:val="00813FDA"/>
    <w:rsid w:val="00814226"/>
    <w:rsid w:val="00814CC1"/>
    <w:rsid w:val="00815986"/>
    <w:rsid w:val="00816FB7"/>
    <w:rsid w:val="0081734A"/>
    <w:rsid w:val="00820363"/>
    <w:rsid w:val="008206ED"/>
    <w:rsid w:val="0082266B"/>
    <w:rsid w:val="008230AB"/>
    <w:rsid w:val="008232F0"/>
    <w:rsid w:val="0082333B"/>
    <w:rsid w:val="00825988"/>
    <w:rsid w:val="00826C85"/>
    <w:rsid w:val="008329F9"/>
    <w:rsid w:val="0083375D"/>
    <w:rsid w:val="00833E77"/>
    <w:rsid w:val="008343C4"/>
    <w:rsid w:val="00834DF7"/>
    <w:rsid w:val="0084124C"/>
    <w:rsid w:val="00841785"/>
    <w:rsid w:val="00841BFA"/>
    <w:rsid w:val="00842F7D"/>
    <w:rsid w:val="00843ABF"/>
    <w:rsid w:val="00844D1A"/>
    <w:rsid w:val="00844EBC"/>
    <w:rsid w:val="00846350"/>
    <w:rsid w:val="008510EA"/>
    <w:rsid w:val="0085126E"/>
    <w:rsid w:val="00851A8C"/>
    <w:rsid w:val="00853C2E"/>
    <w:rsid w:val="00854883"/>
    <w:rsid w:val="008552ED"/>
    <w:rsid w:val="008557A4"/>
    <w:rsid w:val="00856064"/>
    <w:rsid w:val="0085619B"/>
    <w:rsid w:val="00856907"/>
    <w:rsid w:val="00860D92"/>
    <w:rsid w:val="00863265"/>
    <w:rsid w:val="008639B2"/>
    <w:rsid w:val="00863C3E"/>
    <w:rsid w:val="00864861"/>
    <w:rsid w:val="0086487D"/>
    <w:rsid w:val="008648E7"/>
    <w:rsid w:val="00864F75"/>
    <w:rsid w:val="00864FBD"/>
    <w:rsid w:val="00865C48"/>
    <w:rsid w:val="00865E08"/>
    <w:rsid w:val="00866D5F"/>
    <w:rsid w:val="00867A9F"/>
    <w:rsid w:val="00867EC8"/>
    <w:rsid w:val="00870B31"/>
    <w:rsid w:val="008711D1"/>
    <w:rsid w:val="00871ABD"/>
    <w:rsid w:val="008720CD"/>
    <w:rsid w:val="00872B0F"/>
    <w:rsid w:val="00872DEA"/>
    <w:rsid w:val="00873D2D"/>
    <w:rsid w:val="008749C9"/>
    <w:rsid w:val="00874C8C"/>
    <w:rsid w:val="00876D56"/>
    <w:rsid w:val="008777EF"/>
    <w:rsid w:val="00882AD1"/>
    <w:rsid w:val="00882B0E"/>
    <w:rsid w:val="00882DC4"/>
    <w:rsid w:val="008832A4"/>
    <w:rsid w:val="00883634"/>
    <w:rsid w:val="00883FDF"/>
    <w:rsid w:val="00883FF6"/>
    <w:rsid w:val="00884810"/>
    <w:rsid w:val="00884899"/>
    <w:rsid w:val="00886026"/>
    <w:rsid w:val="0088691C"/>
    <w:rsid w:val="00890401"/>
    <w:rsid w:val="00890CD2"/>
    <w:rsid w:val="0089340E"/>
    <w:rsid w:val="0089522C"/>
    <w:rsid w:val="00895531"/>
    <w:rsid w:val="00896142"/>
    <w:rsid w:val="00896A03"/>
    <w:rsid w:val="008A02A5"/>
    <w:rsid w:val="008A0458"/>
    <w:rsid w:val="008A3E5C"/>
    <w:rsid w:val="008A466B"/>
    <w:rsid w:val="008A4E1C"/>
    <w:rsid w:val="008A5D9E"/>
    <w:rsid w:val="008A6273"/>
    <w:rsid w:val="008A7B33"/>
    <w:rsid w:val="008A7EB1"/>
    <w:rsid w:val="008B02B2"/>
    <w:rsid w:val="008B503C"/>
    <w:rsid w:val="008C0C8B"/>
    <w:rsid w:val="008C265D"/>
    <w:rsid w:val="008C745F"/>
    <w:rsid w:val="008C7E27"/>
    <w:rsid w:val="008D272A"/>
    <w:rsid w:val="008D275E"/>
    <w:rsid w:val="008D33BF"/>
    <w:rsid w:val="008D3BFA"/>
    <w:rsid w:val="008D4291"/>
    <w:rsid w:val="008D42CB"/>
    <w:rsid w:val="008E2176"/>
    <w:rsid w:val="008E2B90"/>
    <w:rsid w:val="008E4DA9"/>
    <w:rsid w:val="008E69D7"/>
    <w:rsid w:val="008E7769"/>
    <w:rsid w:val="008E7B38"/>
    <w:rsid w:val="008E7D42"/>
    <w:rsid w:val="008F20A7"/>
    <w:rsid w:val="008F230F"/>
    <w:rsid w:val="008F435F"/>
    <w:rsid w:val="008F4F56"/>
    <w:rsid w:val="008F57A1"/>
    <w:rsid w:val="008F7272"/>
    <w:rsid w:val="0090049C"/>
    <w:rsid w:val="00902F2D"/>
    <w:rsid w:val="009061B2"/>
    <w:rsid w:val="00906579"/>
    <w:rsid w:val="0090709A"/>
    <w:rsid w:val="009075AE"/>
    <w:rsid w:val="00910BB2"/>
    <w:rsid w:val="00911B39"/>
    <w:rsid w:val="00913031"/>
    <w:rsid w:val="00913388"/>
    <w:rsid w:val="009156C5"/>
    <w:rsid w:val="00915EB0"/>
    <w:rsid w:val="00917292"/>
    <w:rsid w:val="00917C74"/>
    <w:rsid w:val="0092213E"/>
    <w:rsid w:val="00925495"/>
    <w:rsid w:val="009306E5"/>
    <w:rsid w:val="0093082C"/>
    <w:rsid w:val="009310B4"/>
    <w:rsid w:val="00932894"/>
    <w:rsid w:val="00933576"/>
    <w:rsid w:val="00934166"/>
    <w:rsid w:val="00935824"/>
    <w:rsid w:val="009358A8"/>
    <w:rsid w:val="009403F3"/>
    <w:rsid w:val="00942BDF"/>
    <w:rsid w:val="009438EB"/>
    <w:rsid w:val="009440B3"/>
    <w:rsid w:val="00954180"/>
    <w:rsid w:val="00960EBB"/>
    <w:rsid w:val="00961C3C"/>
    <w:rsid w:val="00961D41"/>
    <w:rsid w:val="009625F5"/>
    <w:rsid w:val="00963734"/>
    <w:rsid w:val="0096374D"/>
    <w:rsid w:val="009637E3"/>
    <w:rsid w:val="00965414"/>
    <w:rsid w:val="00966F80"/>
    <w:rsid w:val="0096795B"/>
    <w:rsid w:val="009679F2"/>
    <w:rsid w:val="009706F8"/>
    <w:rsid w:val="00971077"/>
    <w:rsid w:val="00973633"/>
    <w:rsid w:val="009743F5"/>
    <w:rsid w:val="00977E6C"/>
    <w:rsid w:val="009816A7"/>
    <w:rsid w:val="00984B63"/>
    <w:rsid w:val="00985688"/>
    <w:rsid w:val="00986CEE"/>
    <w:rsid w:val="00986D0F"/>
    <w:rsid w:val="00987E76"/>
    <w:rsid w:val="00992C29"/>
    <w:rsid w:val="0099324A"/>
    <w:rsid w:val="00994856"/>
    <w:rsid w:val="00994E34"/>
    <w:rsid w:val="00995E78"/>
    <w:rsid w:val="00996265"/>
    <w:rsid w:val="00997058"/>
    <w:rsid w:val="009972FE"/>
    <w:rsid w:val="009976D7"/>
    <w:rsid w:val="009A1BFF"/>
    <w:rsid w:val="009A2333"/>
    <w:rsid w:val="009A2A2C"/>
    <w:rsid w:val="009A3448"/>
    <w:rsid w:val="009A3FA1"/>
    <w:rsid w:val="009A445A"/>
    <w:rsid w:val="009A4B15"/>
    <w:rsid w:val="009A5CC0"/>
    <w:rsid w:val="009A656B"/>
    <w:rsid w:val="009A6DDD"/>
    <w:rsid w:val="009A7CE2"/>
    <w:rsid w:val="009A7D40"/>
    <w:rsid w:val="009B2A00"/>
    <w:rsid w:val="009B3CE0"/>
    <w:rsid w:val="009B3EDB"/>
    <w:rsid w:val="009B4E7F"/>
    <w:rsid w:val="009C1507"/>
    <w:rsid w:val="009C18C7"/>
    <w:rsid w:val="009C1C55"/>
    <w:rsid w:val="009C1CE1"/>
    <w:rsid w:val="009C4302"/>
    <w:rsid w:val="009C44A7"/>
    <w:rsid w:val="009C46E4"/>
    <w:rsid w:val="009C5EBD"/>
    <w:rsid w:val="009C68E4"/>
    <w:rsid w:val="009D1308"/>
    <w:rsid w:val="009D1A17"/>
    <w:rsid w:val="009D2391"/>
    <w:rsid w:val="009D294D"/>
    <w:rsid w:val="009D29FC"/>
    <w:rsid w:val="009D2D39"/>
    <w:rsid w:val="009D5895"/>
    <w:rsid w:val="009D7CE8"/>
    <w:rsid w:val="009E1002"/>
    <w:rsid w:val="009E120A"/>
    <w:rsid w:val="009E14FD"/>
    <w:rsid w:val="009E2639"/>
    <w:rsid w:val="009E6171"/>
    <w:rsid w:val="009E678E"/>
    <w:rsid w:val="009F01B8"/>
    <w:rsid w:val="009F0751"/>
    <w:rsid w:val="009F09F1"/>
    <w:rsid w:val="009F1767"/>
    <w:rsid w:val="009F38C9"/>
    <w:rsid w:val="009F3C5D"/>
    <w:rsid w:val="009F510C"/>
    <w:rsid w:val="009F57DB"/>
    <w:rsid w:val="009F5C5A"/>
    <w:rsid w:val="009F5F5A"/>
    <w:rsid w:val="009F6A7A"/>
    <w:rsid w:val="009F6BBB"/>
    <w:rsid w:val="00A01C71"/>
    <w:rsid w:val="00A032C4"/>
    <w:rsid w:val="00A03721"/>
    <w:rsid w:val="00A0460E"/>
    <w:rsid w:val="00A04909"/>
    <w:rsid w:val="00A04BE0"/>
    <w:rsid w:val="00A06D1F"/>
    <w:rsid w:val="00A070C2"/>
    <w:rsid w:val="00A07C5B"/>
    <w:rsid w:val="00A0BCE5"/>
    <w:rsid w:val="00A1174B"/>
    <w:rsid w:val="00A13A8A"/>
    <w:rsid w:val="00A15F8D"/>
    <w:rsid w:val="00A16BC2"/>
    <w:rsid w:val="00A21554"/>
    <w:rsid w:val="00A21DAA"/>
    <w:rsid w:val="00A22C5A"/>
    <w:rsid w:val="00A2323B"/>
    <w:rsid w:val="00A24C3B"/>
    <w:rsid w:val="00A24C88"/>
    <w:rsid w:val="00A26139"/>
    <w:rsid w:val="00A331FF"/>
    <w:rsid w:val="00A4071C"/>
    <w:rsid w:val="00A42EB2"/>
    <w:rsid w:val="00A435A5"/>
    <w:rsid w:val="00A52C44"/>
    <w:rsid w:val="00A57056"/>
    <w:rsid w:val="00A60011"/>
    <w:rsid w:val="00A617A6"/>
    <w:rsid w:val="00A61F47"/>
    <w:rsid w:val="00A62FCE"/>
    <w:rsid w:val="00A6318A"/>
    <w:rsid w:val="00A63C6D"/>
    <w:rsid w:val="00A63E93"/>
    <w:rsid w:val="00A652A0"/>
    <w:rsid w:val="00A65665"/>
    <w:rsid w:val="00A6576A"/>
    <w:rsid w:val="00A669C4"/>
    <w:rsid w:val="00A66E6B"/>
    <w:rsid w:val="00A67913"/>
    <w:rsid w:val="00A726D2"/>
    <w:rsid w:val="00A72CD4"/>
    <w:rsid w:val="00A73A93"/>
    <w:rsid w:val="00A75959"/>
    <w:rsid w:val="00A779A1"/>
    <w:rsid w:val="00A80B7B"/>
    <w:rsid w:val="00A80DF4"/>
    <w:rsid w:val="00A81F07"/>
    <w:rsid w:val="00A83479"/>
    <w:rsid w:val="00A8380E"/>
    <w:rsid w:val="00A85110"/>
    <w:rsid w:val="00A85126"/>
    <w:rsid w:val="00A91CAA"/>
    <w:rsid w:val="00A9304E"/>
    <w:rsid w:val="00A9620F"/>
    <w:rsid w:val="00A96D14"/>
    <w:rsid w:val="00AA11BC"/>
    <w:rsid w:val="00AA1C16"/>
    <w:rsid w:val="00AA3819"/>
    <w:rsid w:val="00AA3A9B"/>
    <w:rsid w:val="00AA6FDF"/>
    <w:rsid w:val="00AB0555"/>
    <w:rsid w:val="00AB0F40"/>
    <w:rsid w:val="00AB1266"/>
    <w:rsid w:val="00AB47C8"/>
    <w:rsid w:val="00AB5124"/>
    <w:rsid w:val="00AB5CB3"/>
    <w:rsid w:val="00AB7962"/>
    <w:rsid w:val="00AC079B"/>
    <w:rsid w:val="00AC24FA"/>
    <w:rsid w:val="00AC5C8F"/>
    <w:rsid w:val="00AC61E8"/>
    <w:rsid w:val="00AD04F1"/>
    <w:rsid w:val="00AD1700"/>
    <w:rsid w:val="00AD1E7A"/>
    <w:rsid w:val="00AD20A2"/>
    <w:rsid w:val="00AD2653"/>
    <w:rsid w:val="00AD265D"/>
    <w:rsid w:val="00AD3563"/>
    <w:rsid w:val="00AD3BF7"/>
    <w:rsid w:val="00AD4EC6"/>
    <w:rsid w:val="00AD52F9"/>
    <w:rsid w:val="00AD53B2"/>
    <w:rsid w:val="00AD53D5"/>
    <w:rsid w:val="00AD628C"/>
    <w:rsid w:val="00AD7B69"/>
    <w:rsid w:val="00AE08F7"/>
    <w:rsid w:val="00AE1938"/>
    <w:rsid w:val="00AE1DE2"/>
    <w:rsid w:val="00AE2963"/>
    <w:rsid w:val="00AE2A08"/>
    <w:rsid w:val="00AE66F6"/>
    <w:rsid w:val="00AE6938"/>
    <w:rsid w:val="00AF16EB"/>
    <w:rsid w:val="00AF21D6"/>
    <w:rsid w:val="00AF3CB7"/>
    <w:rsid w:val="00AF4531"/>
    <w:rsid w:val="00AF57CC"/>
    <w:rsid w:val="00AF6753"/>
    <w:rsid w:val="00AF758B"/>
    <w:rsid w:val="00B027AC"/>
    <w:rsid w:val="00B02928"/>
    <w:rsid w:val="00B04BE6"/>
    <w:rsid w:val="00B10924"/>
    <w:rsid w:val="00B11500"/>
    <w:rsid w:val="00B11D20"/>
    <w:rsid w:val="00B1363B"/>
    <w:rsid w:val="00B14B3C"/>
    <w:rsid w:val="00B14FD6"/>
    <w:rsid w:val="00B154C8"/>
    <w:rsid w:val="00B16329"/>
    <w:rsid w:val="00B1640E"/>
    <w:rsid w:val="00B1681B"/>
    <w:rsid w:val="00B17ECF"/>
    <w:rsid w:val="00B22D66"/>
    <w:rsid w:val="00B231C2"/>
    <w:rsid w:val="00B2338C"/>
    <w:rsid w:val="00B23818"/>
    <w:rsid w:val="00B24092"/>
    <w:rsid w:val="00B33CAA"/>
    <w:rsid w:val="00B34C6E"/>
    <w:rsid w:val="00B3539D"/>
    <w:rsid w:val="00B3665F"/>
    <w:rsid w:val="00B36F02"/>
    <w:rsid w:val="00B373BA"/>
    <w:rsid w:val="00B375F2"/>
    <w:rsid w:val="00B37A00"/>
    <w:rsid w:val="00B44177"/>
    <w:rsid w:val="00B464B8"/>
    <w:rsid w:val="00B478BD"/>
    <w:rsid w:val="00B47DE4"/>
    <w:rsid w:val="00B50F2A"/>
    <w:rsid w:val="00B520A6"/>
    <w:rsid w:val="00B52CAE"/>
    <w:rsid w:val="00B53967"/>
    <w:rsid w:val="00B5568E"/>
    <w:rsid w:val="00B55A81"/>
    <w:rsid w:val="00B55C48"/>
    <w:rsid w:val="00B56E0D"/>
    <w:rsid w:val="00B61BC0"/>
    <w:rsid w:val="00B62D54"/>
    <w:rsid w:val="00B63B7D"/>
    <w:rsid w:val="00B64F6A"/>
    <w:rsid w:val="00B70734"/>
    <w:rsid w:val="00B72923"/>
    <w:rsid w:val="00B72C3A"/>
    <w:rsid w:val="00B73402"/>
    <w:rsid w:val="00B75032"/>
    <w:rsid w:val="00B76654"/>
    <w:rsid w:val="00B77296"/>
    <w:rsid w:val="00B77AF0"/>
    <w:rsid w:val="00B77BB0"/>
    <w:rsid w:val="00B81235"/>
    <w:rsid w:val="00B8138D"/>
    <w:rsid w:val="00B81D24"/>
    <w:rsid w:val="00B83B4B"/>
    <w:rsid w:val="00B85005"/>
    <w:rsid w:val="00B87512"/>
    <w:rsid w:val="00B90143"/>
    <w:rsid w:val="00B90B92"/>
    <w:rsid w:val="00B90C80"/>
    <w:rsid w:val="00B92E9B"/>
    <w:rsid w:val="00B936CC"/>
    <w:rsid w:val="00B963A5"/>
    <w:rsid w:val="00BA19CE"/>
    <w:rsid w:val="00BA278F"/>
    <w:rsid w:val="00BA3038"/>
    <w:rsid w:val="00BA3134"/>
    <w:rsid w:val="00BA5087"/>
    <w:rsid w:val="00BB0917"/>
    <w:rsid w:val="00BB2010"/>
    <w:rsid w:val="00BB2121"/>
    <w:rsid w:val="00BB2429"/>
    <w:rsid w:val="00BB3BD3"/>
    <w:rsid w:val="00BB3D1E"/>
    <w:rsid w:val="00BB472D"/>
    <w:rsid w:val="00BB4B24"/>
    <w:rsid w:val="00BB5C3A"/>
    <w:rsid w:val="00BB651D"/>
    <w:rsid w:val="00BB6C4E"/>
    <w:rsid w:val="00BC0305"/>
    <w:rsid w:val="00BC1888"/>
    <w:rsid w:val="00BC25DA"/>
    <w:rsid w:val="00BC538D"/>
    <w:rsid w:val="00BD05D6"/>
    <w:rsid w:val="00BD0EE0"/>
    <w:rsid w:val="00BD0FC2"/>
    <w:rsid w:val="00BD116A"/>
    <w:rsid w:val="00BD1AF3"/>
    <w:rsid w:val="00BD2E4E"/>
    <w:rsid w:val="00BD30BD"/>
    <w:rsid w:val="00BD3497"/>
    <w:rsid w:val="00BD36A7"/>
    <w:rsid w:val="00BD415E"/>
    <w:rsid w:val="00BD48F7"/>
    <w:rsid w:val="00BD53BC"/>
    <w:rsid w:val="00BD6966"/>
    <w:rsid w:val="00BD6DA1"/>
    <w:rsid w:val="00BD783B"/>
    <w:rsid w:val="00BE0E54"/>
    <w:rsid w:val="00BE2D57"/>
    <w:rsid w:val="00BE3024"/>
    <w:rsid w:val="00BE40FF"/>
    <w:rsid w:val="00BE5461"/>
    <w:rsid w:val="00BE5706"/>
    <w:rsid w:val="00BE6B7C"/>
    <w:rsid w:val="00BE6CA5"/>
    <w:rsid w:val="00BF09B1"/>
    <w:rsid w:val="00BF1183"/>
    <w:rsid w:val="00BF130F"/>
    <w:rsid w:val="00BF19EE"/>
    <w:rsid w:val="00BF1ACB"/>
    <w:rsid w:val="00BF2BFD"/>
    <w:rsid w:val="00BF3465"/>
    <w:rsid w:val="00BF4721"/>
    <w:rsid w:val="00BF6C32"/>
    <w:rsid w:val="00BF7242"/>
    <w:rsid w:val="00C01E9B"/>
    <w:rsid w:val="00C02C00"/>
    <w:rsid w:val="00C034CE"/>
    <w:rsid w:val="00C03955"/>
    <w:rsid w:val="00C03BCA"/>
    <w:rsid w:val="00C055CB"/>
    <w:rsid w:val="00C0692C"/>
    <w:rsid w:val="00C073C8"/>
    <w:rsid w:val="00C10A66"/>
    <w:rsid w:val="00C10E2A"/>
    <w:rsid w:val="00C1118E"/>
    <w:rsid w:val="00C12EF1"/>
    <w:rsid w:val="00C14924"/>
    <w:rsid w:val="00C14A51"/>
    <w:rsid w:val="00C14B67"/>
    <w:rsid w:val="00C152B6"/>
    <w:rsid w:val="00C21129"/>
    <w:rsid w:val="00C22401"/>
    <w:rsid w:val="00C22B5B"/>
    <w:rsid w:val="00C24AE9"/>
    <w:rsid w:val="00C26ECA"/>
    <w:rsid w:val="00C27547"/>
    <w:rsid w:val="00C3090E"/>
    <w:rsid w:val="00C31477"/>
    <w:rsid w:val="00C31914"/>
    <w:rsid w:val="00C31CE3"/>
    <w:rsid w:val="00C32756"/>
    <w:rsid w:val="00C32E84"/>
    <w:rsid w:val="00C33D5C"/>
    <w:rsid w:val="00C344BC"/>
    <w:rsid w:val="00C344EF"/>
    <w:rsid w:val="00C3537D"/>
    <w:rsid w:val="00C40ECD"/>
    <w:rsid w:val="00C417AD"/>
    <w:rsid w:val="00C41D48"/>
    <w:rsid w:val="00C41EFF"/>
    <w:rsid w:val="00C43179"/>
    <w:rsid w:val="00C44D12"/>
    <w:rsid w:val="00C45270"/>
    <w:rsid w:val="00C457BF"/>
    <w:rsid w:val="00C4641F"/>
    <w:rsid w:val="00C46FB1"/>
    <w:rsid w:val="00C50C6B"/>
    <w:rsid w:val="00C51B75"/>
    <w:rsid w:val="00C53304"/>
    <w:rsid w:val="00C5355E"/>
    <w:rsid w:val="00C55D34"/>
    <w:rsid w:val="00C6061C"/>
    <w:rsid w:val="00C608BB"/>
    <w:rsid w:val="00C6144E"/>
    <w:rsid w:val="00C6277E"/>
    <w:rsid w:val="00C63574"/>
    <w:rsid w:val="00C64448"/>
    <w:rsid w:val="00C64AB9"/>
    <w:rsid w:val="00C65330"/>
    <w:rsid w:val="00C65919"/>
    <w:rsid w:val="00C6609E"/>
    <w:rsid w:val="00C67144"/>
    <w:rsid w:val="00C70E90"/>
    <w:rsid w:val="00C714D9"/>
    <w:rsid w:val="00C73207"/>
    <w:rsid w:val="00C73BF6"/>
    <w:rsid w:val="00C76441"/>
    <w:rsid w:val="00C77B1C"/>
    <w:rsid w:val="00C7A79D"/>
    <w:rsid w:val="00C81433"/>
    <w:rsid w:val="00C82017"/>
    <w:rsid w:val="00C82569"/>
    <w:rsid w:val="00C83D24"/>
    <w:rsid w:val="00C845B4"/>
    <w:rsid w:val="00C84777"/>
    <w:rsid w:val="00C848C2"/>
    <w:rsid w:val="00C8632C"/>
    <w:rsid w:val="00C86BDD"/>
    <w:rsid w:val="00C86DB5"/>
    <w:rsid w:val="00C871B7"/>
    <w:rsid w:val="00C904BE"/>
    <w:rsid w:val="00C91661"/>
    <w:rsid w:val="00C92721"/>
    <w:rsid w:val="00C94740"/>
    <w:rsid w:val="00C95D60"/>
    <w:rsid w:val="00C95ECD"/>
    <w:rsid w:val="00CA021D"/>
    <w:rsid w:val="00CA0A68"/>
    <w:rsid w:val="00CA3395"/>
    <w:rsid w:val="00CA56A8"/>
    <w:rsid w:val="00CA57D5"/>
    <w:rsid w:val="00CA686F"/>
    <w:rsid w:val="00CA705D"/>
    <w:rsid w:val="00CB0F51"/>
    <w:rsid w:val="00CB20B6"/>
    <w:rsid w:val="00CB212F"/>
    <w:rsid w:val="00CB254C"/>
    <w:rsid w:val="00CB2DE1"/>
    <w:rsid w:val="00CB36FD"/>
    <w:rsid w:val="00CB391D"/>
    <w:rsid w:val="00CB4421"/>
    <w:rsid w:val="00CB472B"/>
    <w:rsid w:val="00CB617F"/>
    <w:rsid w:val="00CB62FC"/>
    <w:rsid w:val="00CB69BC"/>
    <w:rsid w:val="00CB7A50"/>
    <w:rsid w:val="00CC0FA7"/>
    <w:rsid w:val="00CC1DD1"/>
    <w:rsid w:val="00CC1E7B"/>
    <w:rsid w:val="00CC3E82"/>
    <w:rsid w:val="00CC5E6F"/>
    <w:rsid w:val="00CC7C6D"/>
    <w:rsid w:val="00CD017F"/>
    <w:rsid w:val="00CD0325"/>
    <w:rsid w:val="00CD0792"/>
    <w:rsid w:val="00CD0D16"/>
    <w:rsid w:val="00CD120C"/>
    <w:rsid w:val="00CD23AF"/>
    <w:rsid w:val="00CD27D2"/>
    <w:rsid w:val="00CD290A"/>
    <w:rsid w:val="00CD3A42"/>
    <w:rsid w:val="00CD4FCB"/>
    <w:rsid w:val="00CD5ABA"/>
    <w:rsid w:val="00CD5E7D"/>
    <w:rsid w:val="00CD5E97"/>
    <w:rsid w:val="00CD724A"/>
    <w:rsid w:val="00CD73A4"/>
    <w:rsid w:val="00CE0677"/>
    <w:rsid w:val="00CE35DF"/>
    <w:rsid w:val="00CE3E6E"/>
    <w:rsid w:val="00CE6C5A"/>
    <w:rsid w:val="00CE6D85"/>
    <w:rsid w:val="00CF0D46"/>
    <w:rsid w:val="00CF12BA"/>
    <w:rsid w:val="00CF1EBB"/>
    <w:rsid w:val="00CF2919"/>
    <w:rsid w:val="00CF4587"/>
    <w:rsid w:val="00CF4C6C"/>
    <w:rsid w:val="00D00C51"/>
    <w:rsid w:val="00D042D3"/>
    <w:rsid w:val="00D044D8"/>
    <w:rsid w:val="00D04809"/>
    <w:rsid w:val="00D04AF6"/>
    <w:rsid w:val="00D052E0"/>
    <w:rsid w:val="00D05710"/>
    <w:rsid w:val="00D06918"/>
    <w:rsid w:val="00D11AC8"/>
    <w:rsid w:val="00D124F6"/>
    <w:rsid w:val="00D1277D"/>
    <w:rsid w:val="00D131E6"/>
    <w:rsid w:val="00D14F7D"/>
    <w:rsid w:val="00D1502D"/>
    <w:rsid w:val="00D1607E"/>
    <w:rsid w:val="00D16440"/>
    <w:rsid w:val="00D16758"/>
    <w:rsid w:val="00D168C1"/>
    <w:rsid w:val="00D16B16"/>
    <w:rsid w:val="00D171BA"/>
    <w:rsid w:val="00D17DE3"/>
    <w:rsid w:val="00D21D1C"/>
    <w:rsid w:val="00D2259D"/>
    <w:rsid w:val="00D2709F"/>
    <w:rsid w:val="00D3079A"/>
    <w:rsid w:val="00D31525"/>
    <w:rsid w:val="00D3216D"/>
    <w:rsid w:val="00D321FF"/>
    <w:rsid w:val="00D338D4"/>
    <w:rsid w:val="00D368A8"/>
    <w:rsid w:val="00D40387"/>
    <w:rsid w:val="00D40701"/>
    <w:rsid w:val="00D42B25"/>
    <w:rsid w:val="00D44E52"/>
    <w:rsid w:val="00D4601F"/>
    <w:rsid w:val="00D466FF"/>
    <w:rsid w:val="00D50ADA"/>
    <w:rsid w:val="00D51346"/>
    <w:rsid w:val="00D529A5"/>
    <w:rsid w:val="00D54556"/>
    <w:rsid w:val="00D56266"/>
    <w:rsid w:val="00D56B3D"/>
    <w:rsid w:val="00D5784C"/>
    <w:rsid w:val="00D60CD0"/>
    <w:rsid w:val="00D6119D"/>
    <w:rsid w:val="00D613DF"/>
    <w:rsid w:val="00D61B90"/>
    <w:rsid w:val="00D61E57"/>
    <w:rsid w:val="00D62A36"/>
    <w:rsid w:val="00D644C1"/>
    <w:rsid w:val="00D65D3D"/>
    <w:rsid w:val="00D70F87"/>
    <w:rsid w:val="00D72218"/>
    <w:rsid w:val="00D72B0F"/>
    <w:rsid w:val="00D74F9C"/>
    <w:rsid w:val="00D75AB6"/>
    <w:rsid w:val="00D80608"/>
    <w:rsid w:val="00D8164E"/>
    <w:rsid w:val="00D82869"/>
    <w:rsid w:val="00D83019"/>
    <w:rsid w:val="00D83C95"/>
    <w:rsid w:val="00D863A7"/>
    <w:rsid w:val="00D873A0"/>
    <w:rsid w:val="00D90B6A"/>
    <w:rsid w:val="00D91C8E"/>
    <w:rsid w:val="00D92688"/>
    <w:rsid w:val="00D94439"/>
    <w:rsid w:val="00D95813"/>
    <w:rsid w:val="00D96322"/>
    <w:rsid w:val="00D971DA"/>
    <w:rsid w:val="00D9F5CC"/>
    <w:rsid w:val="00DA1B21"/>
    <w:rsid w:val="00DA2C1C"/>
    <w:rsid w:val="00DA3F3F"/>
    <w:rsid w:val="00DA7B0A"/>
    <w:rsid w:val="00DB162A"/>
    <w:rsid w:val="00DB2327"/>
    <w:rsid w:val="00DB28AD"/>
    <w:rsid w:val="00DB2CBC"/>
    <w:rsid w:val="00DB580F"/>
    <w:rsid w:val="00DB7290"/>
    <w:rsid w:val="00DB7932"/>
    <w:rsid w:val="00DB7E7D"/>
    <w:rsid w:val="00DC2D62"/>
    <w:rsid w:val="00DC2EB8"/>
    <w:rsid w:val="00DC3E9E"/>
    <w:rsid w:val="00DC4B73"/>
    <w:rsid w:val="00DC5EE6"/>
    <w:rsid w:val="00DC6331"/>
    <w:rsid w:val="00DC73D7"/>
    <w:rsid w:val="00DC7BDF"/>
    <w:rsid w:val="00DD1212"/>
    <w:rsid w:val="00DD14E6"/>
    <w:rsid w:val="00DD19EF"/>
    <w:rsid w:val="00DD29DE"/>
    <w:rsid w:val="00DD31A5"/>
    <w:rsid w:val="00DD45D1"/>
    <w:rsid w:val="00DD630F"/>
    <w:rsid w:val="00DD7C2E"/>
    <w:rsid w:val="00DE0ADB"/>
    <w:rsid w:val="00DE0E85"/>
    <w:rsid w:val="00DE252E"/>
    <w:rsid w:val="00DE3547"/>
    <w:rsid w:val="00DE359E"/>
    <w:rsid w:val="00DE5231"/>
    <w:rsid w:val="00DE5F8D"/>
    <w:rsid w:val="00DE6D5F"/>
    <w:rsid w:val="00DE74D6"/>
    <w:rsid w:val="00DF097A"/>
    <w:rsid w:val="00DF2D30"/>
    <w:rsid w:val="00E00829"/>
    <w:rsid w:val="00E00F6A"/>
    <w:rsid w:val="00E01A76"/>
    <w:rsid w:val="00E01BCD"/>
    <w:rsid w:val="00E01F5A"/>
    <w:rsid w:val="00E02ECA"/>
    <w:rsid w:val="00E03780"/>
    <w:rsid w:val="00E047DD"/>
    <w:rsid w:val="00E0481B"/>
    <w:rsid w:val="00E05075"/>
    <w:rsid w:val="00E13550"/>
    <w:rsid w:val="00E141AC"/>
    <w:rsid w:val="00E15206"/>
    <w:rsid w:val="00E159AD"/>
    <w:rsid w:val="00E15C6A"/>
    <w:rsid w:val="00E162A2"/>
    <w:rsid w:val="00E17820"/>
    <w:rsid w:val="00E17D4D"/>
    <w:rsid w:val="00E210EC"/>
    <w:rsid w:val="00E24940"/>
    <w:rsid w:val="00E26CAD"/>
    <w:rsid w:val="00E270EB"/>
    <w:rsid w:val="00E278E3"/>
    <w:rsid w:val="00E311A0"/>
    <w:rsid w:val="00E32BB6"/>
    <w:rsid w:val="00E34020"/>
    <w:rsid w:val="00E346B2"/>
    <w:rsid w:val="00E359B5"/>
    <w:rsid w:val="00E36E44"/>
    <w:rsid w:val="00E3C181"/>
    <w:rsid w:val="00E40D91"/>
    <w:rsid w:val="00E424A0"/>
    <w:rsid w:val="00E44669"/>
    <w:rsid w:val="00E45B34"/>
    <w:rsid w:val="00E46DBD"/>
    <w:rsid w:val="00E5127D"/>
    <w:rsid w:val="00E51BE9"/>
    <w:rsid w:val="00E53FBB"/>
    <w:rsid w:val="00E557EB"/>
    <w:rsid w:val="00E55B23"/>
    <w:rsid w:val="00E5677C"/>
    <w:rsid w:val="00E60268"/>
    <w:rsid w:val="00E62670"/>
    <w:rsid w:val="00E62D51"/>
    <w:rsid w:val="00E63214"/>
    <w:rsid w:val="00E63589"/>
    <w:rsid w:val="00E66198"/>
    <w:rsid w:val="00E67BDF"/>
    <w:rsid w:val="00E70A31"/>
    <w:rsid w:val="00E7297A"/>
    <w:rsid w:val="00E72B87"/>
    <w:rsid w:val="00E72D02"/>
    <w:rsid w:val="00E8243F"/>
    <w:rsid w:val="00E85DB4"/>
    <w:rsid w:val="00E86C7E"/>
    <w:rsid w:val="00E90FE8"/>
    <w:rsid w:val="00E91186"/>
    <w:rsid w:val="00E924DE"/>
    <w:rsid w:val="00E928E2"/>
    <w:rsid w:val="00E93A3E"/>
    <w:rsid w:val="00E94594"/>
    <w:rsid w:val="00E95DD1"/>
    <w:rsid w:val="00E96537"/>
    <w:rsid w:val="00E9671C"/>
    <w:rsid w:val="00EA20D9"/>
    <w:rsid w:val="00EA43E4"/>
    <w:rsid w:val="00EA482E"/>
    <w:rsid w:val="00EA498E"/>
    <w:rsid w:val="00EA5FCA"/>
    <w:rsid w:val="00EA7661"/>
    <w:rsid w:val="00EB091D"/>
    <w:rsid w:val="00EB095C"/>
    <w:rsid w:val="00EB1226"/>
    <w:rsid w:val="00EB3196"/>
    <w:rsid w:val="00EB353A"/>
    <w:rsid w:val="00EB3863"/>
    <w:rsid w:val="00EB3D6E"/>
    <w:rsid w:val="00EB3F4F"/>
    <w:rsid w:val="00EB4FBC"/>
    <w:rsid w:val="00EB5A4A"/>
    <w:rsid w:val="00EB6841"/>
    <w:rsid w:val="00EB7DE9"/>
    <w:rsid w:val="00EC23D4"/>
    <w:rsid w:val="00EC34DE"/>
    <w:rsid w:val="00EC3F5A"/>
    <w:rsid w:val="00EC746B"/>
    <w:rsid w:val="00ED0E13"/>
    <w:rsid w:val="00ED1E5C"/>
    <w:rsid w:val="00ED2943"/>
    <w:rsid w:val="00ED3A44"/>
    <w:rsid w:val="00ED4233"/>
    <w:rsid w:val="00EE0069"/>
    <w:rsid w:val="00EE0DFC"/>
    <w:rsid w:val="00EE1391"/>
    <w:rsid w:val="00EE21C4"/>
    <w:rsid w:val="00EE4AD4"/>
    <w:rsid w:val="00EE4C3F"/>
    <w:rsid w:val="00EF05B8"/>
    <w:rsid w:val="00EF06C9"/>
    <w:rsid w:val="00EF0984"/>
    <w:rsid w:val="00EF190F"/>
    <w:rsid w:val="00EF2986"/>
    <w:rsid w:val="00EF3EE0"/>
    <w:rsid w:val="00EF3F9C"/>
    <w:rsid w:val="00EF5B1F"/>
    <w:rsid w:val="00EF7550"/>
    <w:rsid w:val="00F008C4"/>
    <w:rsid w:val="00F0090D"/>
    <w:rsid w:val="00F01B8C"/>
    <w:rsid w:val="00F0232A"/>
    <w:rsid w:val="00F05533"/>
    <w:rsid w:val="00F068F1"/>
    <w:rsid w:val="00F0699E"/>
    <w:rsid w:val="00F14399"/>
    <w:rsid w:val="00F151B2"/>
    <w:rsid w:val="00F15329"/>
    <w:rsid w:val="00F15C7D"/>
    <w:rsid w:val="00F15CA7"/>
    <w:rsid w:val="00F16C78"/>
    <w:rsid w:val="00F16CA5"/>
    <w:rsid w:val="00F16FC4"/>
    <w:rsid w:val="00F17B91"/>
    <w:rsid w:val="00F20673"/>
    <w:rsid w:val="00F21D63"/>
    <w:rsid w:val="00F22258"/>
    <w:rsid w:val="00F225DE"/>
    <w:rsid w:val="00F226A9"/>
    <w:rsid w:val="00F22834"/>
    <w:rsid w:val="00F232C1"/>
    <w:rsid w:val="00F24818"/>
    <w:rsid w:val="00F26CDE"/>
    <w:rsid w:val="00F27E12"/>
    <w:rsid w:val="00F305AB"/>
    <w:rsid w:val="00F31CF5"/>
    <w:rsid w:val="00F330DB"/>
    <w:rsid w:val="00F33B71"/>
    <w:rsid w:val="00F33D36"/>
    <w:rsid w:val="00F355EB"/>
    <w:rsid w:val="00F37FD4"/>
    <w:rsid w:val="00F430CD"/>
    <w:rsid w:val="00F43138"/>
    <w:rsid w:val="00F43EFF"/>
    <w:rsid w:val="00F45DA5"/>
    <w:rsid w:val="00F45E5E"/>
    <w:rsid w:val="00F460DE"/>
    <w:rsid w:val="00F466A8"/>
    <w:rsid w:val="00F47493"/>
    <w:rsid w:val="00F5053D"/>
    <w:rsid w:val="00F51215"/>
    <w:rsid w:val="00F53874"/>
    <w:rsid w:val="00F53A6A"/>
    <w:rsid w:val="00F53E6B"/>
    <w:rsid w:val="00F53EBA"/>
    <w:rsid w:val="00F54064"/>
    <w:rsid w:val="00F559BC"/>
    <w:rsid w:val="00F567D4"/>
    <w:rsid w:val="00F56B8F"/>
    <w:rsid w:val="00F56BCA"/>
    <w:rsid w:val="00F5742B"/>
    <w:rsid w:val="00F57A71"/>
    <w:rsid w:val="00F60AE8"/>
    <w:rsid w:val="00F637C0"/>
    <w:rsid w:val="00F65021"/>
    <w:rsid w:val="00F65836"/>
    <w:rsid w:val="00F6660D"/>
    <w:rsid w:val="00F66806"/>
    <w:rsid w:val="00F669BA"/>
    <w:rsid w:val="00F67211"/>
    <w:rsid w:val="00F70DA6"/>
    <w:rsid w:val="00F71DA0"/>
    <w:rsid w:val="00F73E28"/>
    <w:rsid w:val="00F74977"/>
    <w:rsid w:val="00F75BA1"/>
    <w:rsid w:val="00F75F6D"/>
    <w:rsid w:val="00F7620A"/>
    <w:rsid w:val="00F76ED0"/>
    <w:rsid w:val="00F80E06"/>
    <w:rsid w:val="00F81943"/>
    <w:rsid w:val="00F82E3B"/>
    <w:rsid w:val="00F83A1A"/>
    <w:rsid w:val="00F84702"/>
    <w:rsid w:val="00F84EED"/>
    <w:rsid w:val="00F85C33"/>
    <w:rsid w:val="00F87959"/>
    <w:rsid w:val="00F9001E"/>
    <w:rsid w:val="00F91535"/>
    <w:rsid w:val="00F9198D"/>
    <w:rsid w:val="00F91FDB"/>
    <w:rsid w:val="00F9249D"/>
    <w:rsid w:val="00F9268A"/>
    <w:rsid w:val="00F93678"/>
    <w:rsid w:val="00F95E3D"/>
    <w:rsid w:val="00F9618A"/>
    <w:rsid w:val="00F9682B"/>
    <w:rsid w:val="00FA0F04"/>
    <w:rsid w:val="00FA2BF6"/>
    <w:rsid w:val="00FA310D"/>
    <w:rsid w:val="00FA612A"/>
    <w:rsid w:val="00FA6F9C"/>
    <w:rsid w:val="00FB1719"/>
    <w:rsid w:val="00FB36E5"/>
    <w:rsid w:val="00FB3FA3"/>
    <w:rsid w:val="00FB4868"/>
    <w:rsid w:val="00FB7017"/>
    <w:rsid w:val="00FC11DB"/>
    <w:rsid w:val="00FC15E2"/>
    <w:rsid w:val="00FC1F35"/>
    <w:rsid w:val="00FC2C07"/>
    <w:rsid w:val="00FC4755"/>
    <w:rsid w:val="00FC4CEC"/>
    <w:rsid w:val="00FC5DA0"/>
    <w:rsid w:val="00FD08EE"/>
    <w:rsid w:val="00FD0C09"/>
    <w:rsid w:val="00FD32B6"/>
    <w:rsid w:val="00FD35B3"/>
    <w:rsid w:val="00FD3FB9"/>
    <w:rsid w:val="00FD4849"/>
    <w:rsid w:val="00FD4E5D"/>
    <w:rsid w:val="00FD5BB0"/>
    <w:rsid w:val="00FD7308"/>
    <w:rsid w:val="00FD7E08"/>
    <w:rsid w:val="00FE1A51"/>
    <w:rsid w:val="00FE1D40"/>
    <w:rsid w:val="00FE38B2"/>
    <w:rsid w:val="00FE4E0B"/>
    <w:rsid w:val="00FE62D6"/>
    <w:rsid w:val="00FF1724"/>
    <w:rsid w:val="00FF1F1A"/>
    <w:rsid w:val="00FF20EB"/>
    <w:rsid w:val="00FF3DE0"/>
    <w:rsid w:val="00FF5550"/>
    <w:rsid w:val="00FF6FDE"/>
    <w:rsid w:val="00FF728B"/>
    <w:rsid w:val="010CB916"/>
    <w:rsid w:val="01153B20"/>
    <w:rsid w:val="0125A427"/>
    <w:rsid w:val="01333884"/>
    <w:rsid w:val="019ABE81"/>
    <w:rsid w:val="01D51856"/>
    <w:rsid w:val="02179929"/>
    <w:rsid w:val="023AF4A4"/>
    <w:rsid w:val="02522AD1"/>
    <w:rsid w:val="025706DF"/>
    <w:rsid w:val="0257F436"/>
    <w:rsid w:val="02D43843"/>
    <w:rsid w:val="02E1A003"/>
    <w:rsid w:val="03595DB2"/>
    <w:rsid w:val="03C7BDEB"/>
    <w:rsid w:val="041E778F"/>
    <w:rsid w:val="04495C4E"/>
    <w:rsid w:val="0462EE2D"/>
    <w:rsid w:val="0480EF61"/>
    <w:rsid w:val="04B3D72B"/>
    <w:rsid w:val="04CF71ED"/>
    <w:rsid w:val="04D8C87A"/>
    <w:rsid w:val="04EF0CC1"/>
    <w:rsid w:val="04FADB77"/>
    <w:rsid w:val="05700C4E"/>
    <w:rsid w:val="057CBD3D"/>
    <w:rsid w:val="05840964"/>
    <w:rsid w:val="059552B6"/>
    <w:rsid w:val="05BA7074"/>
    <w:rsid w:val="05D52F09"/>
    <w:rsid w:val="063FD6DD"/>
    <w:rsid w:val="06483DA2"/>
    <w:rsid w:val="06A1C6CD"/>
    <w:rsid w:val="06B97737"/>
    <w:rsid w:val="07084B2A"/>
    <w:rsid w:val="072E0523"/>
    <w:rsid w:val="073402DB"/>
    <w:rsid w:val="07377651"/>
    <w:rsid w:val="076BCEEA"/>
    <w:rsid w:val="079D1B66"/>
    <w:rsid w:val="07A3C32E"/>
    <w:rsid w:val="07ADB6A9"/>
    <w:rsid w:val="07BFFC1C"/>
    <w:rsid w:val="083677F0"/>
    <w:rsid w:val="0853A745"/>
    <w:rsid w:val="085F217F"/>
    <w:rsid w:val="09304623"/>
    <w:rsid w:val="094397EE"/>
    <w:rsid w:val="096055E5"/>
    <w:rsid w:val="09C267F0"/>
    <w:rsid w:val="09DCFABF"/>
    <w:rsid w:val="09E3F424"/>
    <w:rsid w:val="0A148614"/>
    <w:rsid w:val="0A4B6E0A"/>
    <w:rsid w:val="0A4D7404"/>
    <w:rsid w:val="0A7A494A"/>
    <w:rsid w:val="0A82CE1F"/>
    <w:rsid w:val="0B0C6528"/>
    <w:rsid w:val="0B51AA88"/>
    <w:rsid w:val="0B68481C"/>
    <w:rsid w:val="0B81FD00"/>
    <w:rsid w:val="0BC02F99"/>
    <w:rsid w:val="0BD53076"/>
    <w:rsid w:val="0C0C3CAE"/>
    <w:rsid w:val="0C24B905"/>
    <w:rsid w:val="0C436164"/>
    <w:rsid w:val="0C7400B9"/>
    <w:rsid w:val="0C792F17"/>
    <w:rsid w:val="0CAC4FB7"/>
    <w:rsid w:val="0D1AF046"/>
    <w:rsid w:val="0D2F4EDB"/>
    <w:rsid w:val="0D2FE192"/>
    <w:rsid w:val="0DA34EBF"/>
    <w:rsid w:val="0DF5CD22"/>
    <w:rsid w:val="0E316A71"/>
    <w:rsid w:val="0EC4F46F"/>
    <w:rsid w:val="0EF60438"/>
    <w:rsid w:val="0F1295F1"/>
    <w:rsid w:val="0F1A89D1"/>
    <w:rsid w:val="0F863D16"/>
    <w:rsid w:val="0FCF8FAD"/>
    <w:rsid w:val="0FFB78B4"/>
    <w:rsid w:val="105EFC9A"/>
    <w:rsid w:val="10A97B8C"/>
    <w:rsid w:val="10D68CDF"/>
    <w:rsid w:val="10E55168"/>
    <w:rsid w:val="10FA9B5C"/>
    <w:rsid w:val="111141BA"/>
    <w:rsid w:val="11709DE9"/>
    <w:rsid w:val="11748FF3"/>
    <w:rsid w:val="11AC61D8"/>
    <w:rsid w:val="11AEB51B"/>
    <w:rsid w:val="11E2CDD0"/>
    <w:rsid w:val="11F8EE46"/>
    <w:rsid w:val="11FEBF26"/>
    <w:rsid w:val="120CD5CE"/>
    <w:rsid w:val="1253F460"/>
    <w:rsid w:val="129D5527"/>
    <w:rsid w:val="12A77AB5"/>
    <w:rsid w:val="1346BA29"/>
    <w:rsid w:val="13A34466"/>
    <w:rsid w:val="13C0FE52"/>
    <w:rsid w:val="13F16A47"/>
    <w:rsid w:val="13F8F35A"/>
    <w:rsid w:val="1400EC74"/>
    <w:rsid w:val="14019481"/>
    <w:rsid w:val="140F3F57"/>
    <w:rsid w:val="1429A7D1"/>
    <w:rsid w:val="1449C723"/>
    <w:rsid w:val="144AFA9F"/>
    <w:rsid w:val="145630E4"/>
    <w:rsid w:val="145688AB"/>
    <w:rsid w:val="1482903B"/>
    <w:rsid w:val="1487DCF9"/>
    <w:rsid w:val="14CF9906"/>
    <w:rsid w:val="14D4F04D"/>
    <w:rsid w:val="15168E8D"/>
    <w:rsid w:val="15896ACB"/>
    <w:rsid w:val="15D185AA"/>
    <w:rsid w:val="167ABF1F"/>
    <w:rsid w:val="169A81FB"/>
    <w:rsid w:val="169C930A"/>
    <w:rsid w:val="17764A97"/>
    <w:rsid w:val="177C27F6"/>
    <w:rsid w:val="178F8A8B"/>
    <w:rsid w:val="1798AEBD"/>
    <w:rsid w:val="17A97FE8"/>
    <w:rsid w:val="17BB8780"/>
    <w:rsid w:val="17D240B7"/>
    <w:rsid w:val="17F44056"/>
    <w:rsid w:val="183DD65D"/>
    <w:rsid w:val="189DF51D"/>
    <w:rsid w:val="18D6FC5E"/>
    <w:rsid w:val="1903E899"/>
    <w:rsid w:val="19204246"/>
    <w:rsid w:val="19329BB0"/>
    <w:rsid w:val="194D89CB"/>
    <w:rsid w:val="19C36C5D"/>
    <w:rsid w:val="19FCE40D"/>
    <w:rsid w:val="1A034ADE"/>
    <w:rsid w:val="1A22A285"/>
    <w:rsid w:val="1A469D93"/>
    <w:rsid w:val="1A64F585"/>
    <w:rsid w:val="1A867EA6"/>
    <w:rsid w:val="1AD02C2B"/>
    <w:rsid w:val="1AD10392"/>
    <w:rsid w:val="1B0BCD7E"/>
    <w:rsid w:val="1B3918D1"/>
    <w:rsid w:val="1BAB5646"/>
    <w:rsid w:val="1BC890A3"/>
    <w:rsid w:val="1BCD551F"/>
    <w:rsid w:val="1BE5FE43"/>
    <w:rsid w:val="1BF1C575"/>
    <w:rsid w:val="1C065329"/>
    <w:rsid w:val="1C22D1E7"/>
    <w:rsid w:val="1C2800EE"/>
    <w:rsid w:val="1CCE3212"/>
    <w:rsid w:val="1D5EB2F2"/>
    <w:rsid w:val="1D8A9502"/>
    <w:rsid w:val="1DA02B19"/>
    <w:rsid w:val="1DAEDD98"/>
    <w:rsid w:val="1DB11DE4"/>
    <w:rsid w:val="1DD15E87"/>
    <w:rsid w:val="1DD5571C"/>
    <w:rsid w:val="1E227652"/>
    <w:rsid w:val="1E286215"/>
    <w:rsid w:val="1E4362E4"/>
    <w:rsid w:val="1E9B9039"/>
    <w:rsid w:val="1EBDBFFF"/>
    <w:rsid w:val="1EC37559"/>
    <w:rsid w:val="1EEBB0E0"/>
    <w:rsid w:val="1F04697C"/>
    <w:rsid w:val="1F19B243"/>
    <w:rsid w:val="1F1C5F93"/>
    <w:rsid w:val="1F2ABEA9"/>
    <w:rsid w:val="1F7558AD"/>
    <w:rsid w:val="1FA0879B"/>
    <w:rsid w:val="1FB6BF92"/>
    <w:rsid w:val="1FB956E8"/>
    <w:rsid w:val="20237705"/>
    <w:rsid w:val="20A4FB28"/>
    <w:rsid w:val="2126ADE9"/>
    <w:rsid w:val="2160E0A5"/>
    <w:rsid w:val="21F01166"/>
    <w:rsid w:val="21F894D2"/>
    <w:rsid w:val="22260AB2"/>
    <w:rsid w:val="2243C333"/>
    <w:rsid w:val="2250FF08"/>
    <w:rsid w:val="22789429"/>
    <w:rsid w:val="22C22604"/>
    <w:rsid w:val="23048FE3"/>
    <w:rsid w:val="2307C5F3"/>
    <w:rsid w:val="2312BD27"/>
    <w:rsid w:val="233684A8"/>
    <w:rsid w:val="2338BD69"/>
    <w:rsid w:val="236107A4"/>
    <w:rsid w:val="23801EC8"/>
    <w:rsid w:val="23AA2F3F"/>
    <w:rsid w:val="23B66A66"/>
    <w:rsid w:val="23D70A6A"/>
    <w:rsid w:val="23DFDBB3"/>
    <w:rsid w:val="23EFA5AE"/>
    <w:rsid w:val="23F420C4"/>
    <w:rsid w:val="23F74C78"/>
    <w:rsid w:val="241EB63D"/>
    <w:rsid w:val="244917EC"/>
    <w:rsid w:val="24A4DDFB"/>
    <w:rsid w:val="24AB6BB6"/>
    <w:rsid w:val="24B98D42"/>
    <w:rsid w:val="251BC47E"/>
    <w:rsid w:val="251F6513"/>
    <w:rsid w:val="254C7FCD"/>
    <w:rsid w:val="25A6DA82"/>
    <w:rsid w:val="25EA850F"/>
    <w:rsid w:val="26275B6D"/>
    <w:rsid w:val="265A51FD"/>
    <w:rsid w:val="2675FB6E"/>
    <w:rsid w:val="2699861B"/>
    <w:rsid w:val="26B63FE7"/>
    <w:rsid w:val="26CD4711"/>
    <w:rsid w:val="2711F618"/>
    <w:rsid w:val="278D6E3E"/>
    <w:rsid w:val="27A115B6"/>
    <w:rsid w:val="27A84A33"/>
    <w:rsid w:val="27AC2776"/>
    <w:rsid w:val="27C3C7AB"/>
    <w:rsid w:val="27F4BDDC"/>
    <w:rsid w:val="28218B37"/>
    <w:rsid w:val="28A3A58C"/>
    <w:rsid w:val="28A66E58"/>
    <w:rsid w:val="28BA0DC5"/>
    <w:rsid w:val="296EECCB"/>
    <w:rsid w:val="299A0D6F"/>
    <w:rsid w:val="29DC7C42"/>
    <w:rsid w:val="2A091369"/>
    <w:rsid w:val="2A271144"/>
    <w:rsid w:val="2A297BA2"/>
    <w:rsid w:val="2A49913A"/>
    <w:rsid w:val="2A71BD1E"/>
    <w:rsid w:val="2AA54E05"/>
    <w:rsid w:val="2ACB89D8"/>
    <w:rsid w:val="2B2E3E49"/>
    <w:rsid w:val="2B900A74"/>
    <w:rsid w:val="2BAD8633"/>
    <w:rsid w:val="2BDDDEF8"/>
    <w:rsid w:val="2BF954CE"/>
    <w:rsid w:val="2C4D9056"/>
    <w:rsid w:val="2C8E23CE"/>
    <w:rsid w:val="2C919DA3"/>
    <w:rsid w:val="2D9C96EE"/>
    <w:rsid w:val="2DBA8196"/>
    <w:rsid w:val="2E25D12A"/>
    <w:rsid w:val="2E4558B1"/>
    <w:rsid w:val="2EC427EF"/>
    <w:rsid w:val="2ECC9454"/>
    <w:rsid w:val="2EF2F5A9"/>
    <w:rsid w:val="2F069919"/>
    <w:rsid w:val="2F3EDDED"/>
    <w:rsid w:val="2F910142"/>
    <w:rsid w:val="2FABBCB0"/>
    <w:rsid w:val="30344DF4"/>
    <w:rsid w:val="303B6FA1"/>
    <w:rsid w:val="304BF698"/>
    <w:rsid w:val="308049AB"/>
    <w:rsid w:val="30AD63B5"/>
    <w:rsid w:val="30BF2465"/>
    <w:rsid w:val="30E1605C"/>
    <w:rsid w:val="310ECA8B"/>
    <w:rsid w:val="313B84C9"/>
    <w:rsid w:val="316D3FDF"/>
    <w:rsid w:val="317BCEE1"/>
    <w:rsid w:val="3180737C"/>
    <w:rsid w:val="31817C6E"/>
    <w:rsid w:val="31827543"/>
    <w:rsid w:val="318DB8DA"/>
    <w:rsid w:val="31AA753A"/>
    <w:rsid w:val="31C7981C"/>
    <w:rsid w:val="31DFEB42"/>
    <w:rsid w:val="31E67CD5"/>
    <w:rsid w:val="3246B079"/>
    <w:rsid w:val="326831A3"/>
    <w:rsid w:val="328DED6C"/>
    <w:rsid w:val="32ADDE7B"/>
    <w:rsid w:val="32C77046"/>
    <w:rsid w:val="32CA1629"/>
    <w:rsid w:val="3348B52F"/>
    <w:rsid w:val="334C9AAB"/>
    <w:rsid w:val="33549DA7"/>
    <w:rsid w:val="337ED297"/>
    <w:rsid w:val="33A64A58"/>
    <w:rsid w:val="33FE45FC"/>
    <w:rsid w:val="34638059"/>
    <w:rsid w:val="34868E30"/>
    <w:rsid w:val="3490412B"/>
    <w:rsid w:val="34ACB5B1"/>
    <w:rsid w:val="34ADEFC9"/>
    <w:rsid w:val="34B10D1D"/>
    <w:rsid w:val="34D342E4"/>
    <w:rsid w:val="34D400DF"/>
    <w:rsid w:val="3528CC2C"/>
    <w:rsid w:val="352F37FD"/>
    <w:rsid w:val="3535427B"/>
    <w:rsid w:val="35742CBD"/>
    <w:rsid w:val="35EDAD4A"/>
    <w:rsid w:val="360940DF"/>
    <w:rsid w:val="362DE905"/>
    <w:rsid w:val="36A6A928"/>
    <w:rsid w:val="36FF631E"/>
    <w:rsid w:val="370D586E"/>
    <w:rsid w:val="3716E7C3"/>
    <w:rsid w:val="3721696B"/>
    <w:rsid w:val="3752B4C5"/>
    <w:rsid w:val="3773A542"/>
    <w:rsid w:val="377850B1"/>
    <w:rsid w:val="37B80BD8"/>
    <w:rsid w:val="388D7523"/>
    <w:rsid w:val="38996420"/>
    <w:rsid w:val="38C3E286"/>
    <w:rsid w:val="39466985"/>
    <w:rsid w:val="396AA3C1"/>
    <w:rsid w:val="39938209"/>
    <w:rsid w:val="39B1E839"/>
    <w:rsid w:val="39B8EA8E"/>
    <w:rsid w:val="39BD2AC3"/>
    <w:rsid w:val="39E7AF41"/>
    <w:rsid w:val="3A38BA15"/>
    <w:rsid w:val="3A3AC28E"/>
    <w:rsid w:val="3AC7B594"/>
    <w:rsid w:val="3AE7C578"/>
    <w:rsid w:val="3B1B4F91"/>
    <w:rsid w:val="3B639843"/>
    <w:rsid w:val="3B6620BC"/>
    <w:rsid w:val="3B8BC5D6"/>
    <w:rsid w:val="3BD48DFE"/>
    <w:rsid w:val="3C0490D3"/>
    <w:rsid w:val="3C093A0A"/>
    <w:rsid w:val="3C6C90BE"/>
    <w:rsid w:val="3C6E88DC"/>
    <w:rsid w:val="3CD39EA8"/>
    <w:rsid w:val="3D1EA262"/>
    <w:rsid w:val="3D66EFC5"/>
    <w:rsid w:val="3D81199D"/>
    <w:rsid w:val="3DA3AFD8"/>
    <w:rsid w:val="3DB249FF"/>
    <w:rsid w:val="3E04BCC0"/>
    <w:rsid w:val="3E2E9A3A"/>
    <w:rsid w:val="3E371FE0"/>
    <w:rsid w:val="3E7A149D"/>
    <w:rsid w:val="3E868359"/>
    <w:rsid w:val="3E9AF23D"/>
    <w:rsid w:val="3EA890AF"/>
    <w:rsid w:val="3EBEB859"/>
    <w:rsid w:val="3ECFD20D"/>
    <w:rsid w:val="3ECFEC38"/>
    <w:rsid w:val="3F3F79DF"/>
    <w:rsid w:val="3F4056BB"/>
    <w:rsid w:val="3F52C942"/>
    <w:rsid w:val="3F7D1D42"/>
    <w:rsid w:val="3FA60176"/>
    <w:rsid w:val="3FEC2A60"/>
    <w:rsid w:val="4038AC31"/>
    <w:rsid w:val="403D0D6B"/>
    <w:rsid w:val="404FE26C"/>
    <w:rsid w:val="406CDE59"/>
    <w:rsid w:val="408CEFCE"/>
    <w:rsid w:val="4097A032"/>
    <w:rsid w:val="409FCFBE"/>
    <w:rsid w:val="40BB4D96"/>
    <w:rsid w:val="40F9078D"/>
    <w:rsid w:val="411C5330"/>
    <w:rsid w:val="4120720D"/>
    <w:rsid w:val="4188279A"/>
    <w:rsid w:val="41E0D0A7"/>
    <w:rsid w:val="42088775"/>
    <w:rsid w:val="4212F962"/>
    <w:rsid w:val="4284D565"/>
    <w:rsid w:val="428D7523"/>
    <w:rsid w:val="42C1E635"/>
    <w:rsid w:val="42C3271A"/>
    <w:rsid w:val="42DFE2D7"/>
    <w:rsid w:val="4315E291"/>
    <w:rsid w:val="433163FD"/>
    <w:rsid w:val="434EEF53"/>
    <w:rsid w:val="4361D9A5"/>
    <w:rsid w:val="43680ECD"/>
    <w:rsid w:val="4368D1F6"/>
    <w:rsid w:val="437441F8"/>
    <w:rsid w:val="43ABEFF8"/>
    <w:rsid w:val="43C18ACA"/>
    <w:rsid w:val="43C67841"/>
    <w:rsid w:val="43CA4DAC"/>
    <w:rsid w:val="43D5353A"/>
    <w:rsid w:val="43DAB2FF"/>
    <w:rsid w:val="43EFB1B4"/>
    <w:rsid w:val="43F5F656"/>
    <w:rsid w:val="4400E52E"/>
    <w:rsid w:val="4448BF1A"/>
    <w:rsid w:val="447220EB"/>
    <w:rsid w:val="449E066C"/>
    <w:rsid w:val="44BDA06B"/>
    <w:rsid w:val="44DD0D79"/>
    <w:rsid w:val="44F2CD29"/>
    <w:rsid w:val="45174E38"/>
    <w:rsid w:val="453E6529"/>
    <w:rsid w:val="45447563"/>
    <w:rsid w:val="454604A6"/>
    <w:rsid w:val="45553276"/>
    <w:rsid w:val="456973C8"/>
    <w:rsid w:val="45DDC2B8"/>
    <w:rsid w:val="462BE2BF"/>
    <w:rsid w:val="464D2A6A"/>
    <w:rsid w:val="46691CC7"/>
    <w:rsid w:val="46957ECE"/>
    <w:rsid w:val="46E87785"/>
    <w:rsid w:val="473A9D94"/>
    <w:rsid w:val="47733492"/>
    <w:rsid w:val="47A1679F"/>
    <w:rsid w:val="47B6240A"/>
    <w:rsid w:val="47C9E728"/>
    <w:rsid w:val="47EF47D0"/>
    <w:rsid w:val="486F53A1"/>
    <w:rsid w:val="487A8789"/>
    <w:rsid w:val="487D84AC"/>
    <w:rsid w:val="489D9F61"/>
    <w:rsid w:val="48B94C7A"/>
    <w:rsid w:val="48CC11F0"/>
    <w:rsid w:val="48D24872"/>
    <w:rsid w:val="4918E68F"/>
    <w:rsid w:val="493FDB31"/>
    <w:rsid w:val="49686273"/>
    <w:rsid w:val="497B9EBB"/>
    <w:rsid w:val="4990811D"/>
    <w:rsid w:val="499F5567"/>
    <w:rsid w:val="49E2281A"/>
    <w:rsid w:val="4A64FFD7"/>
    <w:rsid w:val="4ACFFDE6"/>
    <w:rsid w:val="4AE35897"/>
    <w:rsid w:val="4AF6C363"/>
    <w:rsid w:val="4B11297A"/>
    <w:rsid w:val="4B259BE0"/>
    <w:rsid w:val="4BDD8879"/>
    <w:rsid w:val="4C548029"/>
    <w:rsid w:val="4D223F49"/>
    <w:rsid w:val="4D415E86"/>
    <w:rsid w:val="4D503D2B"/>
    <w:rsid w:val="4D8B91D2"/>
    <w:rsid w:val="4DD00BF2"/>
    <w:rsid w:val="4DD37B64"/>
    <w:rsid w:val="4DD7DAC1"/>
    <w:rsid w:val="4E0A6465"/>
    <w:rsid w:val="4E2FA55A"/>
    <w:rsid w:val="4E68DE11"/>
    <w:rsid w:val="4E690A06"/>
    <w:rsid w:val="4E87A44C"/>
    <w:rsid w:val="4EBCD2EE"/>
    <w:rsid w:val="4EEDADE7"/>
    <w:rsid w:val="4F583434"/>
    <w:rsid w:val="4FB90B56"/>
    <w:rsid w:val="50287EB1"/>
    <w:rsid w:val="50688B8B"/>
    <w:rsid w:val="50EB06D4"/>
    <w:rsid w:val="50F39A75"/>
    <w:rsid w:val="50FCA7AE"/>
    <w:rsid w:val="510AA23F"/>
    <w:rsid w:val="5164D261"/>
    <w:rsid w:val="51B212C0"/>
    <w:rsid w:val="51F2DDED"/>
    <w:rsid w:val="51F80C67"/>
    <w:rsid w:val="5233066C"/>
    <w:rsid w:val="528340AC"/>
    <w:rsid w:val="52BB8329"/>
    <w:rsid w:val="52DA194D"/>
    <w:rsid w:val="53210070"/>
    <w:rsid w:val="5350E8DE"/>
    <w:rsid w:val="53544B1C"/>
    <w:rsid w:val="537A078C"/>
    <w:rsid w:val="538B71F3"/>
    <w:rsid w:val="5394F0E6"/>
    <w:rsid w:val="53A51257"/>
    <w:rsid w:val="53CEFF25"/>
    <w:rsid w:val="53D634E5"/>
    <w:rsid w:val="53D70F12"/>
    <w:rsid w:val="53E105CE"/>
    <w:rsid w:val="54215F5B"/>
    <w:rsid w:val="544D713B"/>
    <w:rsid w:val="54EF9FD0"/>
    <w:rsid w:val="5518F33D"/>
    <w:rsid w:val="55280F43"/>
    <w:rsid w:val="553008BA"/>
    <w:rsid w:val="55428072"/>
    <w:rsid w:val="5558B836"/>
    <w:rsid w:val="555B1B8C"/>
    <w:rsid w:val="55DA865A"/>
    <w:rsid w:val="55E5109F"/>
    <w:rsid w:val="565D5FED"/>
    <w:rsid w:val="56812B1B"/>
    <w:rsid w:val="5682F385"/>
    <w:rsid w:val="5686A710"/>
    <w:rsid w:val="56C8170E"/>
    <w:rsid w:val="56E38828"/>
    <w:rsid w:val="5712BF62"/>
    <w:rsid w:val="5726AA7E"/>
    <w:rsid w:val="5728BDC8"/>
    <w:rsid w:val="572C5C42"/>
    <w:rsid w:val="57346F60"/>
    <w:rsid w:val="574AEF9E"/>
    <w:rsid w:val="5757A3B9"/>
    <w:rsid w:val="57636C08"/>
    <w:rsid w:val="57C925F8"/>
    <w:rsid w:val="582B25EC"/>
    <w:rsid w:val="58420AA7"/>
    <w:rsid w:val="58FD5D0A"/>
    <w:rsid w:val="5911E20A"/>
    <w:rsid w:val="5953E650"/>
    <w:rsid w:val="595A54E7"/>
    <w:rsid w:val="596ED210"/>
    <w:rsid w:val="59F62CB7"/>
    <w:rsid w:val="5A09401F"/>
    <w:rsid w:val="5A294742"/>
    <w:rsid w:val="5A350F3C"/>
    <w:rsid w:val="5AA3EED7"/>
    <w:rsid w:val="5AABF76C"/>
    <w:rsid w:val="5AD3440E"/>
    <w:rsid w:val="5AEF0CF0"/>
    <w:rsid w:val="5AF4E246"/>
    <w:rsid w:val="5B3784C7"/>
    <w:rsid w:val="5B3AE6D1"/>
    <w:rsid w:val="5B4F38BD"/>
    <w:rsid w:val="5BC7A165"/>
    <w:rsid w:val="5BC95808"/>
    <w:rsid w:val="5BCBA8C6"/>
    <w:rsid w:val="5C2008EA"/>
    <w:rsid w:val="5C2061FD"/>
    <w:rsid w:val="5C2F0551"/>
    <w:rsid w:val="5C464843"/>
    <w:rsid w:val="5C4AAF94"/>
    <w:rsid w:val="5C6C1909"/>
    <w:rsid w:val="5C771E53"/>
    <w:rsid w:val="5D206B16"/>
    <w:rsid w:val="5D6AE5FE"/>
    <w:rsid w:val="5D6DF220"/>
    <w:rsid w:val="5DA2FD72"/>
    <w:rsid w:val="5DEBBCF2"/>
    <w:rsid w:val="5E5E989A"/>
    <w:rsid w:val="5E66F761"/>
    <w:rsid w:val="5E8AE242"/>
    <w:rsid w:val="5E9B793F"/>
    <w:rsid w:val="5ED81740"/>
    <w:rsid w:val="5F449F96"/>
    <w:rsid w:val="5F728FBD"/>
    <w:rsid w:val="600ED800"/>
    <w:rsid w:val="6057C545"/>
    <w:rsid w:val="609A9B36"/>
    <w:rsid w:val="60A3E748"/>
    <w:rsid w:val="60A95F7F"/>
    <w:rsid w:val="60BBFABE"/>
    <w:rsid w:val="60BE23B0"/>
    <w:rsid w:val="60C21EC8"/>
    <w:rsid w:val="60D33595"/>
    <w:rsid w:val="60E1323A"/>
    <w:rsid w:val="61081F1E"/>
    <w:rsid w:val="6114D99C"/>
    <w:rsid w:val="611DFC96"/>
    <w:rsid w:val="617688B8"/>
    <w:rsid w:val="6211071F"/>
    <w:rsid w:val="6243EEF9"/>
    <w:rsid w:val="6289EFD3"/>
    <w:rsid w:val="6292EC73"/>
    <w:rsid w:val="62A769B7"/>
    <w:rsid w:val="63ACDE3E"/>
    <w:rsid w:val="63B5536F"/>
    <w:rsid w:val="63D987DA"/>
    <w:rsid w:val="641E3201"/>
    <w:rsid w:val="64209C32"/>
    <w:rsid w:val="64398D34"/>
    <w:rsid w:val="647EFADA"/>
    <w:rsid w:val="64814946"/>
    <w:rsid w:val="64D3CB39"/>
    <w:rsid w:val="64D6AE68"/>
    <w:rsid w:val="64E029E9"/>
    <w:rsid w:val="65260F39"/>
    <w:rsid w:val="65386535"/>
    <w:rsid w:val="655DE43E"/>
    <w:rsid w:val="656E4F5C"/>
    <w:rsid w:val="658124A8"/>
    <w:rsid w:val="6585A08F"/>
    <w:rsid w:val="65890A25"/>
    <w:rsid w:val="6594D34C"/>
    <w:rsid w:val="65E96BAA"/>
    <w:rsid w:val="661220F8"/>
    <w:rsid w:val="66DA6430"/>
    <w:rsid w:val="6707A122"/>
    <w:rsid w:val="6707A8D7"/>
    <w:rsid w:val="67108EC1"/>
    <w:rsid w:val="6715271C"/>
    <w:rsid w:val="678DC62C"/>
    <w:rsid w:val="67B96958"/>
    <w:rsid w:val="67BC7193"/>
    <w:rsid w:val="67FB18FF"/>
    <w:rsid w:val="67FD0533"/>
    <w:rsid w:val="680789C2"/>
    <w:rsid w:val="6890865E"/>
    <w:rsid w:val="68EC20D7"/>
    <w:rsid w:val="68EDFF31"/>
    <w:rsid w:val="692DB05A"/>
    <w:rsid w:val="693EE3BF"/>
    <w:rsid w:val="6960DAB2"/>
    <w:rsid w:val="6A03817A"/>
    <w:rsid w:val="6A4FAC60"/>
    <w:rsid w:val="6A6151B4"/>
    <w:rsid w:val="6A73B2B6"/>
    <w:rsid w:val="6A89F465"/>
    <w:rsid w:val="6AACB4DA"/>
    <w:rsid w:val="6AAD65FA"/>
    <w:rsid w:val="6AE19E27"/>
    <w:rsid w:val="6B935066"/>
    <w:rsid w:val="6BA647E5"/>
    <w:rsid w:val="6BE28396"/>
    <w:rsid w:val="6C06197C"/>
    <w:rsid w:val="6C23A503"/>
    <w:rsid w:val="6C32DA97"/>
    <w:rsid w:val="6C710886"/>
    <w:rsid w:val="6C9BAD9C"/>
    <w:rsid w:val="6CC8E66B"/>
    <w:rsid w:val="6CCF5141"/>
    <w:rsid w:val="6CD86F0D"/>
    <w:rsid w:val="6D32B50B"/>
    <w:rsid w:val="6DB4555E"/>
    <w:rsid w:val="6DD77DA8"/>
    <w:rsid w:val="6E0CBC06"/>
    <w:rsid w:val="6E361C09"/>
    <w:rsid w:val="6E5D49AA"/>
    <w:rsid w:val="6E63FEE3"/>
    <w:rsid w:val="6E86B1D9"/>
    <w:rsid w:val="6E9CD26C"/>
    <w:rsid w:val="6EE459B2"/>
    <w:rsid w:val="6F028A51"/>
    <w:rsid w:val="6F5DCCF0"/>
    <w:rsid w:val="6F5DDA51"/>
    <w:rsid w:val="6F6681F5"/>
    <w:rsid w:val="6F6C58BD"/>
    <w:rsid w:val="6F8946B0"/>
    <w:rsid w:val="6FE7BB2C"/>
    <w:rsid w:val="6FE94707"/>
    <w:rsid w:val="700AB404"/>
    <w:rsid w:val="703BF821"/>
    <w:rsid w:val="705E288E"/>
    <w:rsid w:val="7096CD96"/>
    <w:rsid w:val="70B449F4"/>
    <w:rsid w:val="70FAB7B2"/>
    <w:rsid w:val="7105AECE"/>
    <w:rsid w:val="718229CE"/>
    <w:rsid w:val="71949FF2"/>
    <w:rsid w:val="719B5393"/>
    <w:rsid w:val="71C035AF"/>
    <w:rsid w:val="72126908"/>
    <w:rsid w:val="72508073"/>
    <w:rsid w:val="727476A5"/>
    <w:rsid w:val="727991AE"/>
    <w:rsid w:val="729867C0"/>
    <w:rsid w:val="72B6BA50"/>
    <w:rsid w:val="72CA9EBF"/>
    <w:rsid w:val="72EF5DB3"/>
    <w:rsid w:val="72FF8CAA"/>
    <w:rsid w:val="7355C1CA"/>
    <w:rsid w:val="7369E627"/>
    <w:rsid w:val="73911843"/>
    <w:rsid w:val="73A00481"/>
    <w:rsid w:val="73B528D8"/>
    <w:rsid w:val="73B9B490"/>
    <w:rsid w:val="73E6E874"/>
    <w:rsid w:val="73FDE93D"/>
    <w:rsid w:val="7402FBB7"/>
    <w:rsid w:val="7406181B"/>
    <w:rsid w:val="74804151"/>
    <w:rsid w:val="748F0685"/>
    <w:rsid w:val="74A66CC0"/>
    <w:rsid w:val="74AD74A5"/>
    <w:rsid w:val="74B40177"/>
    <w:rsid w:val="7510C8D2"/>
    <w:rsid w:val="7574982A"/>
    <w:rsid w:val="75921C91"/>
    <w:rsid w:val="75BF92A5"/>
    <w:rsid w:val="75E84027"/>
    <w:rsid w:val="7642E21C"/>
    <w:rsid w:val="7662DE98"/>
    <w:rsid w:val="766A72C3"/>
    <w:rsid w:val="76D0D61F"/>
    <w:rsid w:val="76FDD207"/>
    <w:rsid w:val="775D8FF3"/>
    <w:rsid w:val="777C81F0"/>
    <w:rsid w:val="780AEEAB"/>
    <w:rsid w:val="7818FAE0"/>
    <w:rsid w:val="785FEBDF"/>
    <w:rsid w:val="786602E4"/>
    <w:rsid w:val="78A64CFB"/>
    <w:rsid w:val="78DBE6BC"/>
    <w:rsid w:val="790415F0"/>
    <w:rsid w:val="79385A9C"/>
    <w:rsid w:val="7944FDCD"/>
    <w:rsid w:val="79456530"/>
    <w:rsid w:val="796858B4"/>
    <w:rsid w:val="7972FAF4"/>
    <w:rsid w:val="798FCA73"/>
    <w:rsid w:val="79E3C653"/>
    <w:rsid w:val="79FBEA86"/>
    <w:rsid w:val="7A1538D5"/>
    <w:rsid w:val="7A649FC1"/>
    <w:rsid w:val="7AA454C3"/>
    <w:rsid w:val="7ABF040D"/>
    <w:rsid w:val="7ADF2B9E"/>
    <w:rsid w:val="7B042F5C"/>
    <w:rsid w:val="7B21DAE7"/>
    <w:rsid w:val="7BF384FC"/>
    <w:rsid w:val="7C1D47D9"/>
    <w:rsid w:val="7CD825A3"/>
    <w:rsid w:val="7D0350E7"/>
    <w:rsid w:val="7D122EE0"/>
    <w:rsid w:val="7D1AD91B"/>
    <w:rsid w:val="7D2EACE9"/>
    <w:rsid w:val="7D34FCDD"/>
    <w:rsid w:val="7D4A8A36"/>
    <w:rsid w:val="7D4E1419"/>
    <w:rsid w:val="7D509A74"/>
    <w:rsid w:val="7D58F040"/>
    <w:rsid w:val="7D7459FE"/>
    <w:rsid w:val="7D816172"/>
    <w:rsid w:val="7D963C60"/>
    <w:rsid w:val="7DAA3E4F"/>
    <w:rsid w:val="7DC28966"/>
    <w:rsid w:val="7E57365A"/>
    <w:rsid w:val="7EA0D1E7"/>
    <w:rsid w:val="7EC4DBD5"/>
    <w:rsid w:val="7EC6CCF0"/>
    <w:rsid w:val="7EF06E3F"/>
    <w:rsid w:val="7EF67030"/>
    <w:rsid w:val="7F4A643F"/>
    <w:rsid w:val="7F5D16A3"/>
    <w:rsid w:val="7F63844F"/>
    <w:rsid w:val="7F71A74F"/>
    <w:rsid w:val="7F99C2FB"/>
    <w:rsid w:val="7FA59FB5"/>
    <w:rsid w:val="7FCB8909"/>
    <w:rsid w:val="7FD4EB7A"/>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09E549B"/>
  <w15:docId w15:val="{F6870C4A-C6D5-487C-8CB8-6FC99FCF416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imes New Roman" w:hAnsi="Times New Roman" w:eastAsia="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D26D9"/>
    <w:pPr>
      <w:spacing w:after="120"/>
      <w:jc w:val="both"/>
    </w:pPr>
    <w:rPr>
      <w:sz w:val="22"/>
      <w:lang w:val="en-US" w:eastAsia="en-US"/>
    </w:rPr>
  </w:style>
  <w:style w:type="paragraph" w:styleId="Heading1">
    <w:name w:val="heading 1"/>
    <w:basedOn w:val="DisplayText"/>
    <w:next w:val="Normal"/>
    <w:link w:val="Heading1Char"/>
    <w:uiPriority w:val="1"/>
    <w:qFormat/>
    <w:rsid w:val="7369E627"/>
    <w:pPr>
      <w:pageBreakBefore/>
      <w:numPr>
        <w:numId w:val="4"/>
      </w:numPr>
      <w:pBdr>
        <w:top w:val="single" w:color="auto" w:sz="6" w:space="1"/>
        <w:left w:val="single" w:color="auto" w:sz="6" w:space="1"/>
        <w:bottom w:val="single" w:color="auto" w:sz="6" w:space="1"/>
        <w:right w:val="single" w:color="auto" w:sz="6" w:space="1"/>
      </w:pBdr>
      <w:spacing w:after="240"/>
      <w:jc w:val="center"/>
      <w:outlineLvl w:val="0"/>
    </w:pPr>
    <w:rPr>
      <w:b/>
      <w:bCs/>
      <w:sz w:val="28"/>
      <w:szCs w:val="28"/>
      <w:lang w:val="es-CO"/>
    </w:rPr>
  </w:style>
  <w:style w:type="paragraph" w:styleId="Heading2">
    <w:name w:val="heading 2"/>
    <w:basedOn w:val="DisplayText"/>
    <w:next w:val="Normal"/>
    <w:link w:val="Heading2Char"/>
    <w:qFormat/>
    <w:rsid w:val="002A0151"/>
    <w:pPr>
      <w:keepNext/>
      <w:numPr>
        <w:ilvl w:val="1"/>
        <w:numId w:val="4"/>
      </w:numPr>
      <w:spacing w:before="240" w:after="120"/>
      <w:outlineLvl w:val="1"/>
    </w:pPr>
    <w:rPr>
      <w:b/>
      <w:sz w:val="28"/>
    </w:rPr>
  </w:style>
  <w:style w:type="paragraph" w:styleId="Heading3">
    <w:name w:val="heading 3"/>
    <w:basedOn w:val="DisplayText"/>
    <w:next w:val="Normal"/>
    <w:link w:val="Heading3Char"/>
    <w:qFormat/>
    <w:rsid w:val="002A0151"/>
    <w:pPr>
      <w:keepNext/>
      <w:numPr>
        <w:ilvl w:val="2"/>
        <w:numId w:val="4"/>
      </w:numPr>
      <w:spacing w:before="240" w:after="120"/>
      <w:outlineLvl w:val="2"/>
    </w:pPr>
    <w:rPr>
      <w:b/>
    </w:rPr>
  </w:style>
  <w:style w:type="paragraph" w:styleId="Heading4">
    <w:name w:val="heading 4"/>
    <w:basedOn w:val="DisplayText"/>
    <w:next w:val="Normal"/>
    <w:link w:val="Heading4Char"/>
    <w:qFormat/>
    <w:rsid w:val="002A0151"/>
    <w:pPr>
      <w:keepNext/>
      <w:numPr>
        <w:ilvl w:val="3"/>
        <w:numId w:val="4"/>
      </w:numPr>
      <w:spacing w:before="120"/>
      <w:outlineLvl w:val="3"/>
    </w:pPr>
    <w:rPr>
      <w:b/>
      <w:sz w:val="22"/>
    </w:rPr>
  </w:style>
  <w:style w:type="paragraph" w:styleId="Heading5">
    <w:name w:val="heading 5"/>
    <w:basedOn w:val="DisplayText"/>
    <w:next w:val="Normal"/>
    <w:qFormat/>
    <w:rsid w:val="002A0151"/>
    <w:pPr>
      <w:keepNext/>
      <w:numPr>
        <w:ilvl w:val="4"/>
        <w:numId w:val="4"/>
      </w:numPr>
      <w:spacing w:before="20"/>
      <w:outlineLvl w:val="4"/>
    </w:pPr>
    <w:rPr>
      <w:rFonts w:ascii="Times New Roman" w:hAnsi="Times New Roman"/>
      <w:i/>
      <w:sz w:val="22"/>
    </w:rPr>
  </w:style>
  <w:style w:type="paragraph" w:styleId="Heading6">
    <w:name w:val="heading 6"/>
    <w:basedOn w:val="Normal"/>
    <w:next w:val="Normal"/>
    <w:qFormat/>
    <w:rsid w:val="002A0151"/>
    <w:pPr>
      <w:numPr>
        <w:ilvl w:val="5"/>
        <w:numId w:val="4"/>
      </w:numPr>
      <w:spacing w:before="120" w:after="60"/>
      <w:outlineLvl w:val="5"/>
    </w:pPr>
    <w:rPr>
      <w:i/>
    </w:rPr>
  </w:style>
  <w:style w:type="paragraph" w:styleId="Heading7">
    <w:name w:val="heading 7"/>
    <w:basedOn w:val="Normal"/>
    <w:next w:val="Normal"/>
    <w:qFormat/>
    <w:rsid w:val="002A0151"/>
    <w:pPr>
      <w:numPr>
        <w:ilvl w:val="6"/>
        <w:numId w:val="4"/>
      </w:numPr>
      <w:spacing w:before="240" w:after="60"/>
      <w:outlineLvl w:val="6"/>
    </w:pPr>
    <w:rPr>
      <w:rFonts w:ascii="Arial" w:hAnsi="Arial"/>
      <w:sz w:val="20"/>
    </w:rPr>
  </w:style>
  <w:style w:type="paragraph" w:styleId="Heading8">
    <w:name w:val="heading 8"/>
    <w:basedOn w:val="Normal"/>
    <w:next w:val="Normal"/>
    <w:qFormat/>
    <w:rsid w:val="002A0151"/>
    <w:pPr>
      <w:numPr>
        <w:ilvl w:val="7"/>
        <w:numId w:val="4"/>
      </w:numPr>
      <w:spacing w:before="240" w:after="60"/>
      <w:outlineLvl w:val="7"/>
    </w:pPr>
    <w:rPr>
      <w:rFonts w:ascii="Arial" w:hAnsi="Arial"/>
      <w:i/>
      <w:sz w:val="20"/>
    </w:rPr>
  </w:style>
  <w:style w:type="paragraph" w:styleId="Heading9">
    <w:name w:val="heading 9"/>
    <w:basedOn w:val="Normal"/>
    <w:next w:val="Normal"/>
    <w:qFormat/>
    <w:rsid w:val="002A0151"/>
    <w:pPr>
      <w:numPr>
        <w:ilvl w:val="8"/>
        <w:numId w:val="4"/>
      </w:numPr>
      <w:spacing w:before="240" w:after="60"/>
      <w:outlineLvl w:val="8"/>
    </w:pPr>
    <w:rPr>
      <w:rFonts w:ascii="Arial" w:hAnsi="Arial"/>
      <w:b/>
      <w:i/>
      <w:sz w:val="1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DisplayText" w:customStyle="1">
    <w:name w:val="_Display Text"/>
    <w:rsid w:val="002A0151"/>
    <w:rPr>
      <w:rFonts w:ascii="Arial" w:hAnsi="Arial"/>
      <w:sz w:val="24"/>
      <w:lang w:val="en-US" w:eastAsia="en-US"/>
    </w:rPr>
  </w:style>
  <w:style w:type="paragraph" w:styleId="Bibliografa1" w:customStyle="1">
    <w:name w:val="Bibliografía1"/>
    <w:rsid w:val="002A0151"/>
    <w:pPr>
      <w:spacing w:after="120" w:line="240" w:lineRule="exact"/>
      <w:ind w:left="360" w:hanging="360"/>
    </w:pPr>
    <w:rPr>
      <w:sz w:val="22"/>
      <w:lang w:val="en-US" w:eastAsia="en-US"/>
    </w:rPr>
  </w:style>
  <w:style w:type="paragraph" w:styleId="Header">
    <w:name w:val="header"/>
    <w:basedOn w:val="Normal"/>
    <w:rsid w:val="002A0151"/>
    <w:pPr>
      <w:pBdr>
        <w:bottom w:val="single" w:color="auto" w:sz="6" w:space="1"/>
      </w:pBdr>
      <w:tabs>
        <w:tab w:val="center" w:pos="3960"/>
        <w:tab w:val="right" w:pos="8280"/>
      </w:tabs>
      <w:spacing w:after="0"/>
    </w:pPr>
    <w:rPr>
      <w:sz w:val="18"/>
    </w:rPr>
  </w:style>
  <w:style w:type="paragraph" w:styleId="Footer">
    <w:name w:val="footer"/>
    <w:basedOn w:val="Normal"/>
    <w:link w:val="FooterChar"/>
    <w:rsid w:val="002A0151"/>
    <w:pPr>
      <w:pBdr>
        <w:top w:val="single" w:color="auto" w:sz="6" w:space="1"/>
      </w:pBdr>
      <w:tabs>
        <w:tab w:val="center" w:pos="4320"/>
        <w:tab w:val="right" w:pos="8280"/>
      </w:tabs>
      <w:spacing w:after="0"/>
    </w:pPr>
    <w:rPr>
      <w:sz w:val="18"/>
    </w:rPr>
  </w:style>
  <w:style w:type="character" w:styleId="PageNumber">
    <w:name w:val="page number"/>
    <w:basedOn w:val="DefaultParagraphFont"/>
    <w:rsid w:val="002A0151"/>
  </w:style>
  <w:style w:type="paragraph" w:styleId="Comment" w:customStyle="1">
    <w:name w:val="_Comment"/>
    <w:basedOn w:val="Normal"/>
    <w:next w:val="Normal"/>
    <w:rsid w:val="002A0151"/>
    <w:pPr>
      <w:spacing w:after="240"/>
    </w:pPr>
    <w:rPr>
      <w:i/>
      <w:vanish/>
      <w:color w:val="808080"/>
      <w:sz w:val="24"/>
    </w:rPr>
  </w:style>
  <w:style w:type="paragraph" w:styleId="Code" w:customStyle="1">
    <w:name w:val="Code"/>
    <w:basedOn w:val="Normal"/>
    <w:rsid w:val="002A0151"/>
    <w:pPr>
      <w:keepNext/>
      <w:shd w:val="pct15" w:color="auto" w:fill="FFFFFF"/>
      <w:tabs>
        <w:tab w:val="left" w:pos="360"/>
        <w:tab w:val="left" w:pos="720"/>
        <w:tab w:val="left" w:pos="1080"/>
        <w:tab w:val="left" w:pos="1440"/>
        <w:tab w:val="left" w:pos="1800"/>
        <w:tab w:val="left" w:pos="2160"/>
      </w:tabs>
      <w:suppressAutoHyphens/>
      <w:spacing w:after="0" w:line="288" w:lineRule="auto"/>
    </w:pPr>
    <w:rPr>
      <w:rFonts w:ascii="Courier New" w:hAnsi="Courier New"/>
      <w:noProof/>
      <w:spacing w:val="-5"/>
      <w:sz w:val="18"/>
    </w:rPr>
  </w:style>
  <w:style w:type="paragraph" w:styleId="CodeTitle" w:customStyle="1">
    <w:name w:val="Code Title"/>
    <w:basedOn w:val="Code"/>
    <w:next w:val="Code"/>
    <w:rsid w:val="002A0151"/>
    <w:pPr>
      <w:pBdr>
        <w:bottom w:val="single" w:color="808080" w:sz="36" w:space="1"/>
      </w:pBdr>
      <w:shd w:val="clear" w:color="auto" w:fill="auto"/>
      <w:spacing w:after="60"/>
    </w:pPr>
    <w:rPr>
      <w:rFonts w:ascii="Arial" w:hAnsi="Arial"/>
      <w:b/>
      <w:sz w:val="20"/>
    </w:rPr>
  </w:style>
  <w:style w:type="paragraph" w:styleId="OpenIssue" w:customStyle="1">
    <w:name w:val="Open Issue"/>
    <w:basedOn w:val="Normal"/>
    <w:rsid w:val="002A0151"/>
    <w:pPr>
      <w:pBdr>
        <w:top w:val="single" w:color="auto" w:sz="12" w:space="3" w:shadow="1"/>
        <w:left w:val="single" w:color="auto" w:sz="12" w:space="3" w:shadow="1"/>
        <w:bottom w:val="single" w:color="auto" w:sz="12" w:space="3" w:shadow="1"/>
        <w:right w:val="single" w:color="auto" w:sz="12" w:space="3" w:shadow="1"/>
      </w:pBdr>
      <w:shd w:val="pct10" w:color="auto" w:fill="auto"/>
      <w:spacing w:before="240" w:after="240"/>
    </w:pPr>
    <w:rPr>
      <w:sz w:val="24"/>
    </w:rPr>
  </w:style>
  <w:style w:type="paragraph" w:styleId="Table-Heading" w:customStyle="1">
    <w:name w:val="Table - Heading"/>
    <w:basedOn w:val="DisplayText"/>
    <w:next w:val="Normal"/>
    <w:rsid w:val="002A0151"/>
    <w:pPr>
      <w:keepNext/>
      <w:pBdr>
        <w:bottom w:val="single" w:color="C0C0C0" w:sz="36" w:space="3"/>
      </w:pBdr>
      <w:spacing w:before="120"/>
    </w:pPr>
    <w:rPr>
      <w:b/>
      <w:sz w:val="20"/>
    </w:rPr>
  </w:style>
  <w:style w:type="paragraph" w:styleId="Table-Source" w:customStyle="1">
    <w:name w:val="Table - Source"/>
    <w:basedOn w:val="Normal"/>
    <w:next w:val="Normal"/>
    <w:rsid w:val="002A0151"/>
    <w:pPr>
      <w:pBdr>
        <w:top w:val="single" w:color="auto" w:sz="12" w:space="1"/>
      </w:pBdr>
    </w:pPr>
    <w:rPr>
      <w:i/>
      <w:sz w:val="18"/>
    </w:rPr>
  </w:style>
  <w:style w:type="paragraph" w:styleId="Table-Text" w:customStyle="1">
    <w:name w:val="Table - Text"/>
    <w:basedOn w:val="Normal"/>
    <w:rsid w:val="002A0151"/>
    <w:pPr>
      <w:spacing w:before="60" w:after="60"/>
      <w:jc w:val="left"/>
    </w:pPr>
    <w:rPr>
      <w:sz w:val="20"/>
    </w:rPr>
  </w:style>
  <w:style w:type="paragraph" w:styleId="Table-ColHead" w:customStyle="1">
    <w:name w:val="Table - Col. Head"/>
    <w:basedOn w:val="DisplayText"/>
    <w:rsid w:val="002A0151"/>
    <w:pPr>
      <w:keepNext/>
      <w:suppressAutoHyphens/>
      <w:spacing w:before="60" w:after="60"/>
    </w:pPr>
    <w:rPr>
      <w:b/>
      <w:sz w:val="20"/>
    </w:rPr>
  </w:style>
  <w:style w:type="paragraph" w:styleId="FootnoteText">
    <w:name w:val="footnote text"/>
    <w:basedOn w:val="Normal"/>
    <w:link w:val="FootnoteTextChar"/>
    <w:semiHidden/>
    <w:rsid w:val="002A0151"/>
    <w:rPr>
      <w:sz w:val="18"/>
    </w:rPr>
  </w:style>
  <w:style w:type="character" w:styleId="FootnoteReference">
    <w:name w:val="footnote reference"/>
    <w:basedOn w:val="DefaultParagraphFont"/>
    <w:semiHidden/>
    <w:rsid w:val="002A0151"/>
    <w:rPr>
      <w:position w:val="6"/>
      <w:sz w:val="14"/>
      <w:vertAlign w:val="superscript"/>
    </w:rPr>
  </w:style>
  <w:style w:type="paragraph" w:styleId="FigNum" w:customStyle="1">
    <w:name w:val="Fig Num"/>
    <w:basedOn w:val="Table-ColHead"/>
    <w:rsid w:val="002A0151"/>
    <w:pPr>
      <w:keepNext w:val="0"/>
      <w:spacing w:before="0" w:after="240"/>
    </w:pPr>
  </w:style>
  <w:style w:type="paragraph" w:styleId="Confidential-Top" w:customStyle="1">
    <w:name w:val="Confidential - Top"/>
    <w:basedOn w:val="Normal"/>
    <w:rsid w:val="002A0151"/>
    <w:pPr>
      <w:framePr w:hSpace="187" w:wrap="auto" w:hAnchor="page" w:vAnchor="page" w:xAlign="center" w:y="361"/>
      <w:pBdr>
        <w:top w:val="single" w:color="FF0000" w:sz="6" w:space="1"/>
        <w:left w:val="single" w:color="FF0000" w:sz="6" w:space="1"/>
        <w:bottom w:val="single" w:color="FF0000" w:sz="6" w:space="1"/>
        <w:right w:val="single" w:color="FF0000" w:sz="6" w:space="1"/>
      </w:pBdr>
      <w:shd w:val="solid" w:color="FF0000" w:fill="auto"/>
      <w:spacing w:after="0"/>
    </w:pPr>
    <w:rPr>
      <w:rFonts w:ascii="Arial Black" w:hAnsi="Arial Black"/>
      <w:color w:val="FFFFFF"/>
      <w:sz w:val="14"/>
    </w:rPr>
  </w:style>
  <w:style w:type="paragraph" w:styleId="TOC1">
    <w:name w:val="toc 1"/>
    <w:basedOn w:val="Normal"/>
    <w:next w:val="Normal"/>
    <w:autoRedefine/>
    <w:uiPriority w:val="39"/>
    <w:rsid w:val="002A0151"/>
    <w:pPr>
      <w:tabs>
        <w:tab w:val="right" w:leader="dot" w:pos="8280"/>
      </w:tabs>
      <w:spacing w:before="240"/>
      <w:jc w:val="left"/>
    </w:pPr>
    <w:rPr>
      <w:b/>
      <w:smallCaps/>
      <w:sz w:val="24"/>
    </w:rPr>
  </w:style>
  <w:style w:type="paragraph" w:styleId="TOC2">
    <w:name w:val="toc 2"/>
    <w:basedOn w:val="Normal"/>
    <w:next w:val="Normal"/>
    <w:autoRedefine/>
    <w:uiPriority w:val="39"/>
    <w:rsid w:val="002A0151"/>
    <w:pPr>
      <w:tabs>
        <w:tab w:val="right" w:leader="dot" w:pos="8280"/>
      </w:tabs>
      <w:spacing w:after="0"/>
      <w:jc w:val="left"/>
    </w:pPr>
    <w:rPr>
      <w:smallCaps/>
      <w:sz w:val="24"/>
    </w:rPr>
  </w:style>
  <w:style w:type="paragraph" w:styleId="TOC3">
    <w:name w:val="toc 3"/>
    <w:basedOn w:val="Normal"/>
    <w:next w:val="Normal"/>
    <w:autoRedefine/>
    <w:uiPriority w:val="39"/>
    <w:rsid w:val="002A0151"/>
    <w:pPr>
      <w:tabs>
        <w:tab w:val="right" w:leader="dot" w:pos="8280"/>
      </w:tabs>
      <w:spacing w:after="0"/>
      <w:ind w:left="360"/>
      <w:jc w:val="left"/>
    </w:pPr>
    <w:rPr>
      <w:i/>
    </w:rPr>
  </w:style>
  <w:style w:type="paragraph" w:styleId="TOC4">
    <w:name w:val="toc 4"/>
    <w:basedOn w:val="Normal"/>
    <w:next w:val="Normal"/>
    <w:autoRedefine/>
    <w:semiHidden/>
    <w:rsid w:val="002A0151"/>
    <w:pPr>
      <w:tabs>
        <w:tab w:val="right" w:leader="dot" w:pos="8280"/>
      </w:tabs>
      <w:spacing w:after="0"/>
      <w:ind w:left="720"/>
      <w:jc w:val="left"/>
    </w:pPr>
    <w:rPr>
      <w:sz w:val="20"/>
    </w:rPr>
  </w:style>
  <w:style w:type="paragraph" w:styleId="TOC5">
    <w:name w:val="toc 5"/>
    <w:basedOn w:val="Normal"/>
    <w:next w:val="Normal"/>
    <w:autoRedefine/>
    <w:semiHidden/>
    <w:rsid w:val="002A0151"/>
    <w:pPr>
      <w:tabs>
        <w:tab w:val="right" w:leader="dot" w:pos="8280"/>
      </w:tabs>
      <w:spacing w:after="0"/>
      <w:ind w:left="960"/>
    </w:pPr>
    <w:rPr>
      <w:sz w:val="18"/>
    </w:rPr>
  </w:style>
  <w:style w:type="paragraph" w:styleId="Contents" w:customStyle="1">
    <w:name w:val="Contents"/>
    <w:basedOn w:val="Heading1"/>
    <w:rsid w:val="002A0151"/>
    <w:pPr>
      <w:numPr>
        <w:numId w:val="0"/>
      </w:numPr>
      <w:pBdr>
        <w:top w:val="single" w:color="auto" w:sz="4" w:space="1"/>
        <w:bottom w:val="single" w:color="auto" w:sz="4" w:space="1"/>
      </w:pBdr>
      <w:shd w:val="pct70" w:color="auto" w:fill="FFFFFF"/>
    </w:pPr>
    <w:rPr>
      <w:noProof/>
    </w:rPr>
  </w:style>
  <w:style w:type="paragraph" w:styleId="Confidential-Bottom" w:customStyle="1">
    <w:name w:val="Confidential - Bottom"/>
    <w:basedOn w:val="Footer"/>
    <w:rsid w:val="002A0151"/>
    <w:pPr>
      <w:framePr w:hSpace="187" w:wrap="auto" w:hAnchor="page" w:vAnchor="page" w:xAlign="center" w:y="15265"/>
      <w:pBdr>
        <w:top w:val="single" w:color="FF0000" w:sz="6" w:space="1"/>
        <w:left w:val="single" w:color="FF0000" w:sz="6" w:space="1"/>
        <w:bottom w:val="single" w:color="FF0000" w:sz="6" w:space="1"/>
        <w:right w:val="single" w:color="FF0000" w:sz="6" w:space="1"/>
      </w:pBdr>
      <w:shd w:val="solid" w:color="FF0000" w:fill="auto"/>
    </w:pPr>
    <w:rPr>
      <w:rFonts w:ascii="Arial Black" w:hAnsi="Arial Black"/>
      <w:color w:val="FFFFFF"/>
      <w:sz w:val="14"/>
    </w:rPr>
  </w:style>
  <w:style w:type="paragraph" w:styleId="Title-Subject" w:customStyle="1">
    <w:name w:val="Title - Subject"/>
    <w:basedOn w:val="Title"/>
    <w:next w:val="Title-Filename"/>
    <w:rsid w:val="002A0151"/>
    <w:pPr>
      <w:suppressAutoHyphens/>
      <w:spacing w:before="720" w:after="1360"/>
      <w:ind w:left="1080" w:right="1080"/>
    </w:pPr>
    <w:rPr>
      <w:rFonts w:cs="Arial"/>
      <w:b w:val="0"/>
      <w:iCs/>
      <w:sz w:val="40"/>
    </w:rPr>
  </w:style>
  <w:style w:type="paragraph" w:styleId="Title">
    <w:name w:val="Title"/>
    <w:basedOn w:val="Normal"/>
    <w:qFormat/>
    <w:rsid w:val="002A0151"/>
    <w:pPr>
      <w:spacing w:before="1920" w:after="60"/>
      <w:jc w:val="center"/>
    </w:pPr>
    <w:rPr>
      <w:rFonts w:ascii="Arial" w:hAnsi="Arial"/>
      <w:b/>
      <w:kern w:val="28"/>
      <w:sz w:val="44"/>
    </w:rPr>
  </w:style>
  <w:style w:type="paragraph" w:styleId="Title-Filename" w:customStyle="1">
    <w:name w:val="Title - Filename"/>
    <w:basedOn w:val="Title"/>
    <w:next w:val="Title-Date"/>
    <w:rsid w:val="002A0151"/>
    <w:pPr>
      <w:spacing w:before="480" w:after="480"/>
    </w:pPr>
    <w:rPr>
      <w:b w:val="0"/>
      <w:i/>
      <w:iCs/>
      <w:sz w:val="24"/>
    </w:rPr>
  </w:style>
  <w:style w:type="paragraph" w:styleId="Title-Date" w:customStyle="1">
    <w:name w:val="Title - Date"/>
    <w:basedOn w:val="Title"/>
    <w:next w:val="Title-Revision"/>
    <w:rsid w:val="002A0151"/>
    <w:pPr>
      <w:spacing w:before="480" w:after="960"/>
    </w:pPr>
    <w:rPr>
      <w:b w:val="0"/>
      <w:i/>
      <w:iCs/>
      <w:sz w:val="28"/>
    </w:rPr>
  </w:style>
  <w:style w:type="paragraph" w:styleId="Title-Revision" w:customStyle="1">
    <w:name w:val="Title - Revision"/>
    <w:basedOn w:val="Title"/>
    <w:rsid w:val="002A0151"/>
    <w:pPr>
      <w:spacing w:before="0" w:after="0"/>
    </w:pPr>
    <w:rPr>
      <w:bCs/>
      <w:sz w:val="28"/>
    </w:rPr>
  </w:style>
  <w:style w:type="paragraph" w:styleId="Caption">
    <w:name w:val="caption"/>
    <w:basedOn w:val="Normal"/>
    <w:next w:val="Normal"/>
    <w:qFormat/>
    <w:rsid w:val="002A0151"/>
    <w:pPr>
      <w:spacing w:before="120"/>
    </w:pPr>
    <w:rPr>
      <w:b/>
    </w:rPr>
  </w:style>
  <w:style w:type="character" w:styleId="Hyperlink">
    <w:name w:val="Hyperlink"/>
    <w:basedOn w:val="DefaultParagraphFont"/>
    <w:uiPriority w:val="99"/>
    <w:rsid w:val="002A0151"/>
    <w:rPr>
      <w:color w:val="0000FF"/>
      <w:u w:val="single"/>
    </w:rPr>
  </w:style>
  <w:style w:type="paragraph" w:styleId="TableText" w:customStyle="1">
    <w:name w:val="Table Text"/>
    <w:basedOn w:val="Normal"/>
    <w:rsid w:val="002A0151"/>
    <w:pPr>
      <w:spacing w:before="60" w:after="60" w:line="480" w:lineRule="auto"/>
      <w:jc w:val="left"/>
    </w:pPr>
    <w:rPr>
      <w:sz w:val="24"/>
    </w:rPr>
  </w:style>
  <w:style w:type="paragraph" w:styleId="Comment0" w:customStyle="1">
    <w:name w:val="Comment"/>
    <w:basedOn w:val="Normal"/>
    <w:link w:val="CommentCar"/>
    <w:rsid w:val="002A0151"/>
    <w:pPr>
      <w:overflowPunct w:val="0"/>
      <w:autoSpaceDE w:val="0"/>
      <w:autoSpaceDN w:val="0"/>
      <w:adjustRightInd w:val="0"/>
      <w:textAlignment w:val="baseline"/>
    </w:pPr>
    <w:rPr>
      <w:i/>
      <w:color w:val="000080"/>
    </w:rPr>
  </w:style>
  <w:style w:type="character" w:styleId="FollowedHyperlink">
    <w:name w:val="FollowedHyperlink"/>
    <w:basedOn w:val="DefaultParagraphFont"/>
    <w:rsid w:val="002A0151"/>
    <w:rPr>
      <w:color w:val="800080"/>
      <w:u w:val="single"/>
    </w:rPr>
  </w:style>
  <w:style w:type="paragraph" w:styleId="Title-OrganizationName" w:customStyle="1">
    <w:name w:val="Title - Organization Name"/>
    <w:basedOn w:val="Title"/>
    <w:rsid w:val="002A0151"/>
    <w:pPr>
      <w:spacing w:before="360" w:after="180"/>
    </w:pPr>
    <w:rPr>
      <w:rFonts w:ascii="Times New Roman" w:hAnsi="Times New Roman"/>
      <w:sz w:val="32"/>
    </w:rPr>
  </w:style>
  <w:style w:type="character" w:styleId="CommentCar" w:customStyle="1">
    <w:name w:val="Comment Car"/>
    <w:basedOn w:val="DefaultParagraphFont"/>
    <w:link w:val="Comment0"/>
    <w:rsid w:val="000C53AA"/>
    <w:rPr>
      <w:i/>
      <w:color w:val="000080"/>
      <w:sz w:val="22"/>
      <w:lang w:val="en-US" w:eastAsia="en-US" w:bidi="ar-SA"/>
    </w:rPr>
  </w:style>
  <w:style w:type="character" w:styleId="CommentReference">
    <w:name w:val="annotation reference"/>
    <w:basedOn w:val="DefaultParagraphFont"/>
    <w:semiHidden/>
    <w:rsid w:val="00841BFA"/>
    <w:rPr>
      <w:sz w:val="16"/>
      <w:szCs w:val="16"/>
    </w:rPr>
  </w:style>
  <w:style w:type="paragraph" w:styleId="CommentText">
    <w:name w:val="annotation text"/>
    <w:basedOn w:val="Normal"/>
    <w:link w:val="CommentTextChar"/>
    <w:semiHidden/>
    <w:rsid w:val="00841BFA"/>
    <w:rPr>
      <w:sz w:val="20"/>
    </w:rPr>
  </w:style>
  <w:style w:type="paragraph" w:styleId="CommentSubject">
    <w:name w:val="annotation subject"/>
    <w:basedOn w:val="CommentText"/>
    <w:next w:val="CommentText"/>
    <w:semiHidden/>
    <w:rsid w:val="00841BFA"/>
    <w:rPr>
      <w:b/>
      <w:bCs/>
    </w:rPr>
  </w:style>
  <w:style w:type="paragraph" w:styleId="BalloonText">
    <w:name w:val="Balloon Text"/>
    <w:basedOn w:val="Normal"/>
    <w:semiHidden/>
    <w:rsid w:val="00841BFA"/>
    <w:rPr>
      <w:rFonts w:ascii="Tahoma" w:hAnsi="Tahoma" w:cs="Tahoma"/>
      <w:sz w:val="16"/>
      <w:szCs w:val="16"/>
    </w:rPr>
  </w:style>
  <w:style w:type="table" w:styleId="TableGrid">
    <w:name w:val="Table Grid"/>
    <w:basedOn w:val="TableNormal"/>
    <w:rsid w:val="00232A78"/>
    <w:pPr>
      <w:spacing w:after="12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DocumentMap">
    <w:name w:val="Document Map"/>
    <w:basedOn w:val="Normal"/>
    <w:link w:val="DocumentMapChar"/>
    <w:rsid w:val="009B4E7F"/>
    <w:pPr>
      <w:spacing w:after="0"/>
    </w:pPr>
    <w:rPr>
      <w:rFonts w:ascii="Lucida Grande" w:hAnsi="Lucida Grande"/>
      <w:sz w:val="24"/>
      <w:szCs w:val="24"/>
    </w:rPr>
  </w:style>
  <w:style w:type="character" w:styleId="DocumentMapChar" w:customStyle="1">
    <w:name w:val="Document Map Char"/>
    <w:basedOn w:val="DefaultParagraphFont"/>
    <w:link w:val="DocumentMap"/>
    <w:rsid w:val="009B4E7F"/>
    <w:rPr>
      <w:rFonts w:ascii="Lucida Grande" w:hAnsi="Lucida Grande"/>
      <w:sz w:val="24"/>
      <w:szCs w:val="24"/>
      <w:lang w:val="en-US" w:eastAsia="en-US"/>
    </w:rPr>
  </w:style>
  <w:style w:type="character" w:styleId="UnresolvedMention">
    <w:name w:val="Unresolved Mention"/>
    <w:basedOn w:val="DefaultParagraphFont"/>
    <w:uiPriority w:val="99"/>
    <w:semiHidden/>
    <w:unhideWhenUsed/>
    <w:rsid w:val="003B0938"/>
    <w:rPr>
      <w:color w:val="605E5C"/>
      <w:shd w:val="clear" w:color="auto" w:fill="E1DFDD"/>
    </w:rPr>
  </w:style>
  <w:style w:type="paragraph" w:styleId="Bibliography">
    <w:name w:val="Bibliography"/>
    <w:basedOn w:val="Normal"/>
    <w:next w:val="Normal"/>
    <w:uiPriority w:val="37"/>
    <w:unhideWhenUsed/>
    <w:rsid w:val="00C03955"/>
    <w:pPr>
      <w:tabs>
        <w:tab w:val="left" w:pos="384"/>
      </w:tabs>
      <w:spacing w:after="0"/>
      <w:ind w:left="384" w:hanging="384"/>
    </w:pPr>
  </w:style>
  <w:style w:type="paragraph" w:styleId="NormalWeb">
    <w:name w:val="Normal (Web)"/>
    <w:basedOn w:val="Normal"/>
    <w:uiPriority w:val="99"/>
    <w:semiHidden/>
    <w:unhideWhenUsed/>
    <w:rsid w:val="003D6D60"/>
    <w:pPr>
      <w:spacing w:before="100" w:beforeAutospacing="1" w:after="100" w:afterAutospacing="1"/>
      <w:jc w:val="left"/>
    </w:pPr>
    <w:rPr>
      <w:sz w:val="24"/>
      <w:szCs w:val="24"/>
      <w:lang w:val="es-CO" w:eastAsia="es-CO"/>
    </w:rPr>
  </w:style>
  <w:style w:type="paragraph" w:styleId="ListParagraph">
    <w:name w:val="List Paragraph"/>
    <w:basedOn w:val="Normal"/>
    <w:uiPriority w:val="34"/>
    <w:qFormat/>
    <w:rsid w:val="6707A8D7"/>
    <w:pPr>
      <w:ind w:left="720"/>
      <w:contextualSpacing/>
    </w:pPr>
  </w:style>
  <w:style w:type="table" w:styleId="GridTable5Dark-Accent1">
    <w:name w:val="Grid Table 5 Dark Accent 1"/>
    <w:basedOn w:val="TableNormal"/>
    <w:uiPriority w:val="50"/>
    <w:rsid w:val="000827D3"/>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F81BD" w:themeFill="accen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F81BD" w:themeFill="accen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4F81BD" w:themeFill="accen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ListTable7Colorful-Accent1">
    <w:name w:val="List Table 7 Colorful Accent 1"/>
    <w:basedOn w:val="TableNormal"/>
    <w:uiPriority w:val="52"/>
    <w:rsid w:val="004F793F"/>
    <w:rPr>
      <w:color w:val="365F91" w:themeColor="accent1" w:themeShade="BF"/>
    </w:rPr>
    <w:tblPr>
      <w:tblStyleRowBandSize w:val="1"/>
      <w:tblStyleColBandSize w:val="1"/>
    </w:tblPr>
    <w:tblStylePr w:type="firstRow">
      <w:rPr>
        <w:rFonts w:asciiTheme="majorHAnsi" w:hAnsiTheme="majorHAnsi" w:eastAsiaTheme="majorEastAsia" w:cstheme="majorBidi"/>
        <w:i/>
        <w:iCs/>
        <w:sz w:val="26"/>
      </w:rPr>
      <w:tblPr/>
      <w:tcPr>
        <w:tcBorders>
          <w:bottom w:val="single" w:color="4F81BD" w:themeColor="accent1"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4F81BD" w:themeColor="accent1"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4F81BD" w:themeColor="accent1"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4F81BD" w:themeColor="accent1" w:sz="4" w:space="0"/>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325C25"/>
    <w:rPr>
      <w:color w:val="000000" w:themeColor="text1"/>
    </w:rPr>
    <w:tblPr>
      <w:tblStyleRowBandSize w:val="1"/>
      <w:tblStyleColBandSize w:val="1"/>
    </w:tblPr>
    <w:tblStylePr w:type="firstRow">
      <w:rPr>
        <w:rFonts w:asciiTheme="majorHAnsi" w:hAnsiTheme="majorHAnsi" w:eastAsiaTheme="majorEastAsia" w:cstheme="majorBidi"/>
        <w:i/>
        <w:iCs/>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000000" w:themeColor="text1" w:sz="4" w:space="0"/>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685A66"/>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GridTable3">
    <w:name w:val="Grid Table 3"/>
    <w:basedOn w:val="TableNormal"/>
    <w:uiPriority w:val="48"/>
    <w:rsid w:val="009403F3"/>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paragraph" w:styleId="EndnoteText">
    <w:name w:val="endnote text"/>
    <w:basedOn w:val="Normal"/>
    <w:link w:val="EndnoteTextChar"/>
    <w:semiHidden/>
    <w:unhideWhenUsed/>
    <w:rsid w:val="00CE3E6E"/>
    <w:pPr>
      <w:spacing w:after="0"/>
    </w:pPr>
    <w:rPr>
      <w:sz w:val="20"/>
    </w:rPr>
  </w:style>
  <w:style w:type="character" w:styleId="EndnoteTextChar" w:customStyle="1">
    <w:name w:val="Endnote Text Char"/>
    <w:basedOn w:val="DefaultParagraphFont"/>
    <w:link w:val="EndnoteText"/>
    <w:semiHidden/>
    <w:rsid w:val="00CE3E6E"/>
    <w:rPr>
      <w:lang w:val="en-US" w:eastAsia="en-US"/>
    </w:rPr>
  </w:style>
  <w:style w:type="character" w:styleId="EndnoteReference">
    <w:name w:val="endnote reference"/>
    <w:basedOn w:val="DefaultParagraphFont"/>
    <w:semiHidden/>
    <w:unhideWhenUsed/>
    <w:rsid w:val="00CE3E6E"/>
    <w:rPr>
      <w:vertAlign w:val="superscript"/>
    </w:rPr>
  </w:style>
  <w:style w:type="character" w:styleId="FooterChar" w:customStyle="1">
    <w:name w:val="Footer Char"/>
    <w:basedOn w:val="DefaultParagraphFont"/>
    <w:link w:val="Footer"/>
    <w:rsid w:val="00CE3E6E"/>
    <w:rPr>
      <w:sz w:val="18"/>
      <w:lang w:val="en-US" w:eastAsia="en-US"/>
    </w:rPr>
  </w:style>
  <w:style w:type="character" w:styleId="FootnoteTextChar" w:customStyle="1">
    <w:name w:val="Footnote Text Char"/>
    <w:basedOn w:val="DefaultParagraphFont"/>
    <w:link w:val="FootnoteText"/>
    <w:semiHidden/>
    <w:rsid w:val="00BC1888"/>
    <w:rPr>
      <w:sz w:val="18"/>
      <w:lang w:val="en-US" w:eastAsia="en-US"/>
    </w:rPr>
  </w:style>
  <w:style w:type="character" w:styleId="Strong">
    <w:name w:val="Strong"/>
    <w:basedOn w:val="DefaultParagraphFont"/>
    <w:uiPriority w:val="22"/>
    <w:qFormat/>
    <w:rsid w:val="00C95ECD"/>
    <w:rPr>
      <w:b/>
      <w:bCs/>
    </w:rPr>
  </w:style>
  <w:style w:type="character" w:styleId="Heading1Char" w:customStyle="1">
    <w:name w:val="Heading 1 Char"/>
    <w:basedOn w:val="DefaultParagraphFont"/>
    <w:link w:val="Heading1"/>
    <w:uiPriority w:val="1"/>
    <w:rsid w:val="7369E627"/>
    <w:rPr>
      <w:rFonts w:ascii="Arial" w:hAnsi="Arial" w:eastAsia="Times New Roman" w:cs="Times New Roman"/>
      <w:b/>
      <w:bCs/>
      <w:color w:val="auto"/>
      <w:sz w:val="28"/>
      <w:szCs w:val="28"/>
      <w:lang w:val="es-CO" w:eastAsia="en-US"/>
    </w:rPr>
  </w:style>
  <w:style w:type="character" w:styleId="Heading2Char" w:customStyle="1">
    <w:name w:val="Heading 2 Char"/>
    <w:basedOn w:val="DefaultParagraphFont"/>
    <w:link w:val="Heading2"/>
    <w:rsid w:val="003A3903"/>
    <w:rPr>
      <w:rFonts w:ascii="Arial" w:hAnsi="Arial"/>
      <w:b/>
      <w:sz w:val="28"/>
      <w:lang w:val="en-US" w:eastAsia="en-US"/>
    </w:rPr>
  </w:style>
  <w:style w:type="character" w:styleId="Heading3Char" w:customStyle="1">
    <w:name w:val="Heading 3 Char"/>
    <w:basedOn w:val="DefaultParagraphFont"/>
    <w:link w:val="Heading3"/>
    <w:rsid w:val="003A3903"/>
    <w:rPr>
      <w:rFonts w:ascii="Arial" w:hAnsi="Arial"/>
      <w:b/>
      <w:sz w:val="24"/>
      <w:lang w:val="en-US" w:eastAsia="en-US"/>
    </w:rPr>
  </w:style>
  <w:style w:type="character" w:styleId="Heading4Char" w:customStyle="1">
    <w:name w:val="Heading 4 Char"/>
    <w:basedOn w:val="DefaultParagraphFont"/>
    <w:link w:val="Heading4"/>
    <w:rsid w:val="003A3903"/>
    <w:rPr>
      <w:rFonts w:ascii="Arial" w:hAnsi="Arial"/>
      <w:b/>
      <w:sz w:val="22"/>
      <w:lang w:val="en-US" w:eastAsia="en-US"/>
    </w:rPr>
  </w:style>
  <w:style w:type="character" w:styleId="CommentTextChar" w:customStyle="1">
    <w:name w:val="Comment Text Char"/>
    <w:basedOn w:val="DefaultParagraphFont"/>
    <w:link w:val="CommentText"/>
    <w:semiHidden/>
    <w:rsid w:val="003A3903"/>
    <w:rPr>
      <w:lang w:val="en-US" w:eastAsia="en-US"/>
    </w:rPr>
  </w:style>
  <w:style w:type="paragraph" w:styleId="paragraph" w:customStyle="1">
    <w:name w:val="paragraph"/>
    <w:basedOn w:val="Normal"/>
    <w:rsid w:val="000C6CB0"/>
    <w:pPr>
      <w:spacing w:before="100" w:beforeAutospacing="1" w:after="100" w:afterAutospacing="1"/>
      <w:jc w:val="left"/>
    </w:pPr>
    <w:rPr>
      <w:sz w:val="24"/>
      <w:szCs w:val="24"/>
      <w:lang w:val="es-CO" w:eastAsia="es-MX"/>
    </w:rPr>
  </w:style>
  <w:style w:type="character" w:styleId="normaltextrun" w:customStyle="1">
    <w:name w:val="normaltextrun"/>
    <w:basedOn w:val="DefaultParagraphFont"/>
    <w:rsid w:val="000C6CB0"/>
  </w:style>
  <w:style w:type="character" w:styleId="eop" w:customStyle="1">
    <w:name w:val="eop"/>
    <w:basedOn w:val="DefaultParagraphFont"/>
    <w:rsid w:val="000C6C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110">
      <w:bodyDiv w:val="1"/>
      <w:marLeft w:val="0"/>
      <w:marRight w:val="0"/>
      <w:marTop w:val="0"/>
      <w:marBottom w:val="0"/>
      <w:divBdr>
        <w:top w:val="none" w:sz="0" w:space="0" w:color="auto"/>
        <w:left w:val="none" w:sz="0" w:space="0" w:color="auto"/>
        <w:bottom w:val="none" w:sz="0" w:space="0" w:color="auto"/>
        <w:right w:val="none" w:sz="0" w:space="0" w:color="auto"/>
      </w:divBdr>
      <w:divsChild>
        <w:div w:id="88552550">
          <w:marLeft w:val="0"/>
          <w:marRight w:val="0"/>
          <w:marTop w:val="0"/>
          <w:marBottom w:val="0"/>
          <w:divBdr>
            <w:top w:val="none" w:sz="0" w:space="0" w:color="auto"/>
            <w:left w:val="none" w:sz="0" w:space="0" w:color="auto"/>
            <w:bottom w:val="none" w:sz="0" w:space="0" w:color="auto"/>
            <w:right w:val="none" w:sz="0" w:space="0" w:color="auto"/>
          </w:divBdr>
        </w:div>
        <w:div w:id="973947281">
          <w:marLeft w:val="0"/>
          <w:marRight w:val="0"/>
          <w:marTop w:val="0"/>
          <w:marBottom w:val="0"/>
          <w:divBdr>
            <w:top w:val="none" w:sz="0" w:space="0" w:color="auto"/>
            <w:left w:val="none" w:sz="0" w:space="0" w:color="auto"/>
            <w:bottom w:val="none" w:sz="0" w:space="0" w:color="auto"/>
            <w:right w:val="none" w:sz="0" w:space="0" w:color="auto"/>
          </w:divBdr>
        </w:div>
      </w:divsChild>
    </w:div>
    <w:div w:id="13004102">
      <w:bodyDiv w:val="1"/>
      <w:marLeft w:val="0"/>
      <w:marRight w:val="0"/>
      <w:marTop w:val="0"/>
      <w:marBottom w:val="0"/>
      <w:divBdr>
        <w:top w:val="none" w:sz="0" w:space="0" w:color="auto"/>
        <w:left w:val="none" w:sz="0" w:space="0" w:color="auto"/>
        <w:bottom w:val="none" w:sz="0" w:space="0" w:color="auto"/>
        <w:right w:val="none" w:sz="0" w:space="0" w:color="auto"/>
      </w:divBdr>
    </w:div>
    <w:div w:id="82117051">
      <w:bodyDiv w:val="1"/>
      <w:marLeft w:val="0"/>
      <w:marRight w:val="0"/>
      <w:marTop w:val="0"/>
      <w:marBottom w:val="0"/>
      <w:divBdr>
        <w:top w:val="none" w:sz="0" w:space="0" w:color="auto"/>
        <w:left w:val="none" w:sz="0" w:space="0" w:color="auto"/>
        <w:bottom w:val="none" w:sz="0" w:space="0" w:color="auto"/>
        <w:right w:val="none" w:sz="0" w:space="0" w:color="auto"/>
      </w:divBdr>
      <w:divsChild>
        <w:div w:id="102653169">
          <w:marLeft w:val="0"/>
          <w:marRight w:val="0"/>
          <w:marTop w:val="0"/>
          <w:marBottom w:val="0"/>
          <w:divBdr>
            <w:top w:val="none" w:sz="0" w:space="0" w:color="auto"/>
            <w:left w:val="none" w:sz="0" w:space="0" w:color="auto"/>
            <w:bottom w:val="none" w:sz="0" w:space="0" w:color="auto"/>
            <w:right w:val="none" w:sz="0" w:space="0" w:color="auto"/>
          </w:divBdr>
        </w:div>
        <w:div w:id="992756374">
          <w:marLeft w:val="0"/>
          <w:marRight w:val="0"/>
          <w:marTop w:val="0"/>
          <w:marBottom w:val="0"/>
          <w:divBdr>
            <w:top w:val="none" w:sz="0" w:space="0" w:color="auto"/>
            <w:left w:val="none" w:sz="0" w:space="0" w:color="auto"/>
            <w:bottom w:val="none" w:sz="0" w:space="0" w:color="auto"/>
            <w:right w:val="none" w:sz="0" w:space="0" w:color="auto"/>
          </w:divBdr>
        </w:div>
      </w:divsChild>
    </w:div>
    <w:div w:id="194664290">
      <w:bodyDiv w:val="1"/>
      <w:marLeft w:val="0"/>
      <w:marRight w:val="0"/>
      <w:marTop w:val="0"/>
      <w:marBottom w:val="0"/>
      <w:divBdr>
        <w:top w:val="none" w:sz="0" w:space="0" w:color="auto"/>
        <w:left w:val="none" w:sz="0" w:space="0" w:color="auto"/>
        <w:bottom w:val="none" w:sz="0" w:space="0" w:color="auto"/>
        <w:right w:val="none" w:sz="0" w:space="0" w:color="auto"/>
      </w:divBdr>
    </w:div>
    <w:div w:id="302278545">
      <w:bodyDiv w:val="1"/>
      <w:marLeft w:val="0"/>
      <w:marRight w:val="0"/>
      <w:marTop w:val="0"/>
      <w:marBottom w:val="0"/>
      <w:divBdr>
        <w:top w:val="none" w:sz="0" w:space="0" w:color="auto"/>
        <w:left w:val="none" w:sz="0" w:space="0" w:color="auto"/>
        <w:bottom w:val="none" w:sz="0" w:space="0" w:color="auto"/>
        <w:right w:val="none" w:sz="0" w:space="0" w:color="auto"/>
      </w:divBdr>
      <w:divsChild>
        <w:div w:id="147673740">
          <w:marLeft w:val="0"/>
          <w:marRight w:val="0"/>
          <w:marTop w:val="0"/>
          <w:marBottom w:val="0"/>
          <w:divBdr>
            <w:top w:val="none" w:sz="0" w:space="0" w:color="auto"/>
            <w:left w:val="none" w:sz="0" w:space="0" w:color="auto"/>
            <w:bottom w:val="none" w:sz="0" w:space="0" w:color="auto"/>
            <w:right w:val="none" w:sz="0" w:space="0" w:color="auto"/>
          </w:divBdr>
        </w:div>
        <w:div w:id="1691569164">
          <w:marLeft w:val="0"/>
          <w:marRight w:val="0"/>
          <w:marTop w:val="0"/>
          <w:marBottom w:val="0"/>
          <w:divBdr>
            <w:top w:val="none" w:sz="0" w:space="0" w:color="auto"/>
            <w:left w:val="none" w:sz="0" w:space="0" w:color="auto"/>
            <w:bottom w:val="none" w:sz="0" w:space="0" w:color="auto"/>
            <w:right w:val="none" w:sz="0" w:space="0" w:color="auto"/>
          </w:divBdr>
        </w:div>
      </w:divsChild>
    </w:div>
    <w:div w:id="315064068">
      <w:bodyDiv w:val="1"/>
      <w:marLeft w:val="0"/>
      <w:marRight w:val="0"/>
      <w:marTop w:val="0"/>
      <w:marBottom w:val="0"/>
      <w:divBdr>
        <w:top w:val="none" w:sz="0" w:space="0" w:color="auto"/>
        <w:left w:val="none" w:sz="0" w:space="0" w:color="auto"/>
        <w:bottom w:val="none" w:sz="0" w:space="0" w:color="auto"/>
        <w:right w:val="none" w:sz="0" w:space="0" w:color="auto"/>
      </w:divBdr>
      <w:divsChild>
        <w:div w:id="1081678506">
          <w:marLeft w:val="0"/>
          <w:marRight w:val="0"/>
          <w:marTop w:val="0"/>
          <w:marBottom w:val="0"/>
          <w:divBdr>
            <w:top w:val="none" w:sz="0" w:space="0" w:color="auto"/>
            <w:left w:val="none" w:sz="0" w:space="0" w:color="auto"/>
            <w:bottom w:val="none" w:sz="0" w:space="0" w:color="auto"/>
            <w:right w:val="none" w:sz="0" w:space="0" w:color="auto"/>
          </w:divBdr>
        </w:div>
        <w:div w:id="2131047872">
          <w:marLeft w:val="0"/>
          <w:marRight w:val="0"/>
          <w:marTop w:val="0"/>
          <w:marBottom w:val="0"/>
          <w:divBdr>
            <w:top w:val="none" w:sz="0" w:space="0" w:color="auto"/>
            <w:left w:val="none" w:sz="0" w:space="0" w:color="auto"/>
            <w:bottom w:val="none" w:sz="0" w:space="0" w:color="auto"/>
            <w:right w:val="none" w:sz="0" w:space="0" w:color="auto"/>
          </w:divBdr>
        </w:div>
      </w:divsChild>
    </w:div>
    <w:div w:id="323556184">
      <w:bodyDiv w:val="1"/>
      <w:marLeft w:val="0"/>
      <w:marRight w:val="0"/>
      <w:marTop w:val="0"/>
      <w:marBottom w:val="0"/>
      <w:divBdr>
        <w:top w:val="none" w:sz="0" w:space="0" w:color="auto"/>
        <w:left w:val="none" w:sz="0" w:space="0" w:color="auto"/>
        <w:bottom w:val="none" w:sz="0" w:space="0" w:color="auto"/>
        <w:right w:val="none" w:sz="0" w:space="0" w:color="auto"/>
      </w:divBdr>
    </w:div>
    <w:div w:id="326401366">
      <w:bodyDiv w:val="1"/>
      <w:marLeft w:val="0"/>
      <w:marRight w:val="0"/>
      <w:marTop w:val="0"/>
      <w:marBottom w:val="0"/>
      <w:divBdr>
        <w:top w:val="none" w:sz="0" w:space="0" w:color="auto"/>
        <w:left w:val="none" w:sz="0" w:space="0" w:color="auto"/>
        <w:bottom w:val="none" w:sz="0" w:space="0" w:color="auto"/>
        <w:right w:val="none" w:sz="0" w:space="0" w:color="auto"/>
      </w:divBdr>
      <w:divsChild>
        <w:div w:id="873423122">
          <w:marLeft w:val="0"/>
          <w:marRight w:val="0"/>
          <w:marTop w:val="0"/>
          <w:marBottom w:val="0"/>
          <w:divBdr>
            <w:top w:val="none" w:sz="0" w:space="0" w:color="auto"/>
            <w:left w:val="none" w:sz="0" w:space="0" w:color="auto"/>
            <w:bottom w:val="none" w:sz="0" w:space="0" w:color="auto"/>
            <w:right w:val="none" w:sz="0" w:space="0" w:color="auto"/>
          </w:divBdr>
        </w:div>
        <w:div w:id="1515680400">
          <w:marLeft w:val="0"/>
          <w:marRight w:val="0"/>
          <w:marTop w:val="0"/>
          <w:marBottom w:val="0"/>
          <w:divBdr>
            <w:top w:val="none" w:sz="0" w:space="0" w:color="auto"/>
            <w:left w:val="none" w:sz="0" w:space="0" w:color="auto"/>
            <w:bottom w:val="none" w:sz="0" w:space="0" w:color="auto"/>
            <w:right w:val="none" w:sz="0" w:space="0" w:color="auto"/>
          </w:divBdr>
        </w:div>
      </w:divsChild>
    </w:div>
    <w:div w:id="354774495">
      <w:bodyDiv w:val="1"/>
      <w:marLeft w:val="0"/>
      <w:marRight w:val="0"/>
      <w:marTop w:val="0"/>
      <w:marBottom w:val="0"/>
      <w:divBdr>
        <w:top w:val="none" w:sz="0" w:space="0" w:color="auto"/>
        <w:left w:val="none" w:sz="0" w:space="0" w:color="auto"/>
        <w:bottom w:val="none" w:sz="0" w:space="0" w:color="auto"/>
        <w:right w:val="none" w:sz="0" w:space="0" w:color="auto"/>
      </w:divBdr>
      <w:divsChild>
        <w:div w:id="145980245">
          <w:marLeft w:val="0"/>
          <w:marRight w:val="0"/>
          <w:marTop w:val="0"/>
          <w:marBottom w:val="0"/>
          <w:divBdr>
            <w:top w:val="none" w:sz="0" w:space="0" w:color="auto"/>
            <w:left w:val="none" w:sz="0" w:space="0" w:color="auto"/>
            <w:bottom w:val="none" w:sz="0" w:space="0" w:color="auto"/>
            <w:right w:val="none" w:sz="0" w:space="0" w:color="auto"/>
          </w:divBdr>
        </w:div>
        <w:div w:id="338771579">
          <w:marLeft w:val="0"/>
          <w:marRight w:val="0"/>
          <w:marTop w:val="0"/>
          <w:marBottom w:val="0"/>
          <w:divBdr>
            <w:top w:val="none" w:sz="0" w:space="0" w:color="auto"/>
            <w:left w:val="none" w:sz="0" w:space="0" w:color="auto"/>
            <w:bottom w:val="none" w:sz="0" w:space="0" w:color="auto"/>
            <w:right w:val="none" w:sz="0" w:space="0" w:color="auto"/>
          </w:divBdr>
        </w:div>
      </w:divsChild>
    </w:div>
    <w:div w:id="392898252">
      <w:bodyDiv w:val="1"/>
      <w:marLeft w:val="0"/>
      <w:marRight w:val="0"/>
      <w:marTop w:val="0"/>
      <w:marBottom w:val="0"/>
      <w:divBdr>
        <w:top w:val="none" w:sz="0" w:space="0" w:color="auto"/>
        <w:left w:val="none" w:sz="0" w:space="0" w:color="auto"/>
        <w:bottom w:val="none" w:sz="0" w:space="0" w:color="auto"/>
        <w:right w:val="none" w:sz="0" w:space="0" w:color="auto"/>
      </w:divBdr>
      <w:divsChild>
        <w:div w:id="22289868">
          <w:marLeft w:val="0"/>
          <w:marRight w:val="0"/>
          <w:marTop w:val="0"/>
          <w:marBottom w:val="0"/>
          <w:divBdr>
            <w:top w:val="none" w:sz="0" w:space="0" w:color="auto"/>
            <w:left w:val="none" w:sz="0" w:space="0" w:color="auto"/>
            <w:bottom w:val="none" w:sz="0" w:space="0" w:color="auto"/>
            <w:right w:val="none" w:sz="0" w:space="0" w:color="auto"/>
          </w:divBdr>
        </w:div>
        <w:div w:id="511526631">
          <w:marLeft w:val="0"/>
          <w:marRight w:val="0"/>
          <w:marTop w:val="0"/>
          <w:marBottom w:val="0"/>
          <w:divBdr>
            <w:top w:val="none" w:sz="0" w:space="0" w:color="auto"/>
            <w:left w:val="none" w:sz="0" w:space="0" w:color="auto"/>
            <w:bottom w:val="none" w:sz="0" w:space="0" w:color="auto"/>
            <w:right w:val="none" w:sz="0" w:space="0" w:color="auto"/>
          </w:divBdr>
        </w:div>
      </w:divsChild>
    </w:div>
    <w:div w:id="412049266">
      <w:bodyDiv w:val="1"/>
      <w:marLeft w:val="0"/>
      <w:marRight w:val="0"/>
      <w:marTop w:val="0"/>
      <w:marBottom w:val="0"/>
      <w:divBdr>
        <w:top w:val="none" w:sz="0" w:space="0" w:color="auto"/>
        <w:left w:val="none" w:sz="0" w:space="0" w:color="auto"/>
        <w:bottom w:val="none" w:sz="0" w:space="0" w:color="auto"/>
        <w:right w:val="none" w:sz="0" w:space="0" w:color="auto"/>
      </w:divBdr>
      <w:divsChild>
        <w:div w:id="322054859">
          <w:marLeft w:val="0"/>
          <w:marRight w:val="0"/>
          <w:marTop w:val="0"/>
          <w:marBottom w:val="0"/>
          <w:divBdr>
            <w:top w:val="none" w:sz="0" w:space="0" w:color="auto"/>
            <w:left w:val="none" w:sz="0" w:space="0" w:color="auto"/>
            <w:bottom w:val="none" w:sz="0" w:space="0" w:color="auto"/>
            <w:right w:val="none" w:sz="0" w:space="0" w:color="auto"/>
          </w:divBdr>
        </w:div>
        <w:div w:id="1312633526">
          <w:marLeft w:val="0"/>
          <w:marRight w:val="0"/>
          <w:marTop w:val="0"/>
          <w:marBottom w:val="0"/>
          <w:divBdr>
            <w:top w:val="none" w:sz="0" w:space="0" w:color="auto"/>
            <w:left w:val="none" w:sz="0" w:space="0" w:color="auto"/>
            <w:bottom w:val="none" w:sz="0" w:space="0" w:color="auto"/>
            <w:right w:val="none" w:sz="0" w:space="0" w:color="auto"/>
          </w:divBdr>
        </w:div>
      </w:divsChild>
    </w:div>
    <w:div w:id="522591712">
      <w:bodyDiv w:val="1"/>
      <w:marLeft w:val="0"/>
      <w:marRight w:val="0"/>
      <w:marTop w:val="0"/>
      <w:marBottom w:val="0"/>
      <w:divBdr>
        <w:top w:val="none" w:sz="0" w:space="0" w:color="auto"/>
        <w:left w:val="none" w:sz="0" w:space="0" w:color="auto"/>
        <w:bottom w:val="none" w:sz="0" w:space="0" w:color="auto"/>
        <w:right w:val="none" w:sz="0" w:space="0" w:color="auto"/>
      </w:divBdr>
      <w:divsChild>
        <w:div w:id="461460973">
          <w:marLeft w:val="0"/>
          <w:marRight w:val="0"/>
          <w:marTop w:val="0"/>
          <w:marBottom w:val="0"/>
          <w:divBdr>
            <w:top w:val="none" w:sz="0" w:space="0" w:color="auto"/>
            <w:left w:val="none" w:sz="0" w:space="0" w:color="auto"/>
            <w:bottom w:val="none" w:sz="0" w:space="0" w:color="auto"/>
            <w:right w:val="none" w:sz="0" w:space="0" w:color="auto"/>
          </w:divBdr>
          <w:divsChild>
            <w:div w:id="654070493">
              <w:marLeft w:val="0"/>
              <w:marRight w:val="0"/>
              <w:marTop w:val="0"/>
              <w:marBottom w:val="0"/>
              <w:divBdr>
                <w:top w:val="none" w:sz="0" w:space="0" w:color="auto"/>
                <w:left w:val="none" w:sz="0" w:space="0" w:color="auto"/>
                <w:bottom w:val="none" w:sz="0" w:space="0" w:color="auto"/>
                <w:right w:val="none" w:sz="0" w:space="0" w:color="auto"/>
              </w:divBdr>
            </w:div>
            <w:div w:id="869683880">
              <w:marLeft w:val="0"/>
              <w:marRight w:val="0"/>
              <w:marTop w:val="0"/>
              <w:marBottom w:val="0"/>
              <w:divBdr>
                <w:top w:val="none" w:sz="0" w:space="0" w:color="auto"/>
                <w:left w:val="none" w:sz="0" w:space="0" w:color="auto"/>
                <w:bottom w:val="none" w:sz="0" w:space="0" w:color="auto"/>
                <w:right w:val="none" w:sz="0" w:space="0" w:color="auto"/>
              </w:divBdr>
            </w:div>
            <w:div w:id="1781682052">
              <w:marLeft w:val="0"/>
              <w:marRight w:val="0"/>
              <w:marTop w:val="0"/>
              <w:marBottom w:val="0"/>
              <w:divBdr>
                <w:top w:val="none" w:sz="0" w:space="0" w:color="auto"/>
                <w:left w:val="none" w:sz="0" w:space="0" w:color="auto"/>
                <w:bottom w:val="none" w:sz="0" w:space="0" w:color="auto"/>
                <w:right w:val="none" w:sz="0" w:space="0" w:color="auto"/>
              </w:divBdr>
            </w:div>
          </w:divsChild>
        </w:div>
        <w:div w:id="1216311698">
          <w:marLeft w:val="0"/>
          <w:marRight w:val="0"/>
          <w:marTop w:val="0"/>
          <w:marBottom w:val="0"/>
          <w:divBdr>
            <w:top w:val="none" w:sz="0" w:space="0" w:color="auto"/>
            <w:left w:val="none" w:sz="0" w:space="0" w:color="auto"/>
            <w:bottom w:val="none" w:sz="0" w:space="0" w:color="auto"/>
            <w:right w:val="none" w:sz="0" w:space="0" w:color="auto"/>
          </w:divBdr>
          <w:divsChild>
            <w:div w:id="1140197405">
              <w:marLeft w:val="0"/>
              <w:marRight w:val="0"/>
              <w:marTop w:val="0"/>
              <w:marBottom w:val="0"/>
              <w:divBdr>
                <w:top w:val="none" w:sz="0" w:space="0" w:color="auto"/>
                <w:left w:val="none" w:sz="0" w:space="0" w:color="auto"/>
                <w:bottom w:val="none" w:sz="0" w:space="0" w:color="auto"/>
                <w:right w:val="none" w:sz="0" w:space="0" w:color="auto"/>
              </w:divBdr>
            </w:div>
            <w:div w:id="1521699814">
              <w:marLeft w:val="0"/>
              <w:marRight w:val="0"/>
              <w:marTop w:val="0"/>
              <w:marBottom w:val="0"/>
              <w:divBdr>
                <w:top w:val="none" w:sz="0" w:space="0" w:color="auto"/>
                <w:left w:val="none" w:sz="0" w:space="0" w:color="auto"/>
                <w:bottom w:val="none" w:sz="0" w:space="0" w:color="auto"/>
                <w:right w:val="none" w:sz="0" w:space="0" w:color="auto"/>
              </w:divBdr>
            </w:div>
            <w:div w:id="164707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514826">
      <w:bodyDiv w:val="1"/>
      <w:marLeft w:val="0"/>
      <w:marRight w:val="0"/>
      <w:marTop w:val="0"/>
      <w:marBottom w:val="0"/>
      <w:divBdr>
        <w:top w:val="none" w:sz="0" w:space="0" w:color="auto"/>
        <w:left w:val="none" w:sz="0" w:space="0" w:color="auto"/>
        <w:bottom w:val="none" w:sz="0" w:space="0" w:color="auto"/>
        <w:right w:val="none" w:sz="0" w:space="0" w:color="auto"/>
      </w:divBdr>
    </w:div>
    <w:div w:id="686711244">
      <w:bodyDiv w:val="1"/>
      <w:marLeft w:val="0"/>
      <w:marRight w:val="0"/>
      <w:marTop w:val="0"/>
      <w:marBottom w:val="0"/>
      <w:divBdr>
        <w:top w:val="none" w:sz="0" w:space="0" w:color="auto"/>
        <w:left w:val="none" w:sz="0" w:space="0" w:color="auto"/>
        <w:bottom w:val="none" w:sz="0" w:space="0" w:color="auto"/>
        <w:right w:val="none" w:sz="0" w:space="0" w:color="auto"/>
      </w:divBdr>
    </w:div>
    <w:div w:id="744111841">
      <w:bodyDiv w:val="1"/>
      <w:marLeft w:val="0"/>
      <w:marRight w:val="0"/>
      <w:marTop w:val="0"/>
      <w:marBottom w:val="0"/>
      <w:divBdr>
        <w:top w:val="none" w:sz="0" w:space="0" w:color="auto"/>
        <w:left w:val="none" w:sz="0" w:space="0" w:color="auto"/>
        <w:bottom w:val="none" w:sz="0" w:space="0" w:color="auto"/>
        <w:right w:val="none" w:sz="0" w:space="0" w:color="auto"/>
      </w:divBdr>
      <w:divsChild>
        <w:div w:id="878394360">
          <w:marLeft w:val="0"/>
          <w:marRight w:val="0"/>
          <w:marTop w:val="0"/>
          <w:marBottom w:val="0"/>
          <w:divBdr>
            <w:top w:val="none" w:sz="0" w:space="0" w:color="auto"/>
            <w:left w:val="none" w:sz="0" w:space="0" w:color="auto"/>
            <w:bottom w:val="none" w:sz="0" w:space="0" w:color="auto"/>
            <w:right w:val="none" w:sz="0" w:space="0" w:color="auto"/>
          </w:divBdr>
        </w:div>
        <w:div w:id="1601254642">
          <w:marLeft w:val="0"/>
          <w:marRight w:val="0"/>
          <w:marTop w:val="0"/>
          <w:marBottom w:val="0"/>
          <w:divBdr>
            <w:top w:val="none" w:sz="0" w:space="0" w:color="auto"/>
            <w:left w:val="none" w:sz="0" w:space="0" w:color="auto"/>
            <w:bottom w:val="none" w:sz="0" w:space="0" w:color="auto"/>
            <w:right w:val="none" w:sz="0" w:space="0" w:color="auto"/>
          </w:divBdr>
        </w:div>
      </w:divsChild>
    </w:div>
    <w:div w:id="778530321">
      <w:bodyDiv w:val="1"/>
      <w:marLeft w:val="0"/>
      <w:marRight w:val="0"/>
      <w:marTop w:val="0"/>
      <w:marBottom w:val="0"/>
      <w:divBdr>
        <w:top w:val="none" w:sz="0" w:space="0" w:color="auto"/>
        <w:left w:val="none" w:sz="0" w:space="0" w:color="auto"/>
        <w:bottom w:val="none" w:sz="0" w:space="0" w:color="auto"/>
        <w:right w:val="none" w:sz="0" w:space="0" w:color="auto"/>
      </w:divBdr>
    </w:div>
    <w:div w:id="783309841">
      <w:bodyDiv w:val="1"/>
      <w:marLeft w:val="0"/>
      <w:marRight w:val="0"/>
      <w:marTop w:val="0"/>
      <w:marBottom w:val="0"/>
      <w:divBdr>
        <w:top w:val="none" w:sz="0" w:space="0" w:color="auto"/>
        <w:left w:val="none" w:sz="0" w:space="0" w:color="auto"/>
        <w:bottom w:val="none" w:sz="0" w:space="0" w:color="auto"/>
        <w:right w:val="none" w:sz="0" w:space="0" w:color="auto"/>
      </w:divBdr>
      <w:divsChild>
        <w:div w:id="1816144679">
          <w:marLeft w:val="0"/>
          <w:marRight w:val="0"/>
          <w:marTop w:val="0"/>
          <w:marBottom w:val="0"/>
          <w:divBdr>
            <w:top w:val="none" w:sz="0" w:space="0" w:color="auto"/>
            <w:left w:val="none" w:sz="0" w:space="0" w:color="auto"/>
            <w:bottom w:val="none" w:sz="0" w:space="0" w:color="auto"/>
            <w:right w:val="none" w:sz="0" w:space="0" w:color="auto"/>
          </w:divBdr>
        </w:div>
        <w:div w:id="2120417748">
          <w:marLeft w:val="0"/>
          <w:marRight w:val="0"/>
          <w:marTop w:val="0"/>
          <w:marBottom w:val="0"/>
          <w:divBdr>
            <w:top w:val="none" w:sz="0" w:space="0" w:color="auto"/>
            <w:left w:val="none" w:sz="0" w:space="0" w:color="auto"/>
            <w:bottom w:val="none" w:sz="0" w:space="0" w:color="auto"/>
            <w:right w:val="none" w:sz="0" w:space="0" w:color="auto"/>
          </w:divBdr>
        </w:div>
      </w:divsChild>
    </w:div>
    <w:div w:id="796214639">
      <w:bodyDiv w:val="1"/>
      <w:marLeft w:val="0"/>
      <w:marRight w:val="0"/>
      <w:marTop w:val="0"/>
      <w:marBottom w:val="0"/>
      <w:divBdr>
        <w:top w:val="none" w:sz="0" w:space="0" w:color="auto"/>
        <w:left w:val="none" w:sz="0" w:space="0" w:color="auto"/>
        <w:bottom w:val="none" w:sz="0" w:space="0" w:color="auto"/>
        <w:right w:val="none" w:sz="0" w:space="0" w:color="auto"/>
      </w:divBdr>
    </w:div>
    <w:div w:id="816804633">
      <w:bodyDiv w:val="1"/>
      <w:marLeft w:val="0"/>
      <w:marRight w:val="0"/>
      <w:marTop w:val="0"/>
      <w:marBottom w:val="0"/>
      <w:divBdr>
        <w:top w:val="none" w:sz="0" w:space="0" w:color="auto"/>
        <w:left w:val="none" w:sz="0" w:space="0" w:color="auto"/>
        <w:bottom w:val="none" w:sz="0" w:space="0" w:color="auto"/>
        <w:right w:val="none" w:sz="0" w:space="0" w:color="auto"/>
      </w:divBdr>
    </w:div>
    <w:div w:id="827404048">
      <w:bodyDiv w:val="1"/>
      <w:marLeft w:val="0"/>
      <w:marRight w:val="0"/>
      <w:marTop w:val="0"/>
      <w:marBottom w:val="0"/>
      <w:divBdr>
        <w:top w:val="none" w:sz="0" w:space="0" w:color="auto"/>
        <w:left w:val="none" w:sz="0" w:space="0" w:color="auto"/>
        <w:bottom w:val="none" w:sz="0" w:space="0" w:color="auto"/>
        <w:right w:val="none" w:sz="0" w:space="0" w:color="auto"/>
      </w:divBdr>
      <w:divsChild>
        <w:div w:id="224609564">
          <w:marLeft w:val="0"/>
          <w:marRight w:val="0"/>
          <w:marTop w:val="0"/>
          <w:marBottom w:val="0"/>
          <w:divBdr>
            <w:top w:val="none" w:sz="0" w:space="0" w:color="auto"/>
            <w:left w:val="none" w:sz="0" w:space="0" w:color="auto"/>
            <w:bottom w:val="none" w:sz="0" w:space="0" w:color="auto"/>
            <w:right w:val="none" w:sz="0" w:space="0" w:color="auto"/>
          </w:divBdr>
        </w:div>
        <w:div w:id="1781487106">
          <w:marLeft w:val="0"/>
          <w:marRight w:val="0"/>
          <w:marTop w:val="0"/>
          <w:marBottom w:val="0"/>
          <w:divBdr>
            <w:top w:val="none" w:sz="0" w:space="0" w:color="auto"/>
            <w:left w:val="none" w:sz="0" w:space="0" w:color="auto"/>
            <w:bottom w:val="none" w:sz="0" w:space="0" w:color="auto"/>
            <w:right w:val="none" w:sz="0" w:space="0" w:color="auto"/>
          </w:divBdr>
        </w:div>
      </w:divsChild>
    </w:div>
    <w:div w:id="911040642">
      <w:bodyDiv w:val="1"/>
      <w:marLeft w:val="0"/>
      <w:marRight w:val="0"/>
      <w:marTop w:val="0"/>
      <w:marBottom w:val="0"/>
      <w:divBdr>
        <w:top w:val="none" w:sz="0" w:space="0" w:color="auto"/>
        <w:left w:val="none" w:sz="0" w:space="0" w:color="auto"/>
        <w:bottom w:val="none" w:sz="0" w:space="0" w:color="auto"/>
        <w:right w:val="none" w:sz="0" w:space="0" w:color="auto"/>
      </w:divBdr>
      <w:divsChild>
        <w:div w:id="1174880971">
          <w:marLeft w:val="0"/>
          <w:marRight w:val="0"/>
          <w:marTop w:val="0"/>
          <w:marBottom w:val="0"/>
          <w:divBdr>
            <w:top w:val="none" w:sz="0" w:space="0" w:color="auto"/>
            <w:left w:val="none" w:sz="0" w:space="0" w:color="auto"/>
            <w:bottom w:val="none" w:sz="0" w:space="0" w:color="auto"/>
            <w:right w:val="none" w:sz="0" w:space="0" w:color="auto"/>
          </w:divBdr>
        </w:div>
        <w:div w:id="1991597774">
          <w:marLeft w:val="0"/>
          <w:marRight w:val="0"/>
          <w:marTop w:val="0"/>
          <w:marBottom w:val="0"/>
          <w:divBdr>
            <w:top w:val="none" w:sz="0" w:space="0" w:color="auto"/>
            <w:left w:val="none" w:sz="0" w:space="0" w:color="auto"/>
            <w:bottom w:val="none" w:sz="0" w:space="0" w:color="auto"/>
            <w:right w:val="none" w:sz="0" w:space="0" w:color="auto"/>
          </w:divBdr>
        </w:div>
      </w:divsChild>
    </w:div>
    <w:div w:id="930816078">
      <w:bodyDiv w:val="1"/>
      <w:marLeft w:val="0"/>
      <w:marRight w:val="0"/>
      <w:marTop w:val="0"/>
      <w:marBottom w:val="0"/>
      <w:divBdr>
        <w:top w:val="none" w:sz="0" w:space="0" w:color="auto"/>
        <w:left w:val="none" w:sz="0" w:space="0" w:color="auto"/>
        <w:bottom w:val="none" w:sz="0" w:space="0" w:color="auto"/>
        <w:right w:val="none" w:sz="0" w:space="0" w:color="auto"/>
      </w:divBdr>
      <w:divsChild>
        <w:div w:id="294332862">
          <w:marLeft w:val="0"/>
          <w:marRight w:val="0"/>
          <w:marTop w:val="0"/>
          <w:marBottom w:val="0"/>
          <w:divBdr>
            <w:top w:val="none" w:sz="0" w:space="0" w:color="auto"/>
            <w:left w:val="none" w:sz="0" w:space="0" w:color="auto"/>
            <w:bottom w:val="none" w:sz="0" w:space="0" w:color="auto"/>
            <w:right w:val="none" w:sz="0" w:space="0" w:color="auto"/>
          </w:divBdr>
        </w:div>
        <w:div w:id="2065251657">
          <w:marLeft w:val="0"/>
          <w:marRight w:val="0"/>
          <w:marTop w:val="0"/>
          <w:marBottom w:val="0"/>
          <w:divBdr>
            <w:top w:val="none" w:sz="0" w:space="0" w:color="auto"/>
            <w:left w:val="none" w:sz="0" w:space="0" w:color="auto"/>
            <w:bottom w:val="none" w:sz="0" w:space="0" w:color="auto"/>
            <w:right w:val="none" w:sz="0" w:space="0" w:color="auto"/>
          </w:divBdr>
        </w:div>
      </w:divsChild>
    </w:div>
    <w:div w:id="939679887">
      <w:bodyDiv w:val="1"/>
      <w:marLeft w:val="0"/>
      <w:marRight w:val="0"/>
      <w:marTop w:val="0"/>
      <w:marBottom w:val="0"/>
      <w:divBdr>
        <w:top w:val="none" w:sz="0" w:space="0" w:color="auto"/>
        <w:left w:val="none" w:sz="0" w:space="0" w:color="auto"/>
        <w:bottom w:val="none" w:sz="0" w:space="0" w:color="auto"/>
        <w:right w:val="none" w:sz="0" w:space="0" w:color="auto"/>
      </w:divBdr>
      <w:divsChild>
        <w:div w:id="819805256">
          <w:marLeft w:val="0"/>
          <w:marRight w:val="0"/>
          <w:marTop w:val="0"/>
          <w:marBottom w:val="0"/>
          <w:divBdr>
            <w:top w:val="none" w:sz="0" w:space="0" w:color="auto"/>
            <w:left w:val="none" w:sz="0" w:space="0" w:color="auto"/>
            <w:bottom w:val="none" w:sz="0" w:space="0" w:color="auto"/>
            <w:right w:val="none" w:sz="0" w:space="0" w:color="auto"/>
          </w:divBdr>
        </w:div>
        <w:div w:id="1476222166">
          <w:marLeft w:val="0"/>
          <w:marRight w:val="0"/>
          <w:marTop w:val="0"/>
          <w:marBottom w:val="0"/>
          <w:divBdr>
            <w:top w:val="none" w:sz="0" w:space="0" w:color="auto"/>
            <w:left w:val="none" w:sz="0" w:space="0" w:color="auto"/>
            <w:bottom w:val="none" w:sz="0" w:space="0" w:color="auto"/>
            <w:right w:val="none" w:sz="0" w:space="0" w:color="auto"/>
          </w:divBdr>
        </w:div>
      </w:divsChild>
    </w:div>
    <w:div w:id="953025532">
      <w:bodyDiv w:val="1"/>
      <w:marLeft w:val="0"/>
      <w:marRight w:val="0"/>
      <w:marTop w:val="0"/>
      <w:marBottom w:val="0"/>
      <w:divBdr>
        <w:top w:val="none" w:sz="0" w:space="0" w:color="auto"/>
        <w:left w:val="none" w:sz="0" w:space="0" w:color="auto"/>
        <w:bottom w:val="none" w:sz="0" w:space="0" w:color="auto"/>
        <w:right w:val="none" w:sz="0" w:space="0" w:color="auto"/>
      </w:divBdr>
      <w:divsChild>
        <w:div w:id="340356709">
          <w:marLeft w:val="0"/>
          <w:marRight w:val="0"/>
          <w:marTop w:val="0"/>
          <w:marBottom w:val="0"/>
          <w:divBdr>
            <w:top w:val="none" w:sz="0" w:space="0" w:color="auto"/>
            <w:left w:val="none" w:sz="0" w:space="0" w:color="auto"/>
            <w:bottom w:val="none" w:sz="0" w:space="0" w:color="auto"/>
            <w:right w:val="none" w:sz="0" w:space="0" w:color="auto"/>
          </w:divBdr>
        </w:div>
        <w:div w:id="1457675321">
          <w:marLeft w:val="0"/>
          <w:marRight w:val="0"/>
          <w:marTop w:val="0"/>
          <w:marBottom w:val="0"/>
          <w:divBdr>
            <w:top w:val="none" w:sz="0" w:space="0" w:color="auto"/>
            <w:left w:val="none" w:sz="0" w:space="0" w:color="auto"/>
            <w:bottom w:val="none" w:sz="0" w:space="0" w:color="auto"/>
            <w:right w:val="none" w:sz="0" w:space="0" w:color="auto"/>
          </w:divBdr>
        </w:div>
      </w:divsChild>
    </w:div>
    <w:div w:id="997998057">
      <w:bodyDiv w:val="1"/>
      <w:marLeft w:val="0"/>
      <w:marRight w:val="0"/>
      <w:marTop w:val="0"/>
      <w:marBottom w:val="0"/>
      <w:divBdr>
        <w:top w:val="none" w:sz="0" w:space="0" w:color="auto"/>
        <w:left w:val="none" w:sz="0" w:space="0" w:color="auto"/>
        <w:bottom w:val="none" w:sz="0" w:space="0" w:color="auto"/>
        <w:right w:val="none" w:sz="0" w:space="0" w:color="auto"/>
      </w:divBdr>
      <w:divsChild>
        <w:div w:id="806166432">
          <w:marLeft w:val="0"/>
          <w:marRight w:val="0"/>
          <w:marTop w:val="0"/>
          <w:marBottom w:val="0"/>
          <w:divBdr>
            <w:top w:val="none" w:sz="0" w:space="0" w:color="auto"/>
            <w:left w:val="none" w:sz="0" w:space="0" w:color="auto"/>
            <w:bottom w:val="none" w:sz="0" w:space="0" w:color="auto"/>
            <w:right w:val="none" w:sz="0" w:space="0" w:color="auto"/>
          </w:divBdr>
        </w:div>
        <w:div w:id="1545410032">
          <w:marLeft w:val="0"/>
          <w:marRight w:val="0"/>
          <w:marTop w:val="0"/>
          <w:marBottom w:val="0"/>
          <w:divBdr>
            <w:top w:val="none" w:sz="0" w:space="0" w:color="auto"/>
            <w:left w:val="none" w:sz="0" w:space="0" w:color="auto"/>
            <w:bottom w:val="none" w:sz="0" w:space="0" w:color="auto"/>
            <w:right w:val="none" w:sz="0" w:space="0" w:color="auto"/>
          </w:divBdr>
        </w:div>
      </w:divsChild>
    </w:div>
    <w:div w:id="1133139410">
      <w:bodyDiv w:val="1"/>
      <w:marLeft w:val="0"/>
      <w:marRight w:val="0"/>
      <w:marTop w:val="0"/>
      <w:marBottom w:val="0"/>
      <w:divBdr>
        <w:top w:val="none" w:sz="0" w:space="0" w:color="auto"/>
        <w:left w:val="none" w:sz="0" w:space="0" w:color="auto"/>
        <w:bottom w:val="none" w:sz="0" w:space="0" w:color="auto"/>
        <w:right w:val="none" w:sz="0" w:space="0" w:color="auto"/>
      </w:divBdr>
      <w:divsChild>
        <w:div w:id="546375589">
          <w:marLeft w:val="0"/>
          <w:marRight w:val="0"/>
          <w:marTop w:val="0"/>
          <w:marBottom w:val="0"/>
          <w:divBdr>
            <w:top w:val="none" w:sz="0" w:space="0" w:color="auto"/>
            <w:left w:val="none" w:sz="0" w:space="0" w:color="auto"/>
            <w:bottom w:val="none" w:sz="0" w:space="0" w:color="auto"/>
            <w:right w:val="none" w:sz="0" w:space="0" w:color="auto"/>
          </w:divBdr>
        </w:div>
        <w:div w:id="1485506182">
          <w:marLeft w:val="0"/>
          <w:marRight w:val="0"/>
          <w:marTop w:val="0"/>
          <w:marBottom w:val="0"/>
          <w:divBdr>
            <w:top w:val="none" w:sz="0" w:space="0" w:color="auto"/>
            <w:left w:val="none" w:sz="0" w:space="0" w:color="auto"/>
            <w:bottom w:val="none" w:sz="0" w:space="0" w:color="auto"/>
            <w:right w:val="none" w:sz="0" w:space="0" w:color="auto"/>
          </w:divBdr>
        </w:div>
      </w:divsChild>
    </w:div>
    <w:div w:id="1202478407">
      <w:bodyDiv w:val="1"/>
      <w:marLeft w:val="0"/>
      <w:marRight w:val="0"/>
      <w:marTop w:val="0"/>
      <w:marBottom w:val="0"/>
      <w:divBdr>
        <w:top w:val="none" w:sz="0" w:space="0" w:color="auto"/>
        <w:left w:val="none" w:sz="0" w:space="0" w:color="auto"/>
        <w:bottom w:val="none" w:sz="0" w:space="0" w:color="auto"/>
        <w:right w:val="none" w:sz="0" w:space="0" w:color="auto"/>
      </w:divBdr>
      <w:divsChild>
        <w:div w:id="20211600">
          <w:marLeft w:val="0"/>
          <w:marRight w:val="0"/>
          <w:marTop w:val="0"/>
          <w:marBottom w:val="0"/>
          <w:divBdr>
            <w:top w:val="none" w:sz="0" w:space="0" w:color="auto"/>
            <w:left w:val="none" w:sz="0" w:space="0" w:color="auto"/>
            <w:bottom w:val="none" w:sz="0" w:space="0" w:color="auto"/>
            <w:right w:val="none" w:sz="0" w:space="0" w:color="auto"/>
          </w:divBdr>
        </w:div>
        <w:div w:id="900482595">
          <w:marLeft w:val="0"/>
          <w:marRight w:val="0"/>
          <w:marTop w:val="0"/>
          <w:marBottom w:val="0"/>
          <w:divBdr>
            <w:top w:val="none" w:sz="0" w:space="0" w:color="auto"/>
            <w:left w:val="none" w:sz="0" w:space="0" w:color="auto"/>
            <w:bottom w:val="none" w:sz="0" w:space="0" w:color="auto"/>
            <w:right w:val="none" w:sz="0" w:space="0" w:color="auto"/>
          </w:divBdr>
        </w:div>
      </w:divsChild>
    </w:div>
    <w:div w:id="1254360532">
      <w:bodyDiv w:val="1"/>
      <w:marLeft w:val="0"/>
      <w:marRight w:val="0"/>
      <w:marTop w:val="0"/>
      <w:marBottom w:val="0"/>
      <w:divBdr>
        <w:top w:val="none" w:sz="0" w:space="0" w:color="auto"/>
        <w:left w:val="none" w:sz="0" w:space="0" w:color="auto"/>
        <w:bottom w:val="none" w:sz="0" w:space="0" w:color="auto"/>
        <w:right w:val="none" w:sz="0" w:space="0" w:color="auto"/>
      </w:divBdr>
    </w:div>
    <w:div w:id="1266886298">
      <w:bodyDiv w:val="1"/>
      <w:marLeft w:val="0"/>
      <w:marRight w:val="0"/>
      <w:marTop w:val="0"/>
      <w:marBottom w:val="0"/>
      <w:divBdr>
        <w:top w:val="none" w:sz="0" w:space="0" w:color="auto"/>
        <w:left w:val="none" w:sz="0" w:space="0" w:color="auto"/>
        <w:bottom w:val="none" w:sz="0" w:space="0" w:color="auto"/>
        <w:right w:val="none" w:sz="0" w:space="0" w:color="auto"/>
      </w:divBdr>
    </w:div>
    <w:div w:id="1273169266">
      <w:bodyDiv w:val="1"/>
      <w:marLeft w:val="0"/>
      <w:marRight w:val="0"/>
      <w:marTop w:val="0"/>
      <w:marBottom w:val="0"/>
      <w:divBdr>
        <w:top w:val="none" w:sz="0" w:space="0" w:color="auto"/>
        <w:left w:val="none" w:sz="0" w:space="0" w:color="auto"/>
        <w:bottom w:val="none" w:sz="0" w:space="0" w:color="auto"/>
        <w:right w:val="none" w:sz="0" w:space="0" w:color="auto"/>
      </w:divBdr>
    </w:div>
    <w:div w:id="1371612795">
      <w:bodyDiv w:val="1"/>
      <w:marLeft w:val="0"/>
      <w:marRight w:val="0"/>
      <w:marTop w:val="0"/>
      <w:marBottom w:val="0"/>
      <w:divBdr>
        <w:top w:val="none" w:sz="0" w:space="0" w:color="auto"/>
        <w:left w:val="none" w:sz="0" w:space="0" w:color="auto"/>
        <w:bottom w:val="none" w:sz="0" w:space="0" w:color="auto"/>
        <w:right w:val="none" w:sz="0" w:space="0" w:color="auto"/>
      </w:divBdr>
      <w:divsChild>
        <w:div w:id="1493789299">
          <w:marLeft w:val="0"/>
          <w:marRight w:val="0"/>
          <w:marTop w:val="0"/>
          <w:marBottom w:val="0"/>
          <w:divBdr>
            <w:top w:val="none" w:sz="0" w:space="0" w:color="auto"/>
            <w:left w:val="none" w:sz="0" w:space="0" w:color="auto"/>
            <w:bottom w:val="none" w:sz="0" w:space="0" w:color="auto"/>
            <w:right w:val="none" w:sz="0" w:space="0" w:color="auto"/>
          </w:divBdr>
        </w:div>
        <w:div w:id="2008509203">
          <w:marLeft w:val="0"/>
          <w:marRight w:val="0"/>
          <w:marTop w:val="0"/>
          <w:marBottom w:val="0"/>
          <w:divBdr>
            <w:top w:val="none" w:sz="0" w:space="0" w:color="auto"/>
            <w:left w:val="none" w:sz="0" w:space="0" w:color="auto"/>
            <w:bottom w:val="none" w:sz="0" w:space="0" w:color="auto"/>
            <w:right w:val="none" w:sz="0" w:space="0" w:color="auto"/>
          </w:divBdr>
        </w:div>
      </w:divsChild>
    </w:div>
    <w:div w:id="1427337693">
      <w:bodyDiv w:val="1"/>
      <w:marLeft w:val="0"/>
      <w:marRight w:val="0"/>
      <w:marTop w:val="0"/>
      <w:marBottom w:val="0"/>
      <w:divBdr>
        <w:top w:val="none" w:sz="0" w:space="0" w:color="auto"/>
        <w:left w:val="none" w:sz="0" w:space="0" w:color="auto"/>
        <w:bottom w:val="none" w:sz="0" w:space="0" w:color="auto"/>
        <w:right w:val="none" w:sz="0" w:space="0" w:color="auto"/>
      </w:divBdr>
    </w:div>
    <w:div w:id="1465542398">
      <w:bodyDiv w:val="1"/>
      <w:marLeft w:val="0"/>
      <w:marRight w:val="0"/>
      <w:marTop w:val="0"/>
      <w:marBottom w:val="0"/>
      <w:divBdr>
        <w:top w:val="none" w:sz="0" w:space="0" w:color="auto"/>
        <w:left w:val="none" w:sz="0" w:space="0" w:color="auto"/>
        <w:bottom w:val="none" w:sz="0" w:space="0" w:color="auto"/>
        <w:right w:val="none" w:sz="0" w:space="0" w:color="auto"/>
      </w:divBdr>
    </w:div>
    <w:div w:id="1466120760">
      <w:bodyDiv w:val="1"/>
      <w:marLeft w:val="0"/>
      <w:marRight w:val="0"/>
      <w:marTop w:val="0"/>
      <w:marBottom w:val="0"/>
      <w:divBdr>
        <w:top w:val="none" w:sz="0" w:space="0" w:color="auto"/>
        <w:left w:val="none" w:sz="0" w:space="0" w:color="auto"/>
        <w:bottom w:val="none" w:sz="0" w:space="0" w:color="auto"/>
        <w:right w:val="none" w:sz="0" w:space="0" w:color="auto"/>
      </w:divBdr>
      <w:divsChild>
        <w:div w:id="1282492417">
          <w:marLeft w:val="0"/>
          <w:marRight w:val="0"/>
          <w:marTop w:val="0"/>
          <w:marBottom w:val="0"/>
          <w:divBdr>
            <w:top w:val="none" w:sz="0" w:space="0" w:color="auto"/>
            <w:left w:val="none" w:sz="0" w:space="0" w:color="auto"/>
            <w:bottom w:val="none" w:sz="0" w:space="0" w:color="auto"/>
            <w:right w:val="none" w:sz="0" w:space="0" w:color="auto"/>
          </w:divBdr>
        </w:div>
        <w:div w:id="1755129821">
          <w:marLeft w:val="0"/>
          <w:marRight w:val="0"/>
          <w:marTop w:val="0"/>
          <w:marBottom w:val="0"/>
          <w:divBdr>
            <w:top w:val="none" w:sz="0" w:space="0" w:color="auto"/>
            <w:left w:val="none" w:sz="0" w:space="0" w:color="auto"/>
            <w:bottom w:val="none" w:sz="0" w:space="0" w:color="auto"/>
            <w:right w:val="none" w:sz="0" w:space="0" w:color="auto"/>
          </w:divBdr>
        </w:div>
      </w:divsChild>
    </w:div>
    <w:div w:id="1647078402">
      <w:bodyDiv w:val="1"/>
      <w:marLeft w:val="0"/>
      <w:marRight w:val="0"/>
      <w:marTop w:val="0"/>
      <w:marBottom w:val="0"/>
      <w:divBdr>
        <w:top w:val="none" w:sz="0" w:space="0" w:color="auto"/>
        <w:left w:val="none" w:sz="0" w:space="0" w:color="auto"/>
        <w:bottom w:val="none" w:sz="0" w:space="0" w:color="auto"/>
        <w:right w:val="none" w:sz="0" w:space="0" w:color="auto"/>
      </w:divBdr>
      <w:divsChild>
        <w:div w:id="153573050">
          <w:marLeft w:val="0"/>
          <w:marRight w:val="0"/>
          <w:marTop w:val="0"/>
          <w:marBottom w:val="0"/>
          <w:divBdr>
            <w:top w:val="none" w:sz="0" w:space="0" w:color="auto"/>
            <w:left w:val="none" w:sz="0" w:space="0" w:color="auto"/>
            <w:bottom w:val="none" w:sz="0" w:space="0" w:color="auto"/>
            <w:right w:val="none" w:sz="0" w:space="0" w:color="auto"/>
          </w:divBdr>
        </w:div>
        <w:div w:id="918952844">
          <w:marLeft w:val="0"/>
          <w:marRight w:val="0"/>
          <w:marTop w:val="0"/>
          <w:marBottom w:val="0"/>
          <w:divBdr>
            <w:top w:val="none" w:sz="0" w:space="0" w:color="auto"/>
            <w:left w:val="none" w:sz="0" w:space="0" w:color="auto"/>
            <w:bottom w:val="none" w:sz="0" w:space="0" w:color="auto"/>
            <w:right w:val="none" w:sz="0" w:space="0" w:color="auto"/>
          </w:divBdr>
        </w:div>
      </w:divsChild>
    </w:div>
    <w:div w:id="1663849987">
      <w:bodyDiv w:val="1"/>
      <w:marLeft w:val="0"/>
      <w:marRight w:val="0"/>
      <w:marTop w:val="0"/>
      <w:marBottom w:val="0"/>
      <w:divBdr>
        <w:top w:val="none" w:sz="0" w:space="0" w:color="auto"/>
        <w:left w:val="none" w:sz="0" w:space="0" w:color="auto"/>
        <w:bottom w:val="none" w:sz="0" w:space="0" w:color="auto"/>
        <w:right w:val="none" w:sz="0" w:space="0" w:color="auto"/>
      </w:divBdr>
    </w:div>
    <w:div w:id="1682271946">
      <w:bodyDiv w:val="1"/>
      <w:marLeft w:val="0"/>
      <w:marRight w:val="0"/>
      <w:marTop w:val="0"/>
      <w:marBottom w:val="0"/>
      <w:divBdr>
        <w:top w:val="none" w:sz="0" w:space="0" w:color="auto"/>
        <w:left w:val="none" w:sz="0" w:space="0" w:color="auto"/>
        <w:bottom w:val="none" w:sz="0" w:space="0" w:color="auto"/>
        <w:right w:val="none" w:sz="0" w:space="0" w:color="auto"/>
      </w:divBdr>
    </w:div>
    <w:div w:id="1703895092">
      <w:bodyDiv w:val="1"/>
      <w:marLeft w:val="0"/>
      <w:marRight w:val="0"/>
      <w:marTop w:val="0"/>
      <w:marBottom w:val="0"/>
      <w:divBdr>
        <w:top w:val="none" w:sz="0" w:space="0" w:color="auto"/>
        <w:left w:val="none" w:sz="0" w:space="0" w:color="auto"/>
        <w:bottom w:val="none" w:sz="0" w:space="0" w:color="auto"/>
        <w:right w:val="none" w:sz="0" w:space="0" w:color="auto"/>
      </w:divBdr>
      <w:divsChild>
        <w:div w:id="1658610948">
          <w:marLeft w:val="0"/>
          <w:marRight w:val="0"/>
          <w:marTop w:val="0"/>
          <w:marBottom w:val="0"/>
          <w:divBdr>
            <w:top w:val="none" w:sz="0" w:space="0" w:color="auto"/>
            <w:left w:val="none" w:sz="0" w:space="0" w:color="auto"/>
            <w:bottom w:val="none" w:sz="0" w:space="0" w:color="auto"/>
            <w:right w:val="none" w:sz="0" w:space="0" w:color="auto"/>
          </w:divBdr>
        </w:div>
        <w:div w:id="1752698517">
          <w:marLeft w:val="0"/>
          <w:marRight w:val="0"/>
          <w:marTop w:val="0"/>
          <w:marBottom w:val="0"/>
          <w:divBdr>
            <w:top w:val="none" w:sz="0" w:space="0" w:color="auto"/>
            <w:left w:val="none" w:sz="0" w:space="0" w:color="auto"/>
            <w:bottom w:val="none" w:sz="0" w:space="0" w:color="auto"/>
            <w:right w:val="none" w:sz="0" w:space="0" w:color="auto"/>
          </w:divBdr>
        </w:div>
      </w:divsChild>
    </w:div>
    <w:div w:id="1796366587">
      <w:bodyDiv w:val="1"/>
      <w:marLeft w:val="0"/>
      <w:marRight w:val="0"/>
      <w:marTop w:val="0"/>
      <w:marBottom w:val="0"/>
      <w:divBdr>
        <w:top w:val="none" w:sz="0" w:space="0" w:color="auto"/>
        <w:left w:val="none" w:sz="0" w:space="0" w:color="auto"/>
        <w:bottom w:val="none" w:sz="0" w:space="0" w:color="auto"/>
        <w:right w:val="none" w:sz="0" w:space="0" w:color="auto"/>
      </w:divBdr>
      <w:divsChild>
        <w:div w:id="563030615">
          <w:marLeft w:val="0"/>
          <w:marRight w:val="0"/>
          <w:marTop w:val="0"/>
          <w:marBottom w:val="0"/>
          <w:divBdr>
            <w:top w:val="none" w:sz="0" w:space="0" w:color="auto"/>
            <w:left w:val="none" w:sz="0" w:space="0" w:color="auto"/>
            <w:bottom w:val="none" w:sz="0" w:space="0" w:color="auto"/>
            <w:right w:val="none" w:sz="0" w:space="0" w:color="auto"/>
          </w:divBdr>
        </w:div>
        <w:div w:id="1790319757">
          <w:marLeft w:val="0"/>
          <w:marRight w:val="0"/>
          <w:marTop w:val="0"/>
          <w:marBottom w:val="0"/>
          <w:divBdr>
            <w:top w:val="none" w:sz="0" w:space="0" w:color="auto"/>
            <w:left w:val="none" w:sz="0" w:space="0" w:color="auto"/>
            <w:bottom w:val="none" w:sz="0" w:space="0" w:color="auto"/>
            <w:right w:val="none" w:sz="0" w:space="0" w:color="auto"/>
          </w:divBdr>
        </w:div>
      </w:divsChild>
    </w:div>
    <w:div w:id="1801537605">
      <w:bodyDiv w:val="1"/>
      <w:marLeft w:val="0"/>
      <w:marRight w:val="0"/>
      <w:marTop w:val="0"/>
      <w:marBottom w:val="0"/>
      <w:divBdr>
        <w:top w:val="none" w:sz="0" w:space="0" w:color="auto"/>
        <w:left w:val="none" w:sz="0" w:space="0" w:color="auto"/>
        <w:bottom w:val="none" w:sz="0" w:space="0" w:color="auto"/>
        <w:right w:val="none" w:sz="0" w:space="0" w:color="auto"/>
      </w:divBdr>
      <w:divsChild>
        <w:div w:id="822432897">
          <w:marLeft w:val="0"/>
          <w:marRight w:val="0"/>
          <w:marTop w:val="0"/>
          <w:marBottom w:val="0"/>
          <w:divBdr>
            <w:top w:val="none" w:sz="0" w:space="0" w:color="auto"/>
            <w:left w:val="none" w:sz="0" w:space="0" w:color="auto"/>
            <w:bottom w:val="none" w:sz="0" w:space="0" w:color="auto"/>
            <w:right w:val="none" w:sz="0" w:space="0" w:color="auto"/>
          </w:divBdr>
        </w:div>
        <w:div w:id="2051177595">
          <w:marLeft w:val="0"/>
          <w:marRight w:val="0"/>
          <w:marTop w:val="0"/>
          <w:marBottom w:val="0"/>
          <w:divBdr>
            <w:top w:val="none" w:sz="0" w:space="0" w:color="auto"/>
            <w:left w:val="none" w:sz="0" w:space="0" w:color="auto"/>
            <w:bottom w:val="none" w:sz="0" w:space="0" w:color="auto"/>
            <w:right w:val="none" w:sz="0" w:space="0" w:color="auto"/>
          </w:divBdr>
        </w:div>
      </w:divsChild>
    </w:div>
    <w:div w:id="1803958919">
      <w:bodyDiv w:val="1"/>
      <w:marLeft w:val="0"/>
      <w:marRight w:val="0"/>
      <w:marTop w:val="0"/>
      <w:marBottom w:val="0"/>
      <w:divBdr>
        <w:top w:val="none" w:sz="0" w:space="0" w:color="auto"/>
        <w:left w:val="none" w:sz="0" w:space="0" w:color="auto"/>
        <w:bottom w:val="none" w:sz="0" w:space="0" w:color="auto"/>
        <w:right w:val="none" w:sz="0" w:space="0" w:color="auto"/>
      </w:divBdr>
      <w:divsChild>
        <w:div w:id="952059784">
          <w:marLeft w:val="0"/>
          <w:marRight w:val="0"/>
          <w:marTop w:val="0"/>
          <w:marBottom w:val="0"/>
          <w:divBdr>
            <w:top w:val="none" w:sz="0" w:space="0" w:color="auto"/>
            <w:left w:val="none" w:sz="0" w:space="0" w:color="auto"/>
            <w:bottom w:val="none" w:sz="0" w:space="0" w:color="auto"/>
            <w:right w:val="none" w:sz="0" w:space="0" w:color="auto"/>
          </w:divBdr>
        </w:div>
        <w:div w:id="988485426">
          <w:marLeft w:val="0"/>
          <w:marRight w:val="0"/>
          <w:marTop w:val="0"/>
          <w:marBottom w:val="0"/>
          <w:divBdr>
            <w:top w:val="none" w:sz="0" w:space="0" w:color="auto"/>
            <w:left w:val="none" w:sz="0" w:space="0" w:color="auto"/>
            <w:bottom w:val="none" w:sz="0" w:space="0" w:color="auto"/>
            <w:right w:val="none" w:sz="0" w:space="0" w:color="auto"/>
          </w:divBdr>
        </w:div>
      </w:divsChild>
    </w:div>
    <w:div w:id="1820927200">
      <w:bodyDiv w:val="1"/>
      <w:marLeft w:val="0"/>
      <w:marRight w:val="0"/>
      <w:marTop w:val="0"/>
      <w:marBottom w:val="0"/>
      <w:divBdr>
        <w:top w:val="none" w:sz="0" w:space="0" w:color="auto"/>
        <w:left w:val="none" w:sz="0" w:space="0" w:color="auto"/>
        <w:bottom w:val="none" w:sz="0" w:space="0" w:color="auto"/>
        <w:right w:val="none" w:sz="0" w:space="0" w:color="auto"/>
      </w:divBdr>
      <w:divsChild>
        <w:div w:id="323436444">
          <w:marLeft w:val="0"/>
          <w:marRight w:val="0"/>
          <w:marTop w:val="0"/>
          <w:marBottom w:val="0"/>
          <w:divBdr>
            <w:top w:val="none" w:sz="0" w:space="0" w:color="auto"/>
            <w:left w:val="none" w:sz="0" w:space="0" w:color="auto"/>
            <w:bottom w:val="none" w:sz="0" w:space="0" w:color="auto"/>
            <w:right w:val="none" w:sz="0" w:space="0" w:color="auto"/>
          </w:divBdr>
        </w:div>
        <w:div w:id="427584530">
          <w:marLeft w:val="0"/>
          <w:marRight w:val="0"/>
          <w:marTop w:val="0"/>
          <w:marBottom w:val="0"/>
          <w:divBdr>
            <w:top w:val="none" w:sz="0" w:space="0" w:color="auto"/>
            <w:left w:val="none" w:sz="0" w:space="0" w:color="auto"/>
            <w:bottom w:val="none" w:sz="0" w:space="0" w:color="auto"/>
            <w:right w:val="none" w:sz="0" w:space="0" w:color="auto"/>
          </w:divBdr>
        </w:div>
      </w:divsChild>
    </w:div>
    <w:div w:id="1887177308">
      <w:bodyDiv w:val="1"/>
      <w:marLeft w:val="0"/>
      <w:marRight w:val="0"/>
      <w:marTop w:val="0"/>
      <w:marBottom w:val="0"/>
      <w:divBdr>
        <w:top w:val="none" w:sz="0" w:space="0" w:color="auto"/>
        <w:left w:val="none" w:sz="0" w:space="0" w:color="auto"/>
        <w:bottom w:val="none" w:sz="0" w:space="0" w:color="auto"/>
        <w:right w:val="none" w:sz="0" w:space="0" w:color="auto"/>
      </w:divBdr>
      <w:divsChild>
        <w:div w:id="917835286">
          <w:marLeft w:val="0"/>
          <w:marRight w:val="0"/>
          <w:marTop w:val="0"/>
          <w:marBottom w:val="0"/>
          <w:divBdr>
            <w:top w:val="none" w:sz="0" w:space="0" w:color="auto"/>
            <w:left w:val="none" w:sz="0" w:space="0" w:color="auto"/>
            <w:bottom w:val="none" w:sz="0" w:space="0" w:color="auto"/>
            <w:right w:val="none" w:sz="0" w:space="0" w:color="auto"/>
          </w:divBdr>
        </w:div>
        <w:div w:id="1057969219">
          <w:marLeft w:val="0"/>
          <w:marRight w:val="0"/>
          <w:marTop w:val="0"/>
          <w:marBottom w:val="0"/>
          <w:divBdr>
            <w:top w:val="none" w:sz="0" w:space="0" w:color="auto"/>
            <w:left w:val="none" w:sz="0" w:space="0" w:color="auto"/>
            <w:bottom w:val="none" w:sz="0" w:space="0" w:color="auto"/>
            <w:right w:val="none" w:sz="0" w:space="0" w:color="auto"/>
          </w:divBdr>
        </w:div>
      </w:divsChild>
    </w:div>
    <w:div w:id="1961450950">
      <w:bodyDiv w:val="1"/>
      <w:marLeft w:val="0"/>
      <w:marRight w:val="0"/>
      <w:marTop w:val="0"/>
      <w:marBottom w:val="0"/>
      <w:divBdr>
        <w:top w:val="none" w:sz="0" w:space="0" w:color="auto"/>
        <w:left w:val="none" w:sz="0" w:space="0" w:color="auto"/>
        <w:bottom w:val="none" w:sz="0" w:space="0" w:color="auto"/>
        <w:right w:val="none" w:sz="0" w:space="0" w:color="auto"/>
      </w:divBdr>
    </w:div>
    <w:div w:id="1975015817">
      <w:bodyDiv w:val="1"/>
      <w:marLeft w:val="0"/>
      <w:marRight w:val="0"/>
      <w:marTop w:val="0"/>
      <w:marBottom w:val="0"/>
      <w:divBdr>
        <w:top w:val="none" w:sz="0" w:space="0" w:color="auto"/>
        <w:left w:val="none" w:sz="0" w:space="0" w:color="auto"/>
        <w:bottom w:val="none" w:sz="0" w:space="0" w:color="auto"/>
        <w:right w:val="none" w:sz="0" w:space="0" w:color="auto"/>
      </w:divBdr>
      <w:divsChild>
        <w:div w:id="524829258">
          <w:marLeft w:val="0"/>
          <w:marRight w:val="0"/>
          <w:marTop w:val="0"/>
          <w:marBottom w:val="0"/>
          <w:divBdr>
            <w:top w:val="none" w:sz="0" w:space="0" w:color="auto"/>
            <w:left w:val="none" w:sz="0" w:space="0" w:color="auto"/>
            <w:bottom w:val="none" w:sz="0" w:space="0" w:color="auto"/>
            <w:right w:val="none" w:sz="0" w:space="0" w:color="auto"/>
          </w:divBdr>
        </w:div>
        <w:div w:id="643241201">
          <w:marLeft w:val="0"/>
          <w:marRight w:val="0"/>
          <w:marTop w:val="0"/>
          <w:marBottom w:val="0"/>
          <w:divBdr>
            <w:top w:val="none" w:sz="0" w:space="0" w:color="auto"/>
            <w:left w:val="none" w:sz="0" w:space="0" w:color="auto"/>
            <w:bottom w:val="none" w:sz="0" w:space="0" w:color="auto"/>
            <w:right w:val="none" w:sz="0" w:space="0" w:color="auto"/>
          </w:divBdr>
        </w:div>
      </w:divsChild>
    </w:div>
    <w:div w:id="1987660064">
      <w:bodyDiv w:val="1"/>
      <w:marLeft w:val="0"/>
      <w:marRight w:val="0"/>
      <w:marTop w:val="0"/>
      <w:marBottom w:val="0"/>
      <w:divBdr>
        <w:top w:val="none" w:sz="0" w:space="0" w:color="auto"/>
        <w:left w:val="none" w:sz="0" w:space="0" w:color="auto"/>
        <w:bottom w:val="none" w:sz="0" w:space="0" w:color="auto"/>
        <w:right w:val="none" w:sz="0" w:space="0" w:color="auto"/>
      </w:divBdr>
      <w:divsChild>
        <w:div w:id="61148257">
          <w:marLeft w:val="0"/>
          <w:marRight w:val="0"/>
          <w:marTop w:val="0"/>
          <w:marBottom w:val="0"/>
          <w:divBdr>
            <w:top w:val="none" w:sz="0" w:space="0" w:color="auto"/>
            <w:left w:val="none" w:sz="0" w:space="0" w:color="auto"/>
            <w:bottom w:val="none" w:sz="0" w:space="0" w:color="auto"/>
            <w:right w:val="none" w:sz="0" w:space="0" w:color="auto"/>
          </w:divBdr>
        </w:div>
        <w:div w:id="224151393">
          <w:marLeft w:val="0"/>
          <w:marRight w:val="0"/>
          <w:marTop w:val="0"/>
          <w:marBottom w:val="0"/>
          <w:divBdr>
            <w:top w:val="none" w:sz="0" w:space="0" w:color="auto"/>
            <w:left w:val="none" w:sz="0" w:space="0" w:color="auto"/>
            <w:bottom w:val="none" w:sz="0" w:space="0" w:color="auto"/>
            <w:right w:val="none" w:sz="0" w:space="0" w:color="auto"/>
          </w:divBdr>
        </w:div>
      </w:divsChild>
    </w:div>
    <w:div w:id="1991403453">
      <w:bodyDiv w:val="1"/>
      <w:marLeft w:val="0"/>
      <w:marRight w:val="0"/>
      <w:marTop w:val="0"/>
      <w:marBottom w:val="0"/>
      <w:divBdr>
        <w:top w:val="none" w:sz="0" w:space="0" w:color="auto"/>
        <w:left w:val="none" w:sz="0" w:space="0" w:color="auto"/>
        <w:bottom w:val="none" w:sz="0" w:space="0" w:color="auto"/>
        <w:right w:val="none" w:sz="0" w:space="0" w:color="auto"/>
      </w:divBdr>
      <w:divsChild>
        <w:div w:id="1016035606">
          <w:marLeft w:val="0"/>
          <w:marRight w:val="0"/>
          <w:marTop w:val="0"/>
          <w:marBottom w:val="0"/>
          <w:divBdr>
            <w:top w:val="none" w:sz="0" w:space="0" w:color="auto"/>
            <w:left w:val="none" w:sz="0" w:space="0" w:color="auto"/>
            <w:bottom w:val="none" w:sz="0" w:space="0" w:color="auto"/>
            <w:right w:val="none" w:sz="0" w:space="0" w:color="auto"/>
          </w:divBdr>
        </w:div>
        <w:div w:id="1613593068">
          <w:marLeft w:val="0"/>
          <w:marRight w:val="0"/>
          <w:marTop w:val="0"/>
          <w:marBottom w:val="0"/>
          <w:divBdr>
            <w:top w:val="none" w:sz="0" w:space="0" w:color="auto"/>
            <w:left w:val="none" w:sz="0" w:space="0" w:color="auto"/>
            <w:bottom w:val="none" w:sz="0" w:space="0" w:color="auto"/>
            <w:right w:val="none" w:sz="0" w:space="0" w:color="auto"/>
          </w:divBdr>
        </w:div>
      </w:divsChild>
    </w:div>
    <w:div w:id="2047245214">
      <w:bodyDiv w:val="1"/>
      <w:marLeft w:val="0"/>
      <w:marRight w:val="0"/>
      <w:marTop w:val="0"/>
      <w:marBottom w:val="0"/>
      <w:divBdr>
        <w:top w:val="none" w:sz="0" w:space="0" w:color="auto"/>
        <w:left w:val="none" w:sz="0" w:space="0" w:color="auto"/>
        <w:bottom w:val="none" w:sz="0" w:space="0" w:color="auto"/>
        <w:right w:val="none" w:sz="0" w:space="0" w:color="auto"/>
      </w:divBdr>
      <w:divsChild>
        <w:div w:id="1356807439">
          <w:marLeft w:val="0"/>
          <w:marRight w:val="0"/>
          <w:marTop w:val="0"/>
          <w:marBottom w:val="0"/>
          <w:divBdr>
            <w:top w:val="none" w:sz="0" w:space="0" w:color="auto"/>
            <w:left w:val="none" w:sz="0" w:space="0" w:color="auto"/>
            <w:bottom w:val="none" w:sz="0" w:space="0" w:color="auto"/>
            <w:right w:val="none" w:sz="0" w:space="0" w:color="auto"/>
          </w:divBdr>
        </w:div>
        <w:div w:id="1848591036">
          <w:marLeft w:val="0"/>
          <w:marRight w:val="0"/>
          <w:marTop w:val="0"/>
          <w:marBottom w:val="0"/>
          <w:divBdr>
            <w:top w:val="none" w:sz="0" w:space="0" w:color="auto"/>
            <w:left w:val="none" w:sz="0" w:space="0" w:color="auto"/>
            <w:bottom w:val="none" w:sz="0" w:space="0" w:color="auto"/>
            <w:right w:val="none" w:sz="0" w:space="0" w:color="auto"/>
          </w:divBdr>
        </w:div>
      </w:divsChild>
    </w:div>
    <w:div w:id="2060855932">
      <w:bodyDiv w:val="1"/>
      <w:marLeft w:val="0"/>
      <w:marRight w:val="0"/>
      <w:marTop w:val="0"/>
      <w:marBottom w:val="0"/>
      <w:divBdr>
        <w:top w:val="none" w:sz="0" w:space="0" w:color="auto"/>
        <w:left w:val="none" w:sz="0" w:space="0" w:color="auto"/>
        <w:bottom w:val="none" w:sz="0" w:space="0" w:color="auto"/>
        <w:right w:val="none" w:sz="0" w:space="0" w:color="auto"/>
      </w:divBdr>
      <w:divsChild>
        <w:div w:id="1040477007">
          <w:marLeft w:val="0"/>
          <w:marRight w:val="0"/>
          <w:marTop w:val="0"/>
          <w:marBottom w:val="0"/>
          <w:divBdr>
            <w:top w:val="none" w:sz="0" w:space="0" w:color="auto"/>
            <w:left w:val="none" w:sz="0" w:space="0" w:color="auto"/>
            <w:bottom w:val="none" w:sz="0" w:space="0" w:color="auto"/>
            <w:right w:val="none" w:sz="0" w:space="0" w:color="auto"/>
          </w:divBdr>
        </w:div>
        <w:div w:id="1537425169">
          <w:marLeft w:val="0"/>
          <w:marRight w:val="0"/>
          <w:marTop w:val="0"/>
          <w:marBottom w:val="0"/>
          <w:divBdr>
            <w:top w:val="none" w:sz="0" w:space="0" w:color="auto"/>
            <w:left w:val="none" w:sz="0" w:space="0" w:color="auto"/>
            <w:bottom w:val="none" w:sz="0" w:space="0" w:color="auto"/>
            <w:right w:val="none" w:sz="0" w:space="0" w:color="auto"/>
          </w:divBdr>
        </w:div>
      </w:divsChild>
    </w:div>
    <w:div w:id="2064979746">
      <w:bodyDiv w:val="1"/>
      <w:marLeft w:val="0"/>
      <w:marRight w:val="0"/>
      <w:marTop w:val="0"/>
      <w:marBottom w:val="0"/>
      <w:divBdr>
        <w:top w:val="none" w:sz="0" w:space="0" w:color="auto"/>
        <w:left w:val="none" w:sz="0" w:space="0" w:color="auto"/>
        <w:bottom w:val="none" w:sz="0" w:space="0" w:color="auto"/>
        <w:right w:val="none" w:sz="0" w:space="0" w:color="auto"/>
      </w:divBdr>
    </w:div>
    <w:div w:id="2093623067">
      <w:bodyDiv w:val="1"/>
      <w:marLeft w:val="0"/>
      <w:marRight w:val="0"/>
      <w:marTop w:val="0"/>
      <w:marBottom w:val="0"/>
      <w:divBdr>
        <w:top w:val="none" w:sz="0" w:space="0" w:color="auto"/>
        <w:left w:val="none" w:sz="0" w:space="0" w:color="auto"/>
        <w:bottom w:val="none" w:sz="0" w:space="0" w:color="auto"/>
        <w:right w:val="none" w:sz="0" w:space="0" w:color="auto"/>
      </w:divBdr>
      <w:divsChild>
        <w:div w:id="258484570">
          <w:marLeft w:val="0"/>
          <w:marRight w:val="0"/>
          <w:marTop w:val="0"/>
          <w:marBottom w:val="0"/>
          <w:divBdr>
            <w:top w:val="none" w:sz="0" w:space="0" w:color="auto"/>
            <w:left w:val="none" w:sz="0" w:space="0" w:color="auto"/>
            <w:bottom w:val="none" w:sz="0" w:space="0" w:color="auto"/>
            <w:right w:val="none" w:sz="0" w:space="0" w:color="auto"/>
          </w:divBdr>
        </w:div>
        <w:div w:id="671029947">
          <w:marLeft w:val="0"/>
          <w:marRight w:val="0"/>
          <w:marTop w:val="0"/>
          <w:marBottom w:val="0"/>
          <w:divBdr>
            <w:top w:val="none" w:sz="0" w:space="0" w:color="auto"/>
            <w:left w:val="none" w:sz="0" w:space="0" w:color="auto"/>
            <w:bottom w:val="none" w:sz="0" w:space="0" w:color="auto"/>
            <w:right w:val="none" w:sz="0" w:space="0" w:color="auto"/>
          </w:divBdr>
        </w:div>
      </w:divsChild>
    </w:div>
    <w:div w:id="2121794292">
      <w:bodyDiv w:val="1"/>
      <w:marLeft w:val="0"/>
      <w:marRight w:val="0"/>
      <w:marTop w:val="0"/>
      <w:marBottom w:val="0"/>
      <w:divBdr>
        <w:top w:val="none" w:sz="0" w:space="0" w:color="auto"/>
        <w:left w:val="none" w:sz="0" w:space="0" w:color="auto"/>
        <w:bottom w:val="none" w:sz="0" w:space="0" w:color="auto"/>
        <w:right w:val="none" w:sz="0" w:space="0" w:color="auto"/>
      </w:divBdr>
    </w:div>
    <w:div w:id="2133279143">
      <w:bodyDiv w:val="1"/>
      <w:marLeft w:val="0"/>
      <w:marRight w:val="0"/>
      <w:marTop w:val="0"/>
      <w:marBottom w:val="0"/>
      <w:divBdr>
        <w:top w:val="none" w:sz="0" w:space="0" w:color="auto"/>
        <w:left w:val="none" w:sz="0" w:space="0" w:color="auto"/>
        <w:bottom w:val="none" w:sz="0" w:space="0" w:color="auto"/>
        <w:right w:val="none" w:sz="0" w:space="0" w:color="auto"/>
      </w:divBdr>
      <w:divsChild>
        <w:div w:id="931402887">
          <w:marLeft w:val="0"/>
          <w:marRight w:val="0"/>
          <w:marTop w:val="0"/>
          <w:marBottom w:val="0"/>
          <w:divBdr>
            <w:top w:val="none" w:sz="0" w:space="0" w:color="auto"/>
            <w:left w:val="none" w:sz="0" w:space="0" w:color="auto"/>
            <w:bottom w:val="none" w:sz="0" w:space="0" w:color="auto"/>
            <w:right w:val="none" w:sz="0" w:space="0" w:color="auto"/>
          </w:divBdr>
        </w:div>
        <w:div w:id="10360069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65279;<?xml version="1.0" encoding="utf-8"?><Relationships xmlns="http://schemas.openxmlformats.org/package/2006/relationships"><Relationship Type="http://schemas.openxmlformats.org/officeDocument/2006/relationships/hyperlink" Target="mailto:jdavid.ramirez@javeriana.edu.co" TargetMode="External" Id="rId8" /><Relationship Type="http://schemas.microsoft.com/office/2016/09/relationships/commentsIds" Target="commentsIds.xml" Id="rId13" /><Relationship Type="http://schemas.openxmlformats.org/officeDocument/2006/relationships/footer" Target="footer2.xml" Id="rId18" /><Relationship Type="http://schemas.openxmlformats.org/officeDocument/2006/relationships/fontTable" Target="fontTable.xml" Id="rId26" /><Relationship Type="http://schemas.openxmlformats.org/officeDocument/2006/relationships/styles" Target="styles.xml" Id="rId3" /><Relationship Type="http://schemas.openxmlformats.org/officeDocument/2006/relationships/image" Target="media/image3.png" Id="rId21" /><Relationship Type="http://schemas.openxmlformats.org/officeDocument/2006/relationships/endnotes" Target="endnotes.xml" Id="rId7" /><Relationship Type="http://schemas.microsoft.com/office/2011/relationships/commentsExtended" Target="commentsExtended.xml" Id="rId12" /><Relationship Type="http://schemas.openxmlformats.org/officeDocument/2006/relationships/header" Target="header2.xml" Id="rId17" /><Relationship Type="http://schemas.openxmlformats.org/officeDocument/2006/relationships/footer" Target="footer3.xml" Id="rId25" /><Relationship Type="http://schemas.openxmlformats.org/officeDocument/2006/relationships/numbering" Target="numbering.xml" Id="rId2" /><Relationship Type="http://schemas.openxmlformats.org/officeDocument/2006/relationships/footer" Target="footer1.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comments" Target="comments.xml" Id="rId11" /><Relationship Type="http://schemas.openxmlformats.org/officeDocument/2006/relationships/header" Target="header3.xml" Id="rId24" /><Relationship Type="http://schemas.openxmlformats.org/officeDocument/2006/relationships/webSettings" Target="webSettings.xml" Id="rId5" /><Relationship Type="http://schemas.openxmlformats.org/officeDocument/2006/relationships/header" Target="header1.xml" Id="rId15" /><Relationship Type="http://schemas.openxmlformats.org/officeDocument/2006/relationships/image" Target="media/image5.png" Id="rId23" /><Relationship Type="http://schemas.openxmlformats.org/officeDocument/2006/relationships/theme" Target="theme/theme1.xml" Id="rId28" /><Relationship Type="http://schemas.openxmlformats.org/officeDocument/2006/relationships/hyperlink" Target="mailto:Lucasriveram@javeriana.edu.co" TargetMode="External" Id="rId10" /><Relationship Type="http://schemas.microsoft.com/office/2018/08/relationships/commentsExtensible" Target="commentsExtensible.xml" Id="rId19" /><Relationship Type="http://schemas.openxmlformats.org/officeDocument/2006/relationships/settings" Target="settings.xml" Id="rId4" /><Relationship Type="http://schemas.openxmlformats.org/officeDocument/2006/relationships/hyperlink" Target="mailto:daniel_teran@javeriana.edu.co" TargetMode="External" Id="rId9" /><Relationship Type="http://schemas.openxmlformats.org/officeDocument/2006/relationships/hyperlink" Target="mailto:efrain.ortiz@javeriana.edu.co" TargetMode="External" Id="rId14" /><Relationship Type="http://schemas.openxmlformats.org/officeDocument/2006/relationships/image" Target="media/image4.png" Id="rId22" /><Relationship Type="http://schemas.microsoft.com/office/2011/relationships/people" Target="people.xml" Id="rId27" /><Relationship Type="http://schemas.openxmlformats.org/officeDocument/2006/relationships/image" Target="/media/image5.png" Id="R0fe2b7122ea0496a" /></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3D302-9085-4BA1-9517-E50E35806C9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Manager>Nombre asesor</ap:Manager>
  <ap:Company>Pontificia Universidad Javeriana</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ropuesta para Trabajo de Grado</dc:title>
  <dc:subject>Proyecto de Investigación</dc:subject>
  <dc:creator>Nombre estudiante</dc:creator>
  <keywords>Trabajo de Grado</keywords>
  <dc:description>Documento base para la propuesta de trabajo de grado. Ingeniería de Sistemas - Pontificia Universidad Javeriana - Bogotá</dc:description>
  <lastModifiedBy>Juan David Ramírez Juzga</lastModifiedBy>
  <revision>351</revision>
  <lastPrinted>2009-04-24T07:05:00.0000000Z</lastPrinted>
  <dcterms:created xsi:type="dcterms:W3CDTF">2025-03-26T22:22:00.0000000Z</dcterms:created>
  <dcterms:modified xsi:type="dcterms:W3CDTF">2025-05-27T01:24:43.3936087Z</dcterms:modified>
  <category>Propuesta</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CxOneVersion">
    <vt:lpwstr>2.0</vt:lpwstr>
  </property>
  <property fmtid="{D5CDD505-2E9C-101B-9397-08002B2CF9AE}" pid="3" name="CxOneTemplateNotice">
    <vt:lpwstr>Portions Copyright © 2001 Construx Software Builders, Inc.</vt:lpwstr>
  </property>
  <property fmtid="{D5CDD505-2E9C-101B-9397-08002B2CF9AE}" pid="4" name="ZOTERO_PREF_1">
    <vt:lpwstr>&lt;data data-version="3" zotero-version="7.0.13"&gt;&lt;session id="H8hkTTh3"/&gt;&lt;style id="http://www.zotero.org/styles/ieee" locale="es-E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